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2A3F" w:rsidRPr="0089007A" w:rsidRDefault="000036D5" w:rsidP="000C7CD0">
      <w:pPr>
        <w:spacing w:after="0" w:line="240" w:lineRule="auto"/>
        <w:jc w:val="center"/>
        <w:rPr>
          <w:rFonts w:ascii="Times New Roman" w:hAnsi="Times New Roman"/>
          <w:b/>
          <w:caps/>
          <w:sz w:val="28"/>
        </w:rPr>
      </w:pPr>
      <w:r w:rsidRPr="0089007A">
        <w:rPr>
          <w:rFonts w:ascii="Times New Roman" w:hAnsi="Times New Roman"/>
          <w:b/>
          <w:caps/>
          <w:sz w:val="28"/>
        </w:rPr>
        <w:t xml:space="preserve">Enhanced </w:t>
      </w:r>
      <w:proofErr w:type="gramStart"/>
      <w:r w:rsidRPr="0089007A">
        <w:rPr>
          <w:rFonts w:ascii="Times New Roman" w:hAnsi="Times New Roman"/>
          <w:b/>
          <w:sz w:val="28"/>
        </w:rPr>
        <w:t>Z</w:t>
      </w:r>
      <w:r w:rsidR="00E54431" w:rsidRPr="0089007A">
        <w:rPr>
          <w:rFonts w:ascii="Times New Roman" w:hAnsi="Times New Roman"/>
          <w:b/>
          <w:sz w:val="28"/>
        </w:rPr>
        <w:t>n</w:t>
      </w:r>
      <w:r w:rsidRPr="0089007A">
        <w:rPr>
          <w:rFonts w:ascii="Times New Roman" w:hAnsi="Times New Roman"/>
          <w:b/>
          <w:sz w:val="28"/>
        </w:rPr>
        <w:t>(</w:t>
      </w:r>
      <w:proofErr w:type="gramEnd"/>
      <w:r w:rsidRPr="0089007A">
        <w:rPr>
          <w:rFonts w:ascii="Times New Roman" w:hAnsi="Times New Roman"/>
          <w:b/>
          <w:sz w:val="28"/>
        </w:rPr>
        <w:t>II)</w:t>
      </w:r>
      <w:r w:rsidRPr="0089007A">
        <w:rPr>
          <w:rFonts w:ascii="Times New Roman" w:hAnsi="Times New Roman"/>
          <w:b/>
          <w:caps/>
          <w:sz w:val="28"/>
        </w:rPr>
        <w:t xml:space="preserve"> and </w:t>
      </w:r>
      <w:r w:rsidRPr="0089007A">
        <w:rPr>
          <w:rFonts w:ascii="Times New Roman" w:hAnsi="Times New Roman"/>
          <w:b/>
          <w:sz w:val="28"/>
        </w:rPr>
        <w:t>Pb(II)</w:t>
      </w:r>
      <w:r w:rsidRPr="0089007A">
        <w:rPr>
          <w:rFonts w:ascii="Times New Roman" w:hAnsi="Times New Roman"/>
          <w:b/>
          <w:caps/>
          <w:sz w:val="28"/>
        </w:rPr>
        <w:t xml:space="preserve"> removal from wastewater using thiolated chitosan beads</w:t>
      </w:r>
      <w:r w:rsidR="00E63DCF" w:rsidRPr="0089007A">
        <w:rPr>
          <w:rFonts w:ascii="Times New Roman" w:hAnsi="Times New Roman"/>
          <w:b/>
          <w:caps/>
          <w:sz w:val="28"/>
        </w:rPr>
        <w:t xml:space="preserve"> (ETB)</w:t>
      </w:r>
    </w:p>
    <w:p w:rsidR="000036D5" w:rsidRDefault="000036D5" w:rsidP="000C7CD0">
      <w:pPr>
        <w:spacing w:after="0" w:line="240" w:lineRule="auto"/>
        <w:jc w:val="center"/>
        <w:rPr>
          <w:rFonts w:ascii="Times New Roman" w:hAnsi="Times New Roman"/>
        </w:rPr>
      </w:pPr>
    </w:p>
    <w:p w:rsidR="0089007A" w:rsidRDefault="0089007A" w:rsidP="000C7CD0">
      <w:pPr>
        <w:spacing w:after="0" w:line="240" w:lineRule="auto"/>
        <w:jc w:val="center"/>
        <w:rPr>
          <w:rFonts w:ascii="Times New Roman" w:hAnsi="Times New Roman"/>
          <w:sz w:val="28"/>
        </w:rPr>
      </w:pPr>
      <w:r w:rsidRPr="0089007A">
        <w:rPr>
          <w:rFonts w:ascii="Times New Roman" w:hAnsi="Times New Roman"/>
          <w:sz w:val="28"/>
        </w:rPr>
        <w:t>(</w:t>
      </w:r>
      <w:proofErr w:type="spellStart"/>
      <w:r w:rsidR="00476C51" w:rsidRPr="0089007A">
        <w:rPr>
          <w:rFonts w:ascii="Times New Roman" w:hAnsi="Times New Roman"/>
          <w:sz w:val="28"/>
        </w:rPr>
        <w:t>Peningkatan</w:t>
      </w:r>
      <w:proofErr w:type="spellEnd"/>
      <w:r w:rsidR="00476C51" w:rsidRPr="0089007A">
        <w:rPr>
          <w:rFonts w:ascii="Times New Roman" w:hAnsi="Times New Roman"/>
          <w:sz w:val="28"/>
        </w:rPr>
        <w:t xml:space="preserve"> </w:t>
      </w:r>
      <w:proofErr w:type="spellStart"/>
      <w:r w:rsidRPr="0089007A">
        <w:rPr>
          <w:rFonts w:ascii="Times New Roman" w:hAnsi="Times New Roman"/>
          <w:sz w:val="28"/>
        </w:rPr>
        <w:t>Jerapan</w:t>
      </w:r>
      <w:proofErr w:type="spellEnd"/>
      <w:r w:rsidRPr="0089007A">
        <w:rPr>
          <w:rFonts w:ascii="Times New Roman" w:hAnsi="Times New Roman"/>
          <w:sz w:val="28"/>
        </w:rPr>
        <w:t xml:space="preserve"> </w:t>
      </w:r>
      <w:proofErr w:type="gramStart"/>
      <w:r w:rsidR="00476C51" w:rsidRPr="0089007A">
        <w:rPr>
          <w:rFonts w:ascii="Times New Roman" w:hAnsi="Times New Roman"/>
          <w:sz w:val="28"/>
        </w:rPr>
        <w:t>Zn</w:t>
      </w:r>
      <w:r w:rsidRPr="0089007A">
        <w:rPr>
          <w:rFonts w:ascii="Times New Roman" w:hAnsi="Times New Roman"/>
          <w:sz w:val="28"/>
        </w:rPr>
        <w:t>(</w:t>
      </w:r>
      <w:proofErr w:type="gramEnd"/>
      <w:r w:rsidR="00476C51" w:rsidRPr="0089007A">
        <w:rPr>
          <w:rFonts w:ascii="Times New Roman" w:hAnsi="Times New Roman"/>
          <w:sz w:val="28"/>
        </w:rPr>
        <w:t>II</w:t>
      </w:r>
      <w:r>
        <w:rPr>
          <w:rFonts w:ascii="Times New Roman" w:hAnsi="Times New Roman"/>
          <w:sz w:val="28"/>
        </w:rPr>
        <w:t xml:space="preserve">) </w:t>
      </w:r>
      <w:proofErr w:type="spellStart"/>
      <w:r>
        <w:rPr>
          <w:rFonts w:ascii="Times New Roman" w:hAnsi="Times New Roman"/>
          <w:sz w:val="28"/>
        </w:rPr>
        <w:t>d</w:t>
      </w:r>
      <w:r w:rsidRPr="0089007A">
        <w:rPr>
          <w:rFonts w:ascii="Times New Roman" w:hAnsi="Times New Roman"/>
          <w:sz w:val="28"/>
        </w:rPr>
        <w:t>an</w:t>
      </w:r>
      <w:proofErr w:type="spellEnd"/>
      <w:r w:rsidRPr="0089007A">
        <w:rPr>
          <w:rFonts w:ascii="Times New Roman" w:hAnsi="Times New Roman"/>
          <w:sz w:val="28"/>
        </w:rPr>
        <w:t xml:space="preserve"> </w:t>
      </w:r>
      <w:proofErr w:type="spellStart"/>
      <w:r w:rsidR="00476C51" w:rsidRPr="0089007A">
        <w:rPr>
          <w:rFonts w:ascii="Times New Roman" w:hAnsi="Times New Roman"/>
          <w:sz w:val="28"/>
        </w:rPr>
        <w:t>Pb</w:t>
      </w:r>
      <w:proofErr w:type="spellEnd"/>
      <w:r w:rsidRPr="0089007A">
        <w:rPr>
          <w:rFonts w:ascii="Times New Roman" w:hAnsi="Times New Roman"/>
          <w:sz w:val="28"/>
        </w:rPr>
        <w:t>(</w:t>
      </w:r>
      <w:r w:rsidR="00476C51" w:rsidRPr="0089007A">
        <w:rPr>
          <w:rFonts w:ascii="Times New Roman" w:hAnsi="Times New Roman"/>
          <w:sz w:val="28"/>
        </w:rPr>
        <w:t>II</w:t>
      </w:r>
      <w:r>
        <w:rPr>
          <w:rFonts w:ascii="Times New Roman" w:hAnsi="Times New Roman"/>
          <w:sz w:val="28"/>
        </w:rPr>
        <w:t xml:space="preserve">) </w:t>
      </w:r>
      <w:proofErr w:type="spellStart"/>
      <w:r>
        <w:rPr>
          <w:rFonts w:ascii="Times New Roman" w:hAnsi="Times New Roman"/>
          <w:sz w:val="28"/>
        </w:rPr>
        <w:t>d</w:t>
      </w:r>
      <w:r w:rsidRPr="0089007A">
        <w:rPr>
          <w:rFonts w:ascii="Times New Roman" w:hAnsi="Times New Roman"/>
          <w:sz w:val="28"/>
        </w:rPr>
        <w:t>aripada</w:t>
      </w:r>
      <w:proofErr w:type="spellEnd"/>
      <w:r w:rsidRPr="0089007A">
        <w:rPr>
          <w:rFonts w:ascii="Times New Roman" w:hAnsi="Times New Roman"/>
          <w:sz w:val="28"/>
        </w:rPr>
        <w:t xml:space="preserve"> </w:t>
      </w:r>
      <w:proofErr w:type="spellStart"/>
      <w:r w:rsidRPr="0089007A">
        <w:rPr>
          <w:rFonts w:ascii="Times New Roman" w:hAnsi="Times New Roman"/>
          <w:sz w:val="28"/>
        </w:rPr>
        <w:t>Sisa</w:t>
      </w:r>
      <w:proofErr w:type="spellEnd"/>
      <w:r w:rsidRPr="0089007A">
        <w:rPr>
          <w:rFonts w:ascii="Times New Roman" w:hAnsi="Times New Roman"/>
          <w:sz w:val="28"/>
        </w:rPr>
        <w:t xml:space="preserve"> Air </w:t>
      </w:r>
    </w:p>
    <w:p w:rsidR="00E54431" w:rsidRPr="0089007A" w:rsidRDefault="0089007A" w:rsidP="000C7CD0">
      <w:pPr>
        <w:spacing w:after="0" w:line="240" w:lineRule="auto"/>
        <w:jc w:val="center"/>
        <w:rPr>
          <w:rFonts w:ascii="Times New Roman" w:hAnsi="Times New Roman"/>
          <w:sz w:val="28"/>
        </w:rPr>
      </w:pPr>
      <w:proofErr w:type="spellStart"/>
      <w:proofErr w:type="gramStart"/>
      <w:r>
        <w:rPr>
          <w:rFonts w:ascii="Times New Roman" w:hAnsi="Times New Roman"/>
          <w:sz w:val="28"/>
        </w:rPr>
        <w:t>d</w:t>
      </w:r>
      <w:r w:rsidRPr="0089007A">
        <w:rPr>
          <w:rFonts w:ascii="Times New Roman" w:hAnsi="Times New Roman"/>
          <w:sz w:val="28"/>
        </w:rPr>
        <w:t>engan</w:t>
      </w:r>
      <w:proofErr w:type="spellEnd"/>
      <w:proofErr w:type="gramEnd"/>
      <w:r w:rsidRPr="0089007A">
        <w:rPr>
          <w:rFonts w:ascii="Times New Roman" w:hAnsi="Times New Roman"/>
          <w:sz w:val="28"/>
        </w:rPr>
        <w:t xml:space="preserve"> </w:t>
      </w:r>
      <w:proofErr w:type="spellStart"/>
      <w:r w:rsidRPr="0089007A">
        <w:rPr>
          <w:rFonts w:ascii="Times New Roman" w:hAnsi="Times New Roman"/>
          <w:sz w:val="28"/>
        </w:rPr>
        <w:t>Manik</w:t>
      </w:r>
      <w:proofErr w:type="spellEnd"/>
      <w:r w:rsidRPr="0089007A">
        <w:rPr>
          <w:rFonts w:ascii="Times New Roman" w:hAnsi="Times New Roman"/>
          <w:sz w:val="28"/>
        </w:rPr>
        <w:t xml:space="preserve"> </w:t>
      </w:r>
      <w:proofErr w:type="spellStart"/>
      <w:r w:rsidRPr="0089007A">
        <w:rPr>
          <w:rFonts w:ascii="Times New Roman" w:hAnsi="Times New Roman"/>
          <w:sz w:val="28"/>
        </w:rPr>
        <w:t>Kitosan</w:t>
      </w:r>
      <w:proofErr w:type="spellEnd"/>
      <w:r w:rsidRPr="0089007A">
        <w:rPr>
          <w:rFonts w:ascii="Times New Roman" w:hAnsi="Times New Roman"/>
          <w:sz w:val="28"/>
        </w:rPr>
        <w:t xml:space="preserve"> </w:t>
      </w:r>
      <w:proofErr w:type="spellStart"/>
      <w:r w:rsidRPr="0089007A">
        <w:rPr>
          <w:rFonts w:ascii="Times New Roman" w:hAnsi="Times New Roman"/>
          <w:sz w:val="28"/>
        </w:rPr>
        <w:t>Tertiol</w:t>
      </w:r>
      <w:proofErr w:type="spellEnd"/>
      <w:r w:rsidRPr="0089007A">
        <w:rPr>
          <w:rFonts w:ascii="Times New Roman" w:hAnsi="Times New Roman"/>
          <w:sz w:val="28"/>
        </w:rPr>
        <w:t>)</w:t>
      </w:r>
    </w:p>
    <w:p w:rsidR="00E54431" w:rsidRPr="00E54431" w:rsidRDefault="00E54431" w:rsidP="000C7CD0">
      <w:pPr>
        <w:spacing w:after="0" w:line="240" w:lineRule="auto"/>
        <w:jc w:val="center"/>
        <w:rPr>
          <w:rFonts w:ascii="Times New Roman" w:hAnsi="Times New Roman"/>
        </w:rPr>
      </w:pPr>
    </w:p>
    <w:p w:rsidR="000036D5" w:rsidRPr="00E54431" w:rsidRDefault="000036D5" w:rsidP="000C7CD0">
      <w:pPr>
        <w:spacing w:after="0" w:line="240" w:lineRule="auto"/>
        <w:jc w:val="center"/>
        <w:rPr>
          <w:rFonts w:ascii="Times New Roman" w:eastAsia="PMingLiU" w:hAnsi="Times New Roman"/>
          <w:sz w:val="20"/>
          <w:szCs w:val="20"/>
          <w:vertAlign w:val="superscript"/>
          <w:lang w:eastAsia="zh-TW"/>
        </w:rPr>
      </w:pPr>
      <w:r w:rsidRPr="00E54431">
        <w:rPr>
          <w:rFonts w:ascii="Times New Roman" w:hAnsi="Times New Roman"/>
          <w:sz w:val="20"/>
          <w:szCs w:val="20"/>
        </w:rPr>
        <w:t>Soon Kong Yong</w:t>
      </w:r>
      <w:r w:rsidRPr="00E54431">
        <w:rPr>
          <w:rFonts w:ascii="Times New Roman" w:eastAsia="PMingLiU" w:hAnsi="Times New Roman"/>
          <w:sz w:val="20"/>
          <w:szCs w:val="20"/>
          <w:vertAlign w:val="superscript"/>
          <w:lang w:eastAsia="zh-TW"/>
        </w:rPr>
        <w:t>1</w:t>
      </w:r>
      <w:proofErr w:type="gramStart"/>
      <w:r w:rsidRPr="00E54431">
        <w:rPr>
          <w:rFonts w:ascii="Times New Roman" w:eastAsia="PMingLiU" w:hAnsi="Times New Roman"/>
          <w:sz w:val="20"/>
          <w:szCs w:val="20"/>
          <w:vertAlign w:val="superscript"/>
          <w:lang w:eastAsia="zh-TW"/>
        </w:rPr>
        <w:t>,2</w:t>
      </w:r>
      <w:proofErr w:type="gramEnd"/>
      <w:r w:rsidRPr="00E54431">
        <w:rPr>
          <w:rFonts w:ascii="Times New Roman" w:eastAsia="PMingLiU" w:hAnsi="Times New Roman"/>
          <w:sz w:val="20"/>
          <w:szCs w:val="20"/>
          <w:lang w:eastAsia="zh-TW"/>
        </w:rPr>
        <w:t>*</w:t>
      </w:r>
      <w:r w:rsidRPr="00E54431">
        <w:rPr>
          <w:rFonts w:ascii="Times New Roman" w:hAnsi="Times New Roman"/>
          <w:sz w:val="20"/>
          <w:szCs w:val="20"/>
        </w:rPr>
        <w:t>, Nanthi Bolan</w:t>
      </w:r>
      <w:r w:rsidRPr="00E54431">
        <w:rPr>
          <w:rFonts w:ascii="Times New Roman" w:hAnsi="Times New Roman"/>
          <w:sz w:val="20"/>
          <w:szCs w:val="20"/>
          <w:vertAlign w:val="superscript"/>
        </w:rPr>
        <w:t>2,</w:t>
      </w:r>
      <w:r w:rsidRPr="00E54431">
        <w:rPr>
          <w:rFonts w:ascii="Times New Roman" w:eastAsia="PMingLiU" w:hAnsi="Times New Roman"/>
          <w:sz w:val="20"/>
          <w:szCs w:val="20"/>
          <w:vertAlign w:val="superscript"/>
          <w:lang w:eastAsia="zh-TW"/>
        </w:rPr>
        <w:t>3</w:t>
      </w:r>
      <w:r w:rsidRPr="00E54431">
        <w:rPr>
          <w:rFonts w:ascii="Times New Roman" w:hAnsi="Times New Roman"/>
          <w:sz w:val="20"/>
          <w:szCs w:val="20"/>
        </w:rPr>
        <w:t>, Enzo Lombi</w:t>
      </w:r>
      <w:r w:rsidRPr="00E54431">
        <w:rPr>
          <w:rFonts w:ascii="Times New Roman" w:eastAsia="PMingLiU" w:hAnsi="Times New Roman"/>
          <w:sz w:val="20"/>
          <w:szCs w:val="20"/>
          <w:vertAlign w:val="superscript"/>
          <w:lang w:eastAsia="zh-TW"/>
        </w:rPr>
        <w:t>2,3</w:t>
      </w:r>
      <w:r w:rsidRPr="00E54431">
        <w:rPr>
          <w:rFonts w:ascii="Times New Roman" w:hAnsi="Times New Roman"/>
          <w:sz w:val="20"/>
          <w:szCs w:val="20"/>
        </w:rPr>
        <w:t xml:space="preserve"> and William Skinner</w:t>
      </w:r>
      <w:r w:rsidRPr="00E54431">
        <w:rPr>
          <w:rFonts w:ascii="Times New Roman" w:eastAsia="PMingLiU" w:hAnsi="Times New Roman"/>
          <w:sz w:val="20"/>
          <w:szCs w:val="20"/>
          <w:vertAlign w:val="superscript"/>
          <w:lang w:eastAsia="zh-TW"/>
        </w:rPr>
        <w:t>4</w:t>
      </w:r>
    </w:p>
    <w:p w:rsidR="00E54431" w:rsidRPr="00E54431" w:rsidRDefault="00E54431" w:rsidP="000C7CD0">
      <w:pPr>
        <w:spacing w:after="0" w:line="240" w:lineRule="auto"/>
        <w:jc w:val="center"/>
        <w:rPr>
          <w:rFonts w:ascii="Times New Roman" w:hAnsi="Times New Roman"/>
          <w:sz w:val="20"/>
          <w:szCs w:val="20"/>
        </w:rPr>
      </w:pPr>
    </w:p>
    <w:p w:rsidR="0089007A"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1</w:t>
      </w:r>
      <w:r w:rsidR="00E54431" w:rsidRPr="00E54431">
        <w:rPr>
          <w:rFonts w:ascii="Times New Roman" w:hAnsi="Times New Roman"/>
          <w:i/>
          <w:sz w:val="18"/>
          <w:szCs w:val="18"/>
        </w:rPr>
        <w:t xml:space="preserve">Faculty of Applied Sciences, </w:t>
      </w:r>
    </w:p>
    <w:p w:rsidR="000036D5" w:rsidRPr="00E54431" w:rsidRDefault="000036D5" w:rsidP="000C7CD0">
      <w:pPr>
        <w:spacing w:after="0" w:line="240" w:lineRule="auto"/>
        <w:jc w:val="center"/>
        <w:rPr>
          <w:rFonts w:ascii="Times New Roman" w:hAnsi="Times New Roman"/>
          <w:i/>
          <w:sz w:val="18"/>
          <w:szCs w:val="18"/>
        </w:rPr>
      </w:pPr>
      <w:proofErr w:type="spellStart"/>
      <w:r w:rsidRPr="00E54431">
        <w:rPr>
          <w:rFonts w:ascii="Times New Roman" w:hAnsi="Times New Roman"/>
          <w:i/>
          <w:sz w:val="18"/>
          <w:szCs w:val="18"/>
        </w:rPr>
        <w:t>Universiti</w:t>
      </w:r>
      <w:proofErr w:type="spellEnd"/>
      <w:r w:rsidRPr="00E54431">
        <w:rPr>
          <w:rFonts w:ascii="Times New Roman" w:hAnsi="Times New Roman"/>
          <w:i/>
          <w:sz w:val="18"/>
          <w:szCs w:val="18"/>
        </w:rPr>
        <w:t xml:space="preserve"> </w:t>
      </w:r>
      <w:proofErr w:type="spellStart"/>
      <w:r w:rsidRPr="00E54431">
        <w:rPr>
          <w:rFonts w:ascii="Times New Roman" w:hAnsi="Times New Roman"/>
          <w:i/>
          <w:sz w:val="18"/>
          <w:szCs w:val="18"/>
        </w:rPr>
        <w:t>Teknologi</w:t>
      </w:r>
      <w:proofErr w:type="spellEnd"/>
      <w:r w:rsidRPr="00E54431">
        <w:rPr>
          <w:rFonts w:ascii="Times New Roman" w:hAnsi="Times New Roman"/>
          <w:i/>
          <w:sz w:val="18"/>
          <w:szCs w:val="18"/>
        </w:rPr>
        <w:t xml:space="preserve"> MARA, 40450 Shah Alam, Malaysia</w:t>
      </w:r>
    </w:p>
    <w:p w:rsidR="0089007A"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2</w:t>
      </w:r>
      <w:r w:rsidRPr="00E54431">
        <w:rPr>
          <w:rFonts w:ascii="Times New Roman" w:hAnsi="Times New Roman"/>
          <w:i/>
          <w:sz w:val="18"/>
          <w:szCs w:val="18"/>
        </w:rPr>
        <w:t xml:space="preserve">Centre for Environmental Risk Assessment and Remediation, </w:t>
      </w:r>
    </w:p>
    <w:p w:rsidR="000036D5" w:rsidRPr="00E54431"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rPr>
        <w:t>University of South Australia, SA 5095, Australia</w:t>
      </w:r>
    </w:p>
    <w:p w:rsidR="0089007A"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3</w:t>
      </w:r>
      <w:r w:rsidRPr="00E54431">
        <w:rPr>
          <w:rFonts w:ascii="Times New Roman" w:hAnsi="Times New Roman"/>
          <w:i/>
          <w:sz w:val="18"/>
          <w:szCs w:val="18"/>
        </w:rPr>
        <w:t xml:space="preserve">Cooperarive Research Centre for Contaminants Assessment and </w:t>
      </w:r>
      <w:r w:rsidR="00E54431" w:rsidRPr="00E54431">
        <w:rPr>
          <w:rFonts w:ascii="Times New Roman" w:hAnsi="Times New Roman"/>
          <w:i/>
          <w:sz w:val="18"/>
          <w:szCs w:val="18"/>
        </w:rPr>
        <w:t>Remediation of the Environment</w:t>
      </w:r>
      <w:r w:rsidRPr="00E54431">
        <w:rPr>
          <w:rFonts w:ascii="Times New Roman" w:hAnsi="Times New Roman"/>
          <w:i/>
          <w:sz w:val="18"/>
          <w:szCs w:val="18"/>
        </w:rPr>
        <w:t>,</w:t>
      </w:r>
    </w:p>
    <w:p w:rsidR="000036D5" w:rsidRPr="00E54431"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rPr>
        <w:t xml:space="preserve"> University of South Australia, SA 5095, Australia</w:t>
      </w:r>
    </w:p>
    <w:p w:rsidR="000036D5" w:rsidRDefault="000036D5" w:rsidP="000C7CD0">
      <w:pPr>
        <w:spacing w:after="0" w:line="240" w:lineRule="auto"/>
        <w:jc w:val="center"/>
        <w:rPr>
          <w:rFonts w:ascii="Times New Roman" w:hAnsi="Times New Roman"/>
          <w:i/>
          <w:sz w:val="18"/>
          <w:szCs w:val="18"/>
        </w:rPr>
      </w:pPr>
      <w:r w:rsidRPr="00E54431">
        <w:rPr>
          <w:rFonts w:ascii="Times New Roman" w:hAnsi="Times New Roman"/>
          <w:i/>
          <w:sz w:val="18"/>
          <w:szCs w:val="18"/>
          <w:vertAlign w:val="superscript"/>
        </w:rPr>
        <w:t>4</w:t>
      </w:r>
      <w:r w:rsidRPr="00E54431">
        <w:rPr>
          <w:rFonts w:ascii="Times New Roman" w:hAnsi="Times New Roman"/>
          <w:i/>
          <w:sz w:val="18"/>
          <w:szCs w:val="18"/>
        </w:rPr>
        <w:t xml:space="preserve">Ian </w:t>
      </w:r>
      <w:proofErr w:type="spellStart"/>
      <w:r w:rsidRPr="00E54431">
        <w:rPr>
          <w:rFonts w:ascii="Times New Roman" w:hAnsi="Times New Roman"/>
          <w:i/>
          <w:sz w:val="18"/>
          <w:szCs w:val="18"/>
        </w:rPr>
        <w:t>Wark</w:t>
      </w:r>
      <w:proofErr w:type="spellEnd"/>
      <w:r w:rsidRPr="00E54431">
        <w:rPr>
          <w:rFonts w:ascii="Times New Roman" w:hAnsi="Times New Roman"/>
          <w:i/>
          <w:sz w:val="18"/>
          <w:szCs w:val="18"/>
        </w:rPr>
        <w:t xml:space="preserve"> Research Institute, University of South Australia, SA 5095, Australia</w:t>
      </w:r>
    </w:p>
    <w:p w:rsidR="00476C51" w:rsidRPr="00E54431" w:rsidRDefault="00476C51" w:rsidP="000C7CD0">
      <w:pPr>
        <w:spacing w:after="0" w:line="240" w:lineRule="auto"/>
        <w:jc w:val="center"/>
        <w:rPr>
          <w:rFonts w:ascii="Times New Roman" w:hAnsi="Times New Roman"/>
          <w:i/>
          <w:sz w:val="18"/>
          <w:szCs w:val="18"/>
        </w:rPr>
      </w:pPr>
    </w:p>
    <w:p w:rsidR="000036D5" w:rsidRPr="00476C51" w:rsidRDefault="000036D5" w:rsidP="000C7CD0">
      <w:pPr>
        <w:spacing w:after="0" w:line="240" w:lineRule="auto"/>
        <w:jc w:val="center"/>
        <w:rPr>
          <w:rFonts w:ascii="Times New Roman" w:hAnsi="Times New Roman"/>
          <w:sz w:val="18"/>
          <w:szCs w:val="18"/>
        </w:rPr>
      </w:pPr>
      <w:r w:rsidRPr="00476C51">
        <w:rPr>
          <w:rFonts w:ascii="Times New Roman" w:hAnsi="Times New Roman"/>
          <w:sz w:val="18"/>
          <w:szCs w:val="18"/>
        </w:rPr>
        <w:t>*</w:t>
      </w:r>
      <w:r w:rsidR="00E54431" w:rsidRPr="00476C51">
        <w:rPr>
          <w:rFonts w:ascii="Times New Roman" w:hAnsi="Times New Roman"/>
          <w:i/>
          <w:sz w:val="18"/>
          <w:szCs w:val="18"/>
        </w:rPr>
        <w:t xml:space="preserve">Corresponding author: </w:t>
      </w:r>
      <w:r w:rsidRPr="00476C51">
        <w:rPr>
          <w:rFonts w:ascii="Times New Roman" w:hAnsi="Times New Roman"/>
          <w:i/>
          <w:sz w:val="18"/>
          <w:szCs w:val="18"/>
        </w:rPr>
        <w:t>yongsk@salam.uitm.edu.my</w:t>
      </w:r>
    </w:p>
    <w:p w:rsidR="00476C51" w:rsidRPr="00476C51" w:rsidRDefault="00476C51" w:rsidP="000C7CD0">
      <w:pPr>
        <w:spacing w:after="0" w:line="240" w:lineRule="auto"/>
        <w:jc w:val="center"/>
        <w:rPr>
          <w:rFonts w:ascii="Times New Roman" w:hAnsi="Times New Roman"/>
          <w:sz w:val="18"/>
          <w:szCs w:val="18"/>
        </w:rPr>
      </w:pPr>
    </w:p>
    <w:p w:rsidR="000036D5" w:rsidRPr="00476C51" w:rsidRDefault="00E54431" w:rsidP="000C7CD0">
      <w:pPr>
        <w:spacing w:after="0" w:line="240" w:lineRule="auto"/>
        <w:jc w:val="center"/>
        <w:rPr>
          <w:rFonts w:ascii="Times New Roman" w:hAnsi="Times New Roman"/>
          <w:b/>
          <w:sz w:val="18"/>
          <w:szCs w:val="18"/>
        </w:rPr>
      </w:pPr>
      <w:r w:rsidRPr="00476C51">
        <w:rPr>
          <w:rFonts w:ascii="Times New Roman" w:hAnsi="Times New Roman"/>
          <w:b/>
          <w:sz w:val="18"/>
          <w:szCs w:val="18"/>
        </w:rPr>
        <w:t>Abstract</w:t>
      </w:r>
    </w:p>
    <w:p w:rsidR="00E654FE" w:rsidRPr="000C7CD0" w:rsidRDefault="00114E1A" w:rsidP="000C7CD0">
      <w:pPr>
        <w:spacing w:after="0" w:line="240" w:lineRule="auto"/>
        <w:jc w:val="both"/>
        <w:rPr>
          <w:rFonts w:ascii="Times New Roman" w:hAnsi="Times New Roman"/>
          <w:sz w:val="18"/>
          <w:szCs w:val="18"/>
        </w:rPr>
      </w:pPr>
      <w:r>
        <w:rPr>
          <w:rFonts w:ascii="Times New Roman" w:hAnsi="Times New Roman"/>
          <w:sz w:val="18"/>
          <w:szCs w:val="18"/>
        </w:rPr>
        <w:t>C</w:t>
      </w:r>
      <w:r w:rsidR="000036D5" w:rsidRPr="00476C51">
        <w:rPr>
          <w:rFonts w:ascii="Times New Roman" w:hAnsi="Times New Roman"/>
          <w:sz w:val="18"/>
          <w:szCs w:val="18"/>
        </w:rPr>
        <w:t>hitosan beads (E) was first prepared by phase inversion of chitosan acetate solutions</w:t>
      </w:r>
      <w:r>
        <w:rPr>
          <w:rFonts w:ascii="Times New Roman" w:hAnsi="Times New Roman"/>
          <w:sz w:val="18"/>
          <w:szCs w:val="18"/>
        </w:rPr>
        <w:t>. T</w:t>
      </w:r>
      <w:r w:rsidRPr="00476C51">
        <w:rPr>
          <w:rFonts w:ascii="Times New Roman" w:hAnsi="Times New Roman"/>
          <w:sz w:val="18"/>
          <w:szCs w:val="18"/>
        </w:rPr>
        <w:t>hiolated chitosan beads (ETB)</w:t>
      </w:r>
      <w:r>
        <w:rPr>
          <w:rFonts w:ascii="Times New Roman" w:hAnsi="Times New Roman"/>
          <w:sz w:val="18"/>
          <w:szCs w:val="18"/>
        </w:rPr>
        <w:t xml:space="preserve"> was synthesised by</w:t>
      </w:r>
      <w:r w:rsidR="000036D5" w:rsidRPr="00476C51">
        <w:rPr>
          <w:rFonts w:ascii="Times New Roman" w:hAnsi="Times New Roman"/>
          <w:sz w:val="18"/>
          <w:szCs w:val="18"/>
        </w:rPr>
        <w:t xml:space="preserve"> soak</w:t>
      </w:r>
      <w:r>
        <w:rPr>
          <w:rFonts w:ascii="Times New Roman" w:hAnsi="Times New Roman"/>
          <w:sz w:val="18"/>
          <w:szCs w:val="18"/>
        </w:rPr>
        <w:t>ing E</w:t>
      </w:r>
      <w:r w:rsidR="000036D5" w:rsidRPr="00476C51">
        <w:rPr>
          <w:rFonts w:ascii="Times New Roman" w:hAnsi="Times New Roman"/>
          <w:sz w:val="18"/>
          <w:szCs w:val="18"/>
        </w:rPr>
        <w:t xml:space="preserve"> in a mixture of ethanol and carbon disulfide for 7 days and then rinsed thoroughly with water and ethanol. Sulfur content of ETB </w:t>
      </w:r>
      <w:r w:rsidR="0072605B" w:rsidRPr="00476C51">
        <w:rPr>
          <w:rFonts w:ascii="Times New Roman" w:hAnsi="Times New Roman"/>
          <w:sz w:val="18"/>
          <w:szCs w:val="18"/>
        </w:rPr>
        <w:t>i</w:t>
      </w:r>
      <w:r w:rsidR="000036D5" w:rsidRPr="00476C51">
        <w:rPr>
          <w:rFonts w:ascii="Times New Roman" w:hAnsi="Times New Roman"/>
          <w:sz w:val="18"/>
          <w:szCs w:val="18"/>
        </w:rPr>
        <w:t>s 7.88</w:t>
      </w:r>
      <w:r w:rsidR="00C81456" w:rsidRPr="00476C51">
        <w:rPr>
          <w:rFonts w:ascii="Times New Roman" w:hAnsi="Times New Roman"/>
          <w:sz w:val="18"/>
          <w:szCs w:val="18"/>
        </w:rPr>
        <w:t xml:space="preserve"> </w:t>
      </w:r>
      <w:r w:rsidR="000036D5" w:rsidRPr="00476C51">
        <w:rPr>
          <w:rFonts w:ascii="Times New Roman" w:hAnsi="Times New Roman"/>
          <w:sz w:val="18"/>
          <w:szCs w:val="18"/>
        </w:rPr>
        <w:t xml:space="preserve">%. The thiolation process has increased the </w:t>
      </w:r>
      <w:proofErr w:type="spellStart"/>
      <w:r w:rsidR="00FE6867" w:rsidRPr="00476C51">
        <w:rPr>
          <w:rFonts w:ascii="Times New Roman" w:hAnsi="Times New Roman"/>
          <w:sz w:val="18"/>
          <w:szCs w:val="18"/>
        </w:rPr>
        <w:t>Brunauer</w:t>
      </w:r>
      <w:proofErr w:type="spellEnd"/>
      <w:r w:rsidR="00FE6867" w:rsidRPr="00476C51">
        <w:rPr>
          <w:rFonts w:ascii="Times New Roman" w:hAnsi="Times New Roman"/>
          <w:sz w:val="18"/>
          <w:szCs w:val="18"/>
        </w:rPr>
        <w:t>-Emmett-Teller (</w:t>
      </w:r>
      <w:r w:rsidR="000036D5" w:rsidRPr="00476C51">
        <w:rPr>
          <w:rFonts w:ascii="Times New Roman" w:hAnsi="Times New Roman"/>
          <w:sz w:val="18"/>
          <w:szCs w:val="18"/>
        </w:rPr>
        <w:t>BET</w:t>
      </w:r>
      <w:r w:rsidR="00FE6867" w:rsidRPr="00476C51">
        <w:rPr>
          <w:rFonts w:ascii="Times New Roman" w:hAnsi="Times New Roman"/>
          <w:sz w:val="18"/>
          <w:szCs w:val="18"/>
        </w:rPr>
        <w:t>)</w:t>
      </w:r>
      <w:r w:rsidR="000036D5" w:rsidRPr="00476C51">
        <w:rPr>
          <w:rFonts w:ascii="Times New Roman" w:hAnsi="Times New Roman"/>
          <w:sz w:val="18"/>
          <w:szCs w:val="18"/>
        </w:rPr>
        <w:t xml:space="preserve"> surface area of E beads from 39.</w:t>
      </w:r>
      <w:r w:rsidR="004F6F3E">
        <w:rPr>
          <w:rFonts w:ascii="Times New Roman" w:hAnsi="Times New Roman"/>
          <w:sz w:val="18"/>
          <w:szCs w:val="18"/>
        </w:rPr>
        <w:t>5</w:t>
      </w:r>
      <w:r w:rsidR="00C81456" w:rsidRPr="00476C51">
        <w:rPr>
          <w:rFonts w:ascii="Times New Roman" w:hAnsi="Times New Roman"/>
          <w:sz w:val="18"/>
          <w:szCs w:val="18"/>
        </w:rPr>
        <w:t xml:space="preserve"> </w:t>
      </w:r>
      <w:r w:rsidR="000036D5" w:rsidRPr="00476C51">
        <w:rPr>
          <w:rFonts w:ascii="Times New Roman" w:hAnsi="Times New Roman"/>
          <w:sz w:val="18"/>
          <w:szCs w:val="18"/>
        </w:rPr>
        <w:t>m</w:t>
      </w:r>
      <w:r w:rsidR="000036D5" w:rsidRPr="00476C51">
        <w:rPr>
          <w:rFonts w:ascii="Times New Roman" w:hAnsi="Times New Roman"/>
          <w:sz w:val="18"/>
          <w:szCs w:val="18"/>
          <w:vertAlign w:val="superscript"/>
        </w:rPr>
        <w:t>2</w:t>
      </w:r>
      <w:r w:rsidR="000036D5" w:rsidRPr="00476C51">
        <w:rPr>
          <w:rFonts w:ascii="Times New Roman" w:hAnsi="Times New Roman"/>
          <w:sz w:val="18"/>
          <w:szCs w:val="18"/>
        </w:rPr>
        <w:t>/g to 46.</w:t>
      </w:r>
      <w:r w:rsidR="004F6F3E">
        <w:rPr>
          <w:rFonts w:ascii="Times New Roman" w:hAnsi="Times New Roman"/>
          <w:sz w:val="18"/>
          <w:szCs w:val="18"/>
        </w:rPr>
        <w:t>3</w:t>
      </w:r>
      <w:r w:rsidR="00C81456" w:rsidRPr="00476C51">
        <w:rPr>
          <w:rFonts w:ascii="Times New Roman" w:hAnsi="Times New Roman"/>
          <w:sz w:val="18"/>
          <w:szCs w:val="18"/>
        </w:rPr>
        <w:t xml:space="preserve"> </w:t>
      </w:r>
      <w:r w:rsidR="000036D5" w:rsidRPr="00476C51">
        <w:rPr>
          <w:rFonts w:ascii="Times New Roman" w:hAnsi="Times New Roman"/>
          <w:sz w:val="18"/>
          <w:szCs w:val="18"/>
        </w:rPr>
        <w:t>m</w:t>
      </w:r>
      <w:r w:rsidR="000036D5" w:rsidRPr="00476C51">
        <w:rPr>
          <w:rFonts w:ascii="Times New Roman" w:hAnsi="Times New Roman"/>
          <w:sz w:val="18"/>
          <w:szCs w:val="18"/>
          <w:vertAlign w:val="superscript"/>
        </w:rPr>
        <w:t>2</w:t>
      </w:r>
      <w:r w:rsidR="000036D5" w:rsidRPr="00476C51">
        <w:rPr>
          <w:rFonts w:ascii="Times New Roman" w:hAnsi="Times New Roman"/>
          <w:sz w:val="18"/>
          <w:szCs w:val="18"/>
        </w:rPr>
        <w:t xml:space="preserve">/g. ETB </w:t>
      </w:r>
      <w:r w:rsidR="0072605B" w:rsidRPr="00476C51">
        <w:rPr>
          <w:rFonts w:ascii="Times New Roman" w:hAnsi="Times New Roman"/>
          <w:sz w:val="18"/>
          <w:szCs w:val="18"/>
        </w:rPr>
        <w:t>i</w:t>
      </w:r>
      <w:r w:rsidR="000036D5" w:rsidRPr="00476C51">
        <w:rPr>
          <w:rFonts w:ascii="Times New Roman" w:hAnsi="Times New Roman"/>
          <w:sz w:val="18"/>
          <w:szCs w:val="18"/>
        </w:rPr>
        <w:t xml:space="preserve">s categorised as </w:t>
      </w:r>
      <w:proofErr w:type="spellStart"/>
      <w:r w:rsidR="000036D5" w:rsidRPr="00476C51">
        <w:rPr>
          <w:rFonts w:ascii="Times New Roman" w:hAnsi="Times New Roman"/>
          <w:sz w:val="18"/>
          <w:szCs w:val="18"/>
        </w:rPr>
        <w:t>macroporous</w:t>
      </w:r>
      <w:proofErr w:type="spellEnd"/>
      <w:r w:rsidR="000036D5" w:rsidRPr="00476C51">
        <w:rPr>
          <w:rFonts w:ascii="Times New Roman" w:hAnsi="Times New Roman"/>
          <w:sz w:val="18"/>
          <w:szCs w:val="18"/>
        </w:rPr>
        <w:t xml:space="preserve"> material (pore aperture: 182</w:t>
      </w:r>
      <w:r w:rsidR="00C81456" w:rsidRPr="00476C51">
        <w:rPr>
          <w:rFonts w:ascii="Times New Roman" w:hAnsi="Times New Roman"/>
          <w:sz w:val="18"/>
          <w:szCs w:val="18"/>
        </w:rPr>
        <w:t xml:space="preserve"> </w:t>
      </w:r>
      <w:r w:rsidR="000036D5" w:rsidRPr="00476C51">
        <w:rPr>
          <w:rFonts w:ascii="Times New Roman" w:hAnsi="Times New Roman"/>
          <w:sz w:val="18"/>
          <w:szCs w:val="18"/>
        </w:rPr>
        <w:t>nm) with multiple and uniform porous layers. A new shoulder at 1594</w:t>
      </w:r>
      <w:r w:rsidR="00C81456" w:rsidRPr="00476C51">
        <w:rPr>
          <w:rFonts w:ascii="Times New Roman" w:hAnsi="Times New Roman"/>
          <w:sz w:val="18"/>
          <w:szCs w:val="18"/>
        </w:rPr>
        <w:t xml:space="preserve"> </w:t>
      </w:r>
      <w:r w:rsidR="000036D5" w:rsidRPr="00476C51">
        <w:rPr>
          <w:rFonts w:ascii="Times New Roman" w:hAnsi="Times New Roman"/>
          <w:sz w:val="18"/>
          <w:szCs w:val="18"/>
        </w:rPr>
        <w:t>cm</w:t>
      </w:r>
      <w:r w:rsidR="000036D5" w:rsidRPr="00476C51">
        <w:rPr>
          <w:rFonts w:ascii="Times New Roman" w:hAnsi="Times New Roman"/>
          <w:sz w:val="18"/>
          <w:szCs w:val="18"/>
          <w:vertAlign w:val="superscript"/>
        </w:rPr>
        <w:t xml:space="preserve">-1 </w:t>
      </w:r>
      <w:r w:rsidR="000036D5" w:rsidRPr="00476C51">
        <w:rPr>
          <w:rFonts w:ascii="Times New Roman" w:hAnsi="Times New Roman"/>
          <w:sz w:val="18"/>
          <w:szCs w:val="18"/>
        </w:rPr>
        <w:t xml:space="preserve">was found in </w:t>
      </w:r>
      <w:r w:rsidR="006C546D" w:rsidRPr="00476C51">
        <w:rPr>
          <w:rFonts w:ascii="Times New Roman" w:hAnsi="Times New Roman"/>
          <w:sz w:val="18"/>
          <w:szCs w:val="18"/>
        </w:rPr>
        <w:t xml:space="preserve">Fourier Transform </w:t>
      </w:r>
      <w:r w:rsidR="00147BB0">
        <w:rPr>
          <w:rFonts w:ascii="Times New Roman" w:hAnsi="Times New Roman"/>
          <w:sz w:val="18"/>
          <w:szCs w:val="18"/>
        </w:rPr>
        <w:t>i</w:t>
      </w:r>
      <w:r w:rsidR="00252FA9" w:rsidRPr="00476C51">
        <w:rPr>
          <w:rFonts w:ascii="Times New Roman" w:hAnsi="Times New Roman"/>
          <w:sz w:val="18"/>
          <w:szCs w:val="18"/>
        </w:rPr>
        <w:t xml:space="preserve">nfrared </w:t>
      </w:r>
      <w:r w:rsidR="00147BB0">
        <w:rPr>
          <w:rFonts w:ascii="Times New Roman" w:hAnsi="Times New Roman"/>
          <w:sz w:val="18"/>
          <w:szCs w:val="18"/>
        </w:rPr>
        <w:t>s</w:t>
      </w:r>
      <w:r w:rsidR="00252FA9" w:rsidRPr="00476C51">
        <w:rPr>
          <w:rFonts w:ascii="Times New Roman" w:hAnsi="Times New Roman"/>
          <w:sz w:val="18"/>
          <w:szCs w:val="18"/>
        </w:rPr>
        <w:t>pectroscopy (</w:t>
      </w:r>
      <w:r w:rsidR="006C546D">
        <w:rPr>
          <w:rFonts w:ascii="Times New Roman" w:hAnsi="Times New Roman"/>
          <w:sz w:val="18"/>
          <w:szCs w:val="18"/>
        </w:rPr>
        <w:t>FTIR</w:t>
      </w:r>
      <w:r w:rsidR="00252FA9" w:rsidRPr="00476C51">
        <w:rPr>
          <w:rFonts w:ascii="Times New Roman" w:hAnsi="Times New Roman"/>
          <w:sz w:val="18"/>
          <w:szCs w:val="18"/>
        </w:rPr>
        <w:t>)</w:t>
      </w:r>
      <w:r w:rsidR="000036D5" w:rsidRPr="00476C51">
        <w:rPr>
          <w:rFonts w:ascii="Times New Roman" w:hAnsi="Times New Roman"/>
          <w:sz w:val="18"/>
          <w:szCs w:val="18"/>
        </w:rPr>
        <w:t xml:space="preserve"> spectra of ETB, is assigned to thiourea moiety and was confirmed by </w:t>
      </w:r>
      <w:r w:rsidR="00C81456" w:rsidRPr="00476C51">
        <w:rPr>
          <w:rFonts w:ascii="Times New Roman" w:hAnsi="Times New Roman"/>
          <w:sz w:val="18"/>
          <w:szCs w:val="18"/>
        </w:rPr>
        <w:t xml:space="preserve">X-ray </w:t>
      </w:r>
      <w:r w:rsidR="00147BB0">
        <w:rPr>
          <w:rFonts w:ascii="Times New Roman" w:hAnsi="Times New Roman"/>
          <w:sz w:val="18"/>
          <w:szCs w:val="18"/>
        </w:rPr>
        <w:t>p</w:t>
      </w:r>
      <w:r w:rsidR="00C81456" w:rsidRPr="00476C51">
        <w:rPr>
          <w:rFonts w:ascii="Times New Roman" w:hAnsi="Times New Roman"/>
          <w:sz w:val="18"/>
          <w:szCs w:val="18"/>
        </w:rPr>
        <w:t xml:space="preserve">hotoelectron </w:t>
      </w:r>
      <w:r w:rsidR="00147BB0">
        <w:rPr>
          <w:rFonts w:ascii="Times New Roman" w:hAnsi="Times New Roman"/>
          <w:sz w:val="18"/>
          <w:szCs w:val="18"/>
        </w:rPr>
        <w:t>s</w:t>
      </w:r>
      <w:r w:rsidR="00C81456" w:rsidRPr="00476C51">
        <w:rPr>
          <w:rFonts w:ascii="Times New Roman" w:hAnsi="Times New Roman"/>
          <w:sz w:val="18"/>
          <w:szCs w:val="18"/>
        </w:rPr>
        <w:t>pectroscopy (</w:t>
      </w:r>
      <w:r w:rsidR="000036D5" w:rsidRPr="00476C51">
        <w:rPr>
          <w:rFonts w:ascii="Times New Roman" w:hAnsi="Times New Roman"/>
          <w:sz w:val="18"/>
          <w:szCs w:val="18"/>
        </w:rPr>
        <w:t>XPS</w:t>
      </w:r>
      <w:r w:rsidR="00C81456" w:rsidRPr="00476C51">
        <w:rPr>
          <w:rFonts w:ascii="Times New Roman" w:hAnsi="Times New Roman"/>
          <w:sz w:val="18"/>
          <w:szCs w:val="18"/>
        </w:rPr>
        <w:t>)</w:t>
      </w:r>
      <w:r w:rsidR="000036D5" w:rsidRPr="00476C51">
        <w:rPr>
          <w:rFonts w:ascii="Times New Roman" w:hAnsi="Times New Roman"/>
          <w:sz w:val="18"/>
          <w:szCs w:val="18"/>
        </w:rPr>
        <w:t xml:space="preserve"> spectra. The </w:t>
      </w:r>
      <w:proofErr w:type="gramStart"/>
      <w:r w:rsidR="000036D5" w:rsidRPr="00476C51">
        <w:rPr>
          <w:rFonts w:ascii="Times New Roman" w:hAnsi="Times New Roman"/>
          <w:sz w:val="18"/>
          <w:szCs w:val="18"/>
        </w:rPr>
        <w:t>Pb(</w:t>
      </w:r>
      <w:proofErr w:type="gramEnd"/>
      <w:r w:rsidR="000036D5" w:rsidRPr="00476C51">
        <w:rPr>
          <w:rFonts w:ascii="Times New Roman" w:hAnsi="Times New Roman"/>
          <w:sz w:val="18"/>
          <w:szCs w:val="18"/>
        </w:rPr>
        <w:t xml:space="preserve">II) </w:t>
      </w:r>
      <w:r w:rsidR="00A9307D">
        <w:rPr>
          <w:rFonts w:ascii="Times New Roman" w:hAnsi="Times New Roman"/>
          <w:sz w:val="18"/>
          <w:szCs w:val="18"/>
        </w:rPr>
        <w:t>sorption capacity</w:t>
      </w:r>
      <w:r w:rsidR="000036D5" w:rsidRPr="00476C51">
        <w:rPr>
          <w:rFonts w:ascii="Times New Roman" w:hAnsi="Times New Roman"/>
          <w:sz w:val="18"/>
          <w:szCs w:val="18"/>
        </w:rPr>
        <w:t xml:space="preserve"> by ETB was higher than E beads at all sorbent dosage</w:t>
      </w:r>
      <w:r w:rsidR="00DE4F04" w:rsidRPr="00476C51">
        <w:rPr>
          <w:rFonts w:ascii="Times New Roman" w:hAnsi="Times New Roman"/>
          <w:sz w:val="18"/>
          <w:szCs w:val="18"/>
        </w:rPr>
        <w:t xml:space="preserve"> (except 5.0 g/L)</w:t>
      </w:r>
      <w:r w:rsidR="000036D5" w:rsidRPr="00476C51">
        <w:rPr>
          <w:rFonts w:ascii="Times New Roman" w:hAnsi="Times New Roman"/>
          <w:sz w:val="18"/>
          <w:szCs w:val="18"/>
        </w:rPr>
        <w:t>. At sorbent dosage of 5</w:t>
      </w:r>
      <w:r w:rsidR="00147BB0">
        <w:rPr>
          <w:rFonts w:ascii="Times New Roman" w:hAnsi="Times New Roman"/>
          <w:sz w:val="18"/>
          <w:szCs w:val="18"/>
        </w:rPr>
        <w:t>.0</w:t>
      </w:r>
      <w:r w:rsidR="00C81456" w:rsidRPr="00476C51">
        <w:rPr>
          <w:rFonts w:ascii="Times New Roman" w:hAnsi="Times New Roman"/>
          <w:sz w:val="18"/>
          <w:szCs w:val="18"/>
        </w:rPr>
        <w:t xml:space="preserve"> </w:t>
      </w:r>
      <w:r w:rsidR="000036D5" w:rsidRPr="00476C51">
        <w:rPr>
          <w:rFonts w:ascii="Times New Roman" w:hAnsi="Times New Roman"/>
          <w:sz w:val="18"/>
          <w:szCs w:val="18"/>
        </w:rPr>
        <w:t xml:space="preserve">g/L, </w:t>
      </w:r>
      <w:r w:rsidR="00A9307D">
        <w:rPr>
          <w:rFonts w:ascii="Times New Roman" w:hAnsi="Times New Roman"/>
          <w:sz w:val="18"/>
          <w:szCs w:val="18"/>
        </w:rPr>
        <w:t>sorption capacity</w:t>
      </w:r>
      <w:r w:rsidR="000036D5" w:rsidRPr="00476C51">
        <w:rPr>
          <w:rFonts w:ascii="Times New Roman" w:hAnsi="Times New Roman"/>
          <w:sz w:val="18"/>
          <w:szCs w:val="18"/>
        </w:rPr>
        <w:t xml:space="preserve"> of </w:t>
      </w:r>
      <w:proofErr w:type="gramStart"/>
      <w:r w:rsidR="000036D5" w:rsidRPr="00476C51">
        <w:rPr>
          <w:rFonts w:ascii="Times New Roman" w:hAnsi="Times New Roman"/>
          <w:sz w:val="18"/>
          <w:szCs w:val="18"/>
        </w:rPr>
        <w:t>Zn(</w:t>
      </w:r>
      <w:proofErr w:type="gramEnd"/>
      <w:r w:rsidR="000036D5" w:rsidRPr="00476C51">
        <w:rPr>
          <w:rFonts w:ascii="Times New Roman" w:hAnsi="Times New Roman"/>
          <w:sz w:val="18"/>
          <w:szCs w:val="18"/>
        </w:rPr>
        <w:t xml:space="preserve">II) by ETB was enhanced by </w:t>
      </w:r>
      <w:r w:rsidR="00DE4F04" w:rsidRPr="00476C51">
        <w:rPr>
          <w:rFonts w:ascii="Times New Roman" w:hAnsi="Times New Roman"/>
          <w:sz w:val="18"/>
          <w:szCs w:val="18"/>
        </w:rPr>
        <w:t>3</w:t>
      </w:r>
      <w:r w:rsidR="000036D5" w:rsidRPr="00476C51">
        <w:rPr>
          <w:rFonts w:ascii="Times New Roman" w:hAnsi="Times New Roman"/>
          <w:sz w:val="18"/>
          <w:szCs w:val="18"/>
        </w:rPr>
        <w:t>.</w:t>
      </w:r>
      <w:r w:rsidR="00DE4F04" w:rsidRPr="00476C51">
        <w:rPr>
          <w:rFonts w:ascii="Times New Roman" w:hAnsi="Times New Roman"/>
          <w:sz w:val="18"/>
          <w:szCs w:val="18"/>
        </w:rPr>
        <w:t>2</w:t>
      </w:r>
      <w:r w:rsidR="000036D5" w:rsidRPr="00476C51">
        <w:rPr>
          <w:rFonts w:ascii="Times New Roman" w:hAnsi="Times New Roman"/>
          <w:sz w:val="18"/>
          <w:szCs w:val="18"/>
        </w:rPr>
        <w:t xml:space="preserve"> </w:t>
      </w:r>
      <w:r w:rsidR="00FE6867" w:rsidRPr="00476C51">
        <w:rPr>
          <w:rFonts w:ascii="Times New Roman" w:hAnsi="Times New Roman"/>
          <w:sz w:val="18"/>
          <w:szCs w:val="18"/>
        </w:rPr>
        <w:t xml:space="preserve">times as compared to E beads. </w:t>
      </w:r>
      <w:r w:rsidR="00FE6867" w:rsidRPr="000C7CD0">
        <w:rPr>
          <w:rFonts w:ascii="Times New Roman" w:hAnsi="Times New Roman"/>
          <w:sz w:val="18"/>
          <w:szCs w:val="18"/>
        </w:rPr>
        <w:t>S</w:t>
      </w:r>
      <w:r w:rsidR="000036D5" w:rsidRPr="000C7CD0">
        <w:rPr>
          <w:rFonts w:ascii="Times New Roman" w:hAnsi="Times New Roman"/>
          <w:sz w:val="18"/>
          <w:szCs w:val="18"/>
        </w:rPr>
        <w:t xml:space="preserve">orption data fitted well to </w:t>
      </w:r>
      <w:proofErr w:type="spellStart"/>
      <w:r w:rsidR="000036D5" w:rsidRPr="000C7CD0">
        <w:rPr>
          <w:rFonts w:ascii="Times New Roman" w:hAnsi="Times New Roman"/>
          <w:sz w:val="18"/>
          <w:szCs w:val="18"/>
        </w:rPr>
        <w:t>linearised</w:t>
      </w:r>
      <w:proofErr w:type="spellEnd"/>
      <w:r w:rsidR="000036D5" w:rsidRPr="000C7CD0">
        <w:rPr>
          <w:rFonts w:ascii="Times New Roman" w:hAnsi="Times New Roman"/>
          <w:sz w:val="18"/>
          <w:szCs w:val="18"/>
        </w:rPr>
        <w:t xml:space="preserve"> </w:t>
      </w:r>
      <w:proofErr w:type="spellStart"/>
      <w:r w:rsidR="000036D5" w:rsidRPr="000C7CD0">
        <w:rPr>
          <w:rFonts w:ascii="Times New Roman" w:hAnsi="Times New Roman"/>
          <w:sz w:val="18"/>
          <w:szCs w:val="18"/>
        </w:rPr>
        <w:t>Freundlich</w:t>
      </w:r>
      <w:proofErr w:type="spellEnd"/>
      <w:r w:rsidR="000036D5" w:rsidRPr="000C7CD0">
        <w:rPr>
          <w:rFonts w:ascii="Times New Roman" w:hAnsi="Times New Roman"/>
          <w:sz w:val="18"/>
          <w:szCs w:val="18"/>
        </w:rPr>
        <w:t xml:space="preserve"> isotherm model and Ho’s pseudo second order kinetic model. The higher </w:t>
      </w:r>
      <w:r w:rsidR="000036D5" w:rsidRPr="000C7CD0">
        <w:rPr>
          <w:rFonts w:ascii="Times New Roman" w:hAnsi="Times New Roman"/>
          <w:i/>
          <w:sz w:val="18"/>
          <w:szCs w:val="18"/>
        </w:rPr>
        <w:t>K</w:t>
      </w:r>
      <w:r w:rsidR="000036D5" w:rsidRPr="000C7CD0">
        <w:rPr>
          <w:rFonts w:ascii="Times New Roman" w:hAnsi="Times New Roman"/>
          <w:sz w:val="18"/>
          <w:szCs w:val="18"/>
          <w:vertAlign w:val="subscript"/>
        </w:rPr>
        <w:t>F</w:t>
      </w:r>
      <w:r w:rsidR="000036D5" w:rsidRPr="000C7CD0">
        <w:rPr>
          <w:rFonts w:ascii="Times New Roman" w:hAnsi="Times New Roman"/>
          <w:sz w:val="18"/>
          <w:szCs w:val="18"/>
        </w:rPr>
        <w:t xml:space="preserve"> value of ETB than E indicated </w:t>
      </w:r>
      <w:r w:rsidR="00FE6867" w:rsidRPr="000C7CD0">
        <w:rPr>
          <w:rFonts w:ascii="Times New Roman" w:hAnsi="Times New Roman"/>
          <w:sz w:val="18"/>
          <w:szCs w:val="18"/>
        </w:rPr>
        <w:t xml:space="preserve">greater </w:t>
      </w:r>
      <w:r w:rsidR="000036D5" w:rsidRPr="000C7CD0">
        <w:rPr>
          <w:rFonts w:ascii="Times New Roman" w:hAnsi="Times New Roman"/>
          <w:sz w:val="18"/>
          <w:szCs w:val="18"/>
        </w:rPr>
        <w:t xml:space="preserve">sorption capacity. The increase in </w:t>
      </w:r>
      <w:proofErr w:type="gramStart"/>
      <w:r w:rsidR="000036D5" w:rsidRPr="000C7CD0">
        <w:rPr>
          <w:rFonts w:ascii="Times New Roman" w:hAnsi="Times New Roman"/>
          <w:sz w:val="18"/>
          <w:szCs w:val="18"/>
        </w:rPr>
        <w:t>Zn(</w:t>
      </w:r>
      <w:proofErr w:type="gramEnd"/>
      <w:r w:rsidR="000036D5" w:rsidRPr="000C7CD0">
        <w:rPr>
          <w:rFonts w:ascii="Times New Roman" w:hAnsi="Times New Roman"/>
          <w:sz w:val="18"/>
          <w:szCs w:val="18"/>
        </w:rPr>
        <w:t xml:space="preserve">II) and Pb(II) </w:t>
      </w:r>
      <w:r w:rsidR="00E02696">
        <w:rPr>
          <w:rFonts w:ascii="Times New Roman" w:hAnsi="Times New Roman"/>
          <w:sz w:val="18"/>
          <w:szCs w:val="18"/>
        </w:rPr>
        <w:t>sorption capacities</w:t>
      </w:r>
      <w:r w:rsidR="000036D5" w:rsidRPr="000C7CD0">
        <w:rPr>
          <w:rFonts w:ascii="Times New Roman" w:hAnsi="Times New Roman"/>
          <w:sz w:val="18"/>
          <w:szCs w:val="18"/>
        </w:rPr>
        <w:t xml:space="preserve"> were attributed to enhanced chemisorption with </w:t>
      </w:r>
      <w:proofErr w:type="spellStart"/>
      <w:r w:rsidR="000036D5" w:rsidRPr="000C7CD0">
        <w:rPr>
          <w:rFonts w:ascii="Times New Roman" w:hAnsi="Times New Roman"/>
          <w:sz w:val="18"/>
          <w:szCs w:val="18"/>
        </w:rPr>
        <w:t>thiol</w:t>
      </w:r>
      <w:proofErr w:type="spellEnd"/>
      <w:r w:rsidR="000036D5" w:rsidRPr="000C7CD0">
        <w:rPr>
          <w:rFonts w:ascii="Times New Roman" w:hAnsi="Times New Roman"/>
          <w:sz w:val="18"/>
          <w:szCs w:val="18"/>
        </w:rPr>
        <w:t xml:space="preserve"> group in ETB beads.</w:t>
      </w:r>
    </w:p>
    <w:p w:rsidR="00114E1A" w:rsidRDefault="00114E1A" w:rsidP="000C7CD0">
      <w:pPr>
        <w:spacing w:after="0" w:line="240" w:lineRule="auto"/>
        <w:jc w:val="both"/>
        <w:rPr>
          <w:rFonts w:ascii="Times New Roman" w:hAnsi="Times New Roman"/>
          <w:b/>
          <w:sz w:val="18"/>
          <w:szCs w:val="18"/>
        </w:rPr>
      </w:pPr>
    </w:p>
    <w:p w:rsidR="000C7CD0" w:rsidRPr="00476C51" w:rsidRDefault="000C7CD0" w:rsidP="000C7CD0">
      <w:pPr>
        <w:spacing w:after="0" w:line="240" w:lineRule="auto"/>
        <w:jc w:val="both"/>
        <w:rPr>
          <w:rFonts w:ascii="Times New Roman" w:hAnsi="Times New Roman"/>
          <w:sz w:val="18"/>
          <w:szCs w:val="18"/>
        </w:rPr>
      </w:pPr>
      <w:r w:rsidRPr="000C7CD0">
        <w:rPr>
          <w:rFonts w:ascii="Times New Roman" w:hAnsi="Times New Roman"/>
          <w:b/>
          <w:sz w:val="18"/>
          <w:szCs w:val="18"/>
        </w:rPr>
        <w:t>Keywords</w:t>
      </w:r>
      <w:r w:rsidRPr="00476C51">
        <w:rPr>
          <w:rFonts w:ascii="Times New Roman" w:hAnsi="Times New Roman"/>
          <w:sz w:val="18"/>
          <w:szCs w:val="18"/>
        </w:rPr>
        <w:t xml:space="preserve">: chitosan, heavy metal, </w:t>
      </w:r>
      <w:proofErr w:type="spellStart"/>
      <w:r w:rsidRPr="00476C51">
        <w:rPr>
          <w:rFonts w:ascii="Times New Roman" w:hAnsi="Times New Roman"/>
          <w:sz w:val="18"/>
          <w:szCs w:val="18"/>
        </w:rPr>
        <w:t>thiourea</w:t>
      </w:r>
      <w:proofErr w:type="spellEnd"/>
      <w:r w:rsidRPr="00476C51">
        <w:rPr>
          <w:rFonts w:ascii="Times New Roman" w:hAnsi="Times New Roman"/>
          <w:sz w:val="18"/>
          <w:szCs w:val="18"/>
        </w:rPr>
        <w:t>, crosslink, chemisorption.</w:t>
      </w:r>
    </w:p>
    <w:p w:rsidR="000C7CD0" w:rsidRDefault="000C7CD0" w:rsidP="000C7CD0">
      <w:pPr>
        <w:spacing w:after="0" w:line="240" w:lineRule="auto"/>
        <w:jc w:val="both"/>
        <w:rPr>
          <w:rFonts w:ascii="Times New Roman" w:hAnsi="Times New Roman"/>
          <w:sz w:val="18"/>
          <w:szCs w:val="18"/>
        </w:rPr>
      </w:pPr>
    </w:p>
    <w:p w:rsidR="000C7CD0" w:rsidRPr="000C7CD0" w:rsidRDefault="000C7CD0" w:rsidP="000C7CD0">
      <w:pPr>
        <w:spacing w:after="0" w:line="240" w:lineRule="auto"/>
        <w:jc w:val="center"/>
        <w:rPr>
          <w:rFonts w:ascii="Times New Roman" w:hAnsi="Times New Roman"/>
          <w:b/>
          <w:sz w:val="18"/>
          <w:szCs w:val="18"/>
        </w:rPr>
      </w:pPr>
      <w:proofErr w:type="spellStart"/>
      <w:r>
        <w:rPr>
          <w:rFonts w:ascii="Times New Roman" w:hAnsi="Times New Roman"/>
          <w:b/>
          <w:sz w:val="18"/>
          <w:szCs w:val="18"/>
        </w:rPr>
        <w:t>Abstrak</w:t>
      </w:r>
      <w:proofErr w:type="spellEnd"/>
    </w:p>
    <w:p w:rsidR="000C7CD0" w:rsidRPr="00114E1A" w:rsidRDefault="00114E1A" w:rsidP="000C7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18"/>
          <w:szCs w:val="18"/>
          <w:lang w:val="en-MY" w:eastAsia="en-MY"/>
        </w:rPr>
      </w:pPr>
      <w:proofErr w:type="spellStart"/>
      <w:r w:rsidRPr="00114E1A">
        <w:rPr>
          <w:rFonts w:ascii="Times New Roman" w:hAnsi="Times New Roman"/>
          <w:sz w:val="18"/>
          <w:szCs w:val="18"/>
        </w:rPr>
        <w:t>Manik</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kitosan</w:t>
      </w:r>
      <w:proofErr w:type="spellEnd"/>
      <w:r w:rsidRPr="00114E1A">
        <w:rPr>
          <w:rFonts w:ascii="Times New Roman" w:hAnsi="Times New Roman"/>
          <w:sz w:val="18"/>
          <w:szCs w:val="18"/>
        </w:rPr>
        <w:t xml:space="preserve"> (E) </w:t>
      </w:r>
      <w:proofErr w:type="spellStart"/>
      <w:r w:rsidR="00147BB0">
        <w:rPr>
          <w:rFonts w:ascii="Times New Roman" w:hAnsi="Times New Roman"/>
          <w:sz w:val="18"/>
          <w:szCs w:val="18"/>
        </w:rPr>
        <w:t>terlebih</w:t>
      </w:r>
      <w:proofErr w:type="spellEnd"/>
      <w:r w:rsidR="00147BB0">
        <w:rPr>
          <w:rFonts w:ascii="Times New Roman" w:hAnsi="Times New Roman"/>
          <w:sz w:val="18"/>
          <w:szCs w:val="18"/>
        </w:rPr>
        <w:t xml:space="preserve"> </w:t>
      </w:r>
      <w:proofErr w:type="spellStart"/>
      <w:r w:rsidR="00147BB0">
        <w:rPr>
          <w:rFonts w:ascii="Times New Roman" w:hAnsi="Times New Roman"/>
          <w:sz w:val="18"/>
          <w:szCs w:val="18"/>
        </w:rPr>
        <w:t>dahulu</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isediakan</w:t>
      </w:r>
      <w:proofErr w:type="spellEnd"/>
      <w:r w:rsidRPr="00114E1A">
        <w:rPr>
          <w:rFonts w:ascii="Times New Roman" w:hAnsi="Times New Roman"/>
          <w:sz w:val="18"/>
          <w:szCs w:val="18"/>
        </w:rPr>
        <w:t xml:space="preserve"> </w:t>
      </w:r>
      <w:proofErr w:type="spellStart"/>
      <w:r w:rsidR="00147BB0">
        <w:rPr>
          <w:rFonts w:ascii="Times New Roman" w:hAnsi="Times New Roman"/>
          <w:sz w:val="18"/>
          <w:szCs w:val="18"/>
        </w:rPr>
        <w:t>dengan</w:t>
      </w:r>
      <w:proofErr w:type="spellEnd"/>
      <w:r w:rsidRPr="00114E1A">
        <w:rPr>
          <w:rFonts w:ascii="Times New Roman" w:hAnsi="Times New Roman"/>
          <w:sz w:val="18"/>
          <w:szCs w:val="18"/>
        </w:rPr>
        <w:t xml:space="preserve"> </w:t>
      </w:r>
      <w:r w:rsidR="00147BB0">
        <w:rPr>
          <w:rFonts w:ascii="Times New Roman" w:hAnsi="Times New Roman"/>
          <w:sz w:val="18"/>
          <w:szCs w:val="18"/>
        </w:rPr>
        <w:t xml:space="preserve">proses </w:t>
      </w:r>
      <w:proofErr w:type="spellStart"/>
      <w:r w:rsidR="00147BB0">
        <w:rPr>
          <w:rFonts w:ascii="Times New Roman" w:hAnsi="Times New Roman"/>
          <w:sz w:val="18"/>
          <w:szCs w:val="18"/>
        </w:rPr>
        <w:t>pem</w:t>
      </w:r>
      <w:r w:rsidR="00147BB0" w:rsidRPr="00114E1A">
        <w:rPr>
          <w:rFonts w:ascii="Times New Roman" w:hAnsi="Times New Roman"/>
          <w:sz w:val="18"/>
          <w:szCs w:val="18"/>
        </w:rPr>
        <w:t>balikan</w:t>
      </w:r>
      <w:proofErr w:type="spellEnd"/>
      <w:r w:rsidR="00147BB0" w:rsidRPr="00114E1A">
        <w:rPr>
          <w:rFonts w:ascii="Times New Roman" w:hAnsi="Times New Roman"/>
          <w:sz w:val="18"/>
          <w:szCs w:val="18"/>
        </w:rPr>
        <w:t xml:space="preserve"> </w:t>
      </w:r>
      <w:proofErr w:type="spellStart"/>
      <w:r w:rsidRPr="00114E1A">
        <w:rPr>
          <w:rFonts w:ascii="Times New Roman" w:hAnsi="Times New Roman"/>
          <w:sz w:val="18"/>
          <w:szCs w:val="18"/>
        </w:rPr>
        <w:t>fasa</w:t>
      </w:r>
      <w:proofErr w:type="spellEnd"/>
      <w:r w:rsidRPr="00114E1A">
        <w:rPr>
          <w:rFonts w:ascii="Times New Roman" w:hAnsi="Times New Roman"/>
          <w:sz w:val="18"/>
          <w:szCs w:val="18"/>
        </w:rPr>
        <w:t xml:space="preserve"> </w:t>
      </w:r>
      <w:proofErr w:type="spellStart"/>
      <w:r w:rsidR="00147BB0">
        <w:rPr>
          <w:rFonts w:ascii="Times New Roman" w:hAnsi="Times New Roman"/>
          <w:sz w:val="18"/>
          <w:szCs w:val="18"/>
        </w:rPr>
        <w:t>larut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kitosan</w:t>
      </w:r>
      <w:proofErr w:type="spellEnd"/>
      <w:r w:rsidR="00147BB0">
        <w:rPr>
          <w:rFonts w:ascii="Times New Roman" w:hAnsi="Times New Roman"/>
          <w:sz w:val="18"/>
          <w:szCs w:val="18"/>
        </w:rPr>
        <w:t xml:space="preserve"> </w:t>
      </w:r>
      <w:proofErr w:type="spellStart"/>
      <w:r w:rsidR="00147BB0">
        <w:rPr>
          <w:rFonts w:ascii="Times New Roman" w:hAnsi="Times New Roman"/>
          <w:sz w:val="18"/>
          <w:szCs w:val="18"/>
        </w:rPr>
        <w:t>dalam</w:t>
      </w:r>
      <w:proofErr w:type="spellEnd"/>
      <w:r w:rsidR="00147BB0">
        <w:rPr>
          <w:rFonts w:ascii="Times New Roman" w:hAnsi="Times New Roman"/>
          <w:sz w:val="18"/>
          <w:szCs w:val="18"/>
        </w:rPr>
        <w:t xml:space="preserve"> </w:t>
      </w:r>
      <w:proofErr w:type="spellStart"/>
      <w:r w:rsidR="00147BB0">
        <w:rPr>
          <w:rFonts w:ascii="Times New Roman" w:hAnsi="Times New Roman"/>
          <w:sz w:val="18"/>
          <w:szCs w:val="18"/>
        </w:rPr>
        <w:t>asid</w:t>
      </w:r>
      <w:proofErr w:type="spellEnd"/>
      <w:r w:rsidR="00147BB0">
        <w:rPr>
          <w:rFonts w:ascii="Times New Roman" w:hAnsi="Times New Roman"/>
          <w:sz w:val="18"/>
          <w:szCs w:val="18"/>
        </w:rPr>
        <w:t xml:space="preserve"> </w:t>
      </w:r>
      <w:proofErr w:type="spellStart"/>
      <w:r w:rsidR="00147BB0" w:rsidRPr="00114E1A">
        <w:rPr>
          <w:rFonts w:ascii="Times New Roman" w:hAnsi="Times New Roman"/>
          <w:sz w:val="18"/>
          <w:szCs w:val="18"/>
        </w:rPr>
        <w:t>aset</w:t>
      </w:r>
      <w:r w:rsidR="00147BB0">
        <w:rPr>
          <w:rFonts w:ascii="Times New Roman" w:hAnsi="Times New Roman"/>
          <w:sz w:val="18"/>
          <w:szCs w:val="18"/>
        </w:rPr>
        <w:t>ik</w:t>
      </w:r>
      <w:proofErr w:type="spellEnd"/>
      <w:r w:rsidR="00147BB0">
        <w:rPr>
          <w:rFonts w:ascii="Times New Roman" w:hAnsi="Times New Roman"/>
          <w:sz w:val="18"/>
          <w:szCs w:val="18"/>
        </w:rPr>
        <w:t xml:space="preserve">. </w:t>
      </w:r>
      <w:proofErr w:type="spellStart"/>
      <w:proofErr w:type="gramStart"/>
      <w:r w:rsidR="00147BB0">
        <w:rPr>
          <w:rFonts w:ascii="Times New Roman" w:hAnsi="Times New Roman"/>
          <w:sz w:val="18"/>
          <w:szCs w:val="18"/>
        </w:rPr>
        <w:t>Manik</w:t>
      </w:r>
      <w:proofErr w:type="spellEnd"/>
      <w:r w:rsidR="00147BB0">
        <w:rPr>
          <w:rFonts w:ascii="Times New Roman" w:hAnsi="Times New Roman"/>
          <w:sz w:val="18"/>
          <w:szCs w:val="18"/>
        </w:rPr>
        <w:t xml:space="preserve"> </w:t>
      </w:r>
      <w:proofErr w:type="spellStart"/>
      <w:r w:rsidR="00147BB0">
        <w:rPr>
          <w:rFonts w:ascii="Times New Roman" w:hAnsi="Times New Roman"/>
          <w:sz w:val="18"/>
          <w:szCs w:val="18"/>
        </w:rPr>
        <w:t>kitosan</w:t>
      </w:r>
      <w:proofErr w:type="spellEnd"/>
      <w:r w:rsidR="00147BB0">
        <w:rPr>
          <w:rFonts w:ascii="Times New Roman" w:hAnsi="Times New Roman"/>
          <w:sz w:val="18"/>
          <w:szCs w:val="18"/>
        </w:rPr>
        <w:t xml:space="preserve"> </w:t>
      </w:r>
      <w:proofErr w:type="spellStart"/>
      <w:r w:rsidR="00147BB0">
        <w:rPr>
          <w:rFonts w:ascii="Times New Roman" w:hAnsi="Times New Roman"/>
          <w:sz w:val="18"/>
          <w:szCs w:val="18"/>
        </w:rPr>
        <w:t>tertiol</w:t>
      </w:r>
      <w:proofErr w:type="spellEnd"/>
      <w:r w:rsidR="00147BB0">
        <w:rPr>
          <w:rFonts w:ascii="Times New Roman" w:hAnsi="Times New Roman"/>
          <w:sz w:val="18"/>
          <w:szCs w:val="18"/>
        </w:rPr>
        <w:t xml:space="preserve"> (ETB</w:t>
      </w:r>
      <w:r w:rsidRPr="00114E1A">
        <w:rPr>
          <w:rFonts w:ascii="Times New Roman" w:hAnsi="Times New Roman"/>
          <w:sz w:val="18"/>
          <w:szCs w:val="18"/>
        </w:rPr>
        <w:t xml:space="preserve">) </w:t>
      </w:r>
      <w:proofErr w:type="spellStart"/>
      <w:r w:rsidRPr="00114E1A">
        <w:rPr>
          <w:rFonts w:ascii="Times New Roman" w:hAnsi="Times New Roman"/>
          <w:sz w:val="18"/>
          <w:szCs w:val="18"/>
        </w:rPr>
        <w:t>telah</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isintesis</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eng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merendam</w:t>
      </w:r>
      <w:proofErr w:type="spellEnd"/>
      <w:r w:rsidRPr="00114E1A">
        <w:rPr>
          <w:rFonts w:ascii="Times New Roman" w:hAnsi="Times New Roman"/>
          <w:sz w:val="18"/>
          <w:szCs w:val="18"/>
        </w:rPr>
        <w:t xml:space="preserve"> E </w:t>
      </w:r>
      <w:proofErr w:type="spellStart"/>
      <w:r w:rsidR="00147BB0">
        <w:rPr>
          <w:rFonts w:ascii="Times New Roman" w:hAnsi="Times New Roman"/>
          <w:sz w:val="18"/>
          <w:szCs w:val="18"/>
        </w:rPr>
        <w:t>ke</w:t>
      </w:r>
      <w:proofErr w:type="spellEnd"/>
      <w:r w:rsidR="00147BB0">
        <w:rPr>
          <w:rFonts w:ascii="Times New Roman" w:hAnsi="Times New Roman"/>
          <w:sz w:val="18"/>
          <w:szCs w:val="18"/>
        </w:rPr>
        <w:t xml:space="preserve"> </w:t>
      </w:r>
      <w:proofErr w:type="spellStart"/>
      <w:r w:rsidRPr="00114E1A">
        <w:rPr>
          <w:rFonts w:ascii="Times New Roman" w:hAnsi="Times New Roman"/>
          <w:sz w:val="18"/>
          <w:szCs w:val="18"/>
        </w:rPr>
        <w:t>dalam</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campur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etanol</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karbo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isulfida</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selama</w:t>
      </w:r>
      <w:proofErr w:type="spellEnd"/>
      <w:r w:rsidRPr="00114E1A">
        <w:rPr>
          <w:rFonts w:ascii="Times New Roman" w:hAnsi="Times New Roman"/>
          <w:sz w:val="18"/>
          <w:szCs w:val="18"/>
        </w:rPr>
        <w:t xml:space="preserve"> 7 </w:t>
      </w:r>
      <w:proofErr w:type="spellStart"/>
      <w:r w:rsidRPr="00114E1A">
        <w:rPr>
          <w:rFonts w:ascii="Times New Roman" w:hAnsi="Times New Roman"/>
          <w:sz w:val="18"/>
          <w:szCs w:val="18"/>
        </w:rPr>
        <w:t>hari</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kemudi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ibilas</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bersih</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dengan</w:t>
      </w:r>
      <w:proofErr w:type="spellEnd"/>
      <w:r w:rsidRPr="00114E1A">
        <w:rPr>
          <w:rFonts w:ascii="Times New Roman" w:hAnsi="Times New Roman"/>
          <w:sz w:val="18"/>
          <w:szCs w:val="18"/>
        </w:rPr>
        <w:t xml:space="preserve"> air </w:t>
      </w:r>
      <w:proofErr w:type="spellStart"/>
      <w:r w:rsidRPr="00114E1A">
        <w:rPr>
          <w:rFonts w:ascii="Times New Roman" w:hAnsi="Times New Roman"/>
          <w:sz w:val="18"/>
          <w:szCs w:val="18"/>
        </w:rPr>
        <w:t>dan</w:t>
      </w:r>
      <w:proofErr w:type="spellEnd"/>
      <w:r w:rsidRPr="00114E1A">
        <w:rPr>
          <w:rFonts w:ascii="Times New Roman" w:hAnsi="Times New Roman"/>
          <w:sz w:val="18"/>
          <w:szCs w:val="18"/>
        </w:rPr>
        <w:t xml:space="preserve"> </w:t>
      </w:r>
      <w:proofErr w:type="spellStart"/>
      <w:r w:rsidRPr="00114E1A">
        <w:rPr>
          <w:rFonts w:ascii="Times New Roman" w:hAnsi="Times New Roman"/>
          <w:sz w:val="18"/>
          <w:szCs w:val="18"/>
        </w:rPr>
        <w:t>etanol</w:t>
      </w:r>
      <w:proofErr w:type="spellEnd"/>
      <w:r w:rsidR="000C7CD0" w:rsidRPr="000C7CD0">
        <w:rPr>
          <w:rFonts w:ascii="Times New Roman" w:eastAsia="Times New Roman" w:hAnsi="Times New Roman"/>
          <w:sz w:val="18"/>
          <w:szCs w:val="18"/>
          <w:lang w:val="en-MY" w:eastAsia="en-MY"/>
        </w:rPr>
        <w:t>.</w:t>
      </w:r>
      <w:proofErr w:type="gram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Kandung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sulfur</w:t>
      </w:r>
      <w:proofErr w:type="spellEnd"/>
      <w:r w:rsidR="000C7CD0" w:rsidRPr="000C7CD0">
        <w:rPr>
          <w:rFonts w:ascii="Times New Roman" w:eastAsia="Times New Roman" w:hAnsi="Times New Roman"/>
          <w:sz w:val="18"/>
          <w:szCs w:val="18"/>
          <w:lang w:val="en-MY" w:eastAsia="en-MY"/>
        </w:rPr>
        <w:t xml:space="preserve"> ETB </w:t>
      </w:r>
      <w:proofErr w:type="spellStart"/>
      <w:r w:rsidR="000C7CD0" w:rsidRPr="000C7CD0">
        <w:rPr>
          <w:rFonts w:ascii="Times New Roman" w:eastAsia="Times New Roman" w:hAnsi="Times New Roman"/>
          <w:sz w:val="18"/>
          <w:szCs w:val="18"/>
          <w:lang w:val="en-MY" w:eastAsia="en-MY"/>
        </w:rPr>
        <w:t>adalah</w:t>
      </w:r>
      <w:proofErr w:type="spellEnd"/>
      <w:r w:rsidR="000C7CD0" w:rsidRPr="000C7CD0">
        <w:rPr>
          <w:rFonts w:ascii="Times New Roman" w:eastAsia="Times New Roman" w:hAnsi="Times New Roman"/>
          <w:sz w:val="18"/>
          <w:szCs w:val="18"/>
          <w:lang w:val="en-MY" w:eastAsia="en-MY"/>
        </w:rPr>
        <w:t xml:space="preserve"> 7.88 %. Proses </w:t>
      </w:r>
      <w:proofErr w:type="spellStart"/>
      <w:r w:rsidR="00147BB0">
        <w:rPr>
          <w:rFonts w:ascii="Times New Roman" w:eastAsia="Times New Roman" w:hAnsi="Times New Roman"/>
          <w:sz w:val="18"/>
          <w:szCs w:val="18"/>
          <w:lang w:val="en-MY" w:eastAsia="en-MY"/>
        </w:rPr>
        <w:t>tiolasi</w:t>
      </w:r>
      <w:proofErr w:type="spellEnd"/>
      <w:r w:rsidR="005E4211">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telah</w:t>
      </w:r>
      <w:proofErr w:type="spellEnd"/>
      <w:r w:rsidR="005E4211">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meningkatkan</w:t>
      </w:r>
      <w:proofErr w:type="spellEnd"/>
      <w:r w:rsidR="005E4211">
        <w:rPr>
          <w:rFonts w:ascii="Times New Roman" w:eastAsia="Times New Roman" w:hAnsi="Times New Roman"/>
          <w:sz w:val="18"/>
          <w:szCs w:val="18"/>
          <w:lang w:val="en-MY" w:eastAsia="en-MY"/>
        </w:rPr>
        <w:t xml:space="preserve"> </w:t>
      </w:r>
      <w:proofErr w:type="spellStart"/>
      <w:r w:rsidR="005E4211" w:rsidRPr="000C7CD0">
        <w:rPr>
          <w:rFonts w:ascii="Times New Roman" w:eastAsia="Times New Roman" w:hAnsi="Times New Roman"/>
          <w:sz w:val="18"/>
          <w:szCs w:val="18"/>
          <w:lang w:val="en-MY" w:eastAsia="en-MY"/>
        </w:rPr>
        <w:t>luas</w:t>
      </w:r>
      <w:proofErr w:type="spellEnd"/>
      <w:r w:rsidR="005E4211" w:rsidRPr="000C7CD0">
        <w:rPr>
          <w:rFonts w:ascii="Times New Roman" w:eastAsia="Times New Roman" w:hAnsi="Times New Roman"/>
          <w:sz w:val="18"/>
          <w:szCs w:val="18"/>
          <w:lang w:val="en-MY" w:eastAsia="en-MY"/>
        </w:rPr>
        <w:t xml:space="preserve"> </w:t>
      </w:r>
      <w:proofErr w:type="spellStart"/>
      <w:r w:rsidR="005E4211" w:rsidRPr="000C7CD0">
        <w:rPr>
          <w:rFonts w:ascii="Times New Roman" w:eastAsia="Times New Roman" w:hAnsi="Times New Roman"/>
          <w:sz w:val="18"/>
          <w:szCs w:val="18"/>
          <w:lang w:val="en-MY" w:eastAsia="en-MY"/>
        </w:rPr>
        <w:t>pe</w:t>
      </w:r>
      <w:r w:rsidR="005E4211">
        <w:rPr>
          <w:rFonts w:ascii="Times New Roman" w:eastAsia="Times New Roman" w:hAnsi="Times New Roman"/>
          <w:sz w:val="18"/>
          <w:szCs w:val="18"/>
          <w:lang w:val="en-MY" w:eastAsia="en-MY"/>
        </w:rPr>
        <w:t>rmukaan</w:t>
      </w:r>
      <w:proofErr w:type="spellEnd"/>
      <w:r w:rsidR="005E4211">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Brunauer</w:t>
      </w:r>
      <w:proofErr w:type="spellEnd"/>
      <w:r w:rsidR="005E4211">
        <w:rPr>
          <w:rFonts w:ascii="Times New Roman" w:eastAsia="Times New Roman" w:hAnsi="Times New Roman"/>
          <w:sz w:val="18"/>
          <w:szCs w:val="18"/>
          <w:lang w:val="en-MY" w:eastAsia="en-MY"/>
        </w:rPr>
        <w:t>-Emmett-Teller (BET</w:t>
      </w:r>
      <w:r w:rsidR="000C7CD0" w:rsidRPr="000C7CD0">
        <w:rPr>
          <w:rFonts w:ascii="Times New Roman" w:eastAsia="Times New Roman" w:hAnsi="Times New Roman"/>
          <w:sz w:val="18"/>
          <w:szCs w:val="18"/>
          <w:lang w:val="en-MY" w:eastAsia="en-MY"/>
        </w:rPr>
        <w:t xml:space="preserve">) </w:t>
      </w:r>
      <w:proofErr w:type="spellStart"/>
      <w:r w:rsidR="00147BB0">
        <w:rPr>
          <w:rFonts w:ascii="Times New Roman" w:eastAsia="Times New Roman" w:hAnsi="Times New Roman"/>
          <w:sz w:val="18"/>
          <w:szCs w:val="18"/>
          <w:lang w:val="en-MY" w:eastAsia="en-MY"/>
        </w:rPr>
        <w:t>basi</w:t>
      </w:r>
      <w:proofErr w:type="spellEnd"/>
      <w:r w:rsidR="00147BB0">
        <w:rPr>
          <w:rFonts w:ascii="Times New Roman" w:eastAsia="Times New Roman" w:hAnsi="Times New Roman"/>
          <w:sz w:val="18"/>
          <w:szCs w:val="18"/>
          <w:lang w:val="en-MY" w:eastAsia="en-MY"/>
        </w:rPr>
        <w:t xml:space="preserve"> </w:t>
      </w:r>
      <w:proofErr w:type="spellStart"/>
      <w:r w:rsidR="004F6F3E">
        <w:rPr>
          <w:rFonts w:ascii="Times New Roman" w:eastAsia="Times New Roman" w:hAnsi="Times New Roman"/>
          <w:sz w:val="18"/>
          <w:szCs w:val="18"/>
          <w:lang w:val="en-MY" w:eastAsia="en-MY"/>
        </w:rPr>
        <w:t>manik</w:t>
      </w:r>
      <w:proofErr w:type="spellEnd"/>
      <w:r w:rsidR="004F6F3E">
        <w:rPr>
          <w:rFonts w:ascii="Times New Roman" w:eastAsia="Times New Roman" w:hAnsi="Times New Roman"/>
          <w:sz w:val="18"/>
          <w:szCs w:val="18"/>
          <w:lang w:val="en-MY" w:eastAsia="en-MY"/>
        </w:rPr>
        <w:t xml:space="preserve"> E </w:t>
      </w:r>
      <w:proofErr w:type="spellStart"/>
      <w:r w:rsidR="004F6F3E">
        <w:rPr>
          <w:rFonts w:ascii="Times New Roman" w:eastAsia="Times New Roman" w:hAnsi="Times New Roman"/>
          <w:sz w:val="18"/>
          <w:szCs w:val="18"/>
          <w:lang w:val="en-MY" w:eastAsia="en-MY"/>
        </w:rPr>
        <w:t>dari</w:t>
      </w:r>
      <w:proofErr w:type="spellEnd"/>
      <w:r w:rsidR="004F6F3E">
        <w:rPr>
          <w:rFonts w:ascii="Times New Roman" w:eastAsia="Times New Roman" w:hAnsi="Times New Roman"/>
          <w:sz w:val="18"/>
          <w:szCs w:val="18"/>
          <w:lang w:val="en-MY" w:eastAsia="en-MY"/>
        </w:rPr>
        <w:t xml:space="preserve"> 39.5</w:t>
      </w:r>
      <w:r>
        <w:rPr>
          <w:rFonts w:ascii="Times New Roman" w:eastAsia="Times New Roman" w:hAnsi="Times New Roman"/>
          <w:sz w:val="18"/>
          <w:szCs w:val="18"/>
          <w:lang w:val="en-MY" w:eastAsia="en-MY"/>
        </w:rPr>
        <w:t xml:space="preserve"> m</w:t>
      </w:r>
      <w:r w:rsidRPr="00114E1A">
        <w:rPr>
          <w:rFonts w:ascii="Times New Roman" w:eastAsia="Times New Roman" w:hAnsi="Times New Roman"/>
          <w:sz w:val="18"/>
          <w:szCs w:val="18"/>
          <w:vertAlign w:val="superscript"/>
          <w:lang w:val="en-MY" w:eastAsia="en-MY"/>
        </w:rPr>
        <w:t>2</w:t>
      </w:r>
      <w:r>
        <w:rPr>
          <w:rFonts w:ascii="Times New Roman" w:eastAsia="Times New Roman" w:hAnsi="Times New Roman"/>
          <w:sz w:val="18"/>
          <w:szCs w:val="18"/>
          <w:lang w:val="en-MY" w:eastAsia="en-MY"/>
        </w:rPr>
        <w:t xml:space="preserve">/g </w:t>
      </w:r>
      <w:proofErr w:type="spellStart"/>
      <w:r>
        <w:rPr>
          <w:rFonts w:ascii="Times New Roman" w:eastAsia="Times New Roman" w:hAnsi="Times New Roman"/>
          <w:sz w:val="18"/>
          <w:szCs w:val="18"/>
          <w:lang w:val="en-MY" w:eastAsia="en-MY"/>
        </w:rPr>
        <w:t>hingga</w:t>
      </w:r>
      <w:proofErr w:type="spellEnd"/>
      <w:r>
        <w:rPr>
          <w:rFonts w:ascii="Times New Roman" w:eastAsia="Times New Roman" w:hAnsi="Times New Roman"/>
          <w:sz w:val="18"/>
          <w:szCs w:val="18"/>
          <w:lang w:val="en-MY" w:eastAsia="en-MY"/>
        </w:rPr>
        <w:t xml:space="preserve"> </w:t>
      </w:r>
      <w:proofErr w:type="spellStart"/>
      <w:r w:rsidR="00147BB0">
        <w:rPr>
          <w:rFonts w:ascii="Times New Roman" w:eastAsia="Times New Roman" w:hAnsi="Times New Roman"/>
          <w:sz w:val="18"/>
          <w:szCs w:val="18"/>
          <w:lang w:val="en-MY" w:eastAsia="en-MY"/>
        </w:rPr>
        <w:t>ke</w:t>
      </w:r>
      <w:proofErr w:type="spellEnd"/>
      <w:r w:rsidR="00147BB0">
        <w:rPr>
          <w:rFonts w:ascii="Times New Roman" w:eastAsia="Times New Roman" w:hAnsi="Times New Roman"/>
          <w:sz w:val="18"/>
          <w:szCs w:val="18"/>
          <w:lang w:val="en-MY" w:eastAsia="en-MY"/>
        </w:rPr>
        <w:t xml:space="preserve"> </w:t>
      </w:r>
      <w:r>
        <w:rPr>
          <w:rFonts w:ascii="Times New Roman" w:eastAsia="Times New Roman" w:hAnsi="Times New Roman"/>
          <w:sz w:val="18"/>
          <w:szCs w:val="18"/>
          <w:lang w:val="en-MY" w:eastAsia="en-MY"/>
        </w:rPr>
        <w:t>46.</w:t>
      </w:r>
      <w:r w:rsidR="004F6F3E">
        <w:rPr>
          <w:rFonts w:ascii="Times New Roman" w:eastAsia="Times New Roman" w:hAnsi="Times New Roman"/>
          <w:sz w:val="18"/>
          <w:szCs w:val="18"/>
          <w:lang w:val="en-MY" w:eastAsia="en-MY"/>
        </w:rPr>
        <w:t>3</w:t>
      </w:r>
      <w:r>
        <w:rPr>
          <w:rFonts w:ascii="Times New Roman" w:eastAsia="Times New Roman" w:hAnsi="Times New Roman"/>
          <w:sz w:val="18"/>
          <w:szCs w:val="18"/>
          <w:lang w:val="en-MY" w:eastAsia="en-MY"/>
        </w:rPr>
        <w:t xml:space="preserve"> m</w:t>
      </w:r>
      <w:r w:rsidRPr="00114E1A">
        <w:rPr>
          <w:rFonts w:ascii="Times New Roman" w:eastAsia="Times New Roman" w:hAnsi="Times New Roman"/>
          <w:sz w:val="18"/>
          <w:szCs w:val="18"/>
          <w:vertAlign w:val="superscript"/>
          <w:lang w:val="en-MY" w:eastAsia="en-MY"/>
        </w:rPr>
        <w:t>2</w:t>
      </w:r>
      <w:r>
        <w:rPr>
          <w:rFonts w:ascii="Times New Roman" w:eastAsia="Times New Roman" w:hAnsi="Times New Roman"/>
          <w:sz w:val="18"/>
          <w:szCs w:val="18"/>
          <w:lang w:val="en-MY" w:eastAsia="en-MY"/>
        </w:rPr>
        <w:t>/</w:t>
      </w:r>
      <w:r w:rsidR="000C7CD0" w:rsidRPr="000C7CD0">
        <w:rPr>
          <w:rFonts w:ascii="Times New Roman" w:eastAsia="Times New Roman" w:hAnsi="Times New Roman"/>
          <w:sz w:val="18"/>
          <w:szCs w:val="18"/>
          <w:lang w:val="en-MY" w:eastAsia="en-MY"/>
        </w:rPr>
        <w:t xml:space="preserve">g. ETB </w:t>
      </w:r>
      <w:proofErr w:type="spellStart"/>
      <w:r w:rsidR="000C7CD0" w:rsidRPr="000C7CD0">
        <w:rPr>
          <w:rFonts w:ascii="Times New Roman" w:eastAsia="Times New Roman" w:hAnsi="Times New Roman"/>
          <w:sz w:val="18"/>
          <w:szCs w:val="18"/>
          <w:lang w:val="en-MY" w:eastAsia="en-MY"/>
        </w:rPr>
        <w:t>dikategorik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sebag</w:t>
      </w:r>
      <w:r w:rsidR="005E4211">
        <w:rPr>
          <w:rFonts w:ascii="Times New Roman" w:eastAsia="Times New Roman" w:hAnsi="Times New Roman"/>
          <w:sz w:val="18"/>
          <w:szCs w:val="18"/>
          <w:lang w:val="en-MY" w:eastAsia="en-MY"/>
        </w:rPr>
        <w:t>ai</w:t>
      </w:r>
      <w:proofErr w:type="spellEnd"/>
      <w:r w:rsidR="005E4211">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bahan</w:t>
      </w:r>
      <w:proofErr w:type="spellEnd"/>
      <w:r w:rsidR="005E4211">
        <w:rPr>
          <w:rFonts w:ascii="Times New Roman" w:eastAsia="Times New Roman" w:hAnsi="Times New Roman"/>
          <w:sz w:val="18"/>
          <w:szCs w:val="18"/>
          <w:lang w:val="en-MY" w:eastAsia="en-MY"/>
        </w:rPr>
        <w:t xml:space="preserve"> </w:t>
      </w:r>
      <w:proofErr w:type="spellStart"/>
      <w:r w:rsidR="00147BB0">
        <w:rPr>
          <w:rFonts w:ascii="Times New Roman" w:eastAsia="Times New Roman" w:hAnsi="Times New Roman"/>
          <w:sz w:val="18"/>
          <w:szCs w:val="18"/>
          <w:lang w:val="en-MY" w:eastAsia="en-MY"/>
        </w:rPr>
        <w:t>makropor</w:t>
      </w:r>
      <w:proofErr w:type="spellEnd"/>
      <w:r w:rsidR="005E4211">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liang</w:t>
      </w:r>
      <w:proofErr w:type="spellEnd"/>
      <w:r>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bukaan</w:t>
      </w:r>
      <w:proofErr w:type="spellEnd"/>
      <w:r w:rsidR="005E4211">
        <w:rPr>
          <w:rFonts w:ascii="Times New Roman" w:eastAsia="Times New Roman" w:hAnsi="Times New Roman"/>
          <w:sz w:val="18"/>
          <w:szCs w:val="18"/>
          <w:lang w:val="en-MY" w:eastAsia="en-MY"/>
        </w:rPr>
        <w:t>: 182</w:t>
      </w:r>
      <w:r w:rsidR="000C7CD0" w:rsidRPr="000C7CD0">
        <w:rPr>
          <w:rFonts w:ascii="Times New Roman" w:eastAsia="Times New Roman" w:hAnsi="Times New Roman"/>
          <w:sz w:val="18"/>
          <w:szCs w:val="18"/>
          <w:lang w:val="en-MY" w:eastAsia="en-MY"/>
        </w:rPr>
        <w:t xml:space="preserve"> nm) </w:t>
      </w:r>
      <w:proofErr w:type="spellStart"/>
      <w:r w:rsidR="000C7CD0" w:rsidRPr="000C7CD0">
        <w:rPr>
          <w:rFonts w:ascii="Times New Roman" w:eastAsia="Times New Roman" w:hAnsi="Times New Roman"/>
          <w:sz w:val="18"/>
          <w:szCs w:val="18"/>
          <w:lang w:val="en-MY" w:eastAsia="en-MY"/>
        </w:rPr>
        <w:t>deng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beberapa</w:t>
      </w:r>
      <w:proofErr w:type="spellEnd"/>
      <w:r w:rsidR="000C7CD0" w:rsidRPr="000C7CD0">
        <w:rPr>
          <w:rFonts w:ascii="Times New Roman" w:eastAsia="Times New Roman" w:hAnsi="Times New Roman"/>
          <w:sz w:val="18"/>
          <w:szCs w:val="18"/>
          <w:lang w:val="en-MY" w:eastAsia="en-MY"/>
        </w:rPr>
        <w:t xml:space="preserve"> </w:t>
      </w:r>
      <w:proofErr w:type="spellStart"/>
      <w:r w:rsidR="00147BB0" w:rsidRPr="000C7CD0">
        <w:rPr>
          <w:rFonts w:ascii="Times New Roman" w:eastAsia="Times New Roman" w:hAnsi="Times New Roman"/>
          <w:sz w:val="18"/>
          <w:szCs w:val="18"/>
          <w:lang w:val="en-MY" w:eastAsia="en-MY"/>
        </w:rPr>
        <w:t>lapisan</w:t>
      </w:r>
      <w:proofErr w:type="spellEnd"/>
      <w:r w:rsidR="00147BB0" w:rsidRPr="000C7CD0">
        <w:rPr>
          <w:rFonts w:ascii="Times New Roman" w:eastAsia="Times New Roman" w:hAnsi="Times New Roman"/>
          <w:sz w:val="18"/>
          <w:szCs w:val="18"/>
          <w:lang w:val="en-MY" w:eastAsia="en-MY"/>
        </w:rPr>
        <w:t xml:space="preserve"> </w:t>
      </w:r>
      <w:proofErr w:type="spellStart"/>
      <w:r w:rsidR="00147BB0">
        <w:rPr>
          <w:rFonts w:ascii="Times New Roman" w:eastAsia="Times New Roman" w:hAnsi="Times New Roman"/>
          <w:sz w:val="18"/>
          <w:szCs w:val="18"/>
          <w:lang w:val="en-MY" w:eastAsia="en-MY"/>
        </w:rPr>
        <w:t>berliang</w:t>
      </w:r>
      <w:proofErr w:type="spellEnd"/>
      <w:r w:rsidR="00147BB0">
        <w:rPr>
          <w:rFonts w:ascii="Times New Roman" w:eastAsia="Times New Roman" w:hAnsi="Times New Roman"/>
          <w:sz w:val="18"/>
          <w:szCs w:val="18"/>
          <w:lang w:val="en-MY" w:eastAsia="en-MY"/>
        </w:rPr>
        <w:t xml:space="preserve"> yang </w:t>
      </w:r>
      <w:proofErr w:type="spellStart"/>
      <w:r w:rsidR="000C7CD0" w:rsidRPr="000C7CD0">
        <w:rPr>
          <w:rFonts w:ascii="Times New Roman" w:eastAsia="Times New Roman" w:hAnsi="Times New Roman"/>
          <w:sz w:val="18"/>
          <w:szCs w:val="18"/>
          <w:lang w:val="en-MY" w:eastAsia="en-MY"/>
        </w:rPr>
        <w:t>seragam</w:t>
      </w:r>
      <w:proofErr w:type="spellEnd"/>
      <w:r w:rsidR="000C7CD0" w:rsidRPr="000C7CD0">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Kehadiran</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kumpulan</w:t>
      </w:r>
      <w:proofErr w:type="spellEnd"/>
      <w:r w:rsidR="00E02696" w:rsidRPr="000C7CD0">
        <w:rPr>
          <w:rFonts w:ascii="Times New Roman" w:eastAsia="Times New Roman" w:hAnsi="Times New Roman"/>
          <w:sz w:val="18"/>
          <w:szCs w:val="18"/>
          <w:lang w:val="en-MY" w:eastAsia="en-MY"/>
        </w:rPr>
        <w:t xml:space="preserve"> </w:t>
      </w:r>
      <w:proofErr w:type="spellStart"/>
      <w:r w:rsidR="00E02696" w:rsidRPr="000C7CD0">
        <w:rPr>
          <w:rFonts w:ascii="Times New Roman" w:eastAsia="Times New Roman" w:hAnsi="Times New Roman"/>
          <w:sz w:val="18"/>
          <w:szCs w:val="18"/>
          <w:lang w:val="en-MY" w:eastAsia="en-MY"/>
        </w:rPr>
        <w:t>tiourea</w:t>
      </w:r>
      <w:proofErr w:type="spellEnd"/>
      <w:r w:rsidR="00E02696" w:rsidRPr="000C7CD0">
        <w:rPr>
          <w:rFonts w:ascii="Times New Roman" w:eastAsia="Times New Roman" w:hAnsi="Times New Roman"/>
          <w:sz w:val="18"/>
          <w:szCs w:val="18"/>
          <w:lang w:val="en-MY" w:eastAsia="en-MY"/>
        </w:rPr>
        <w:t xml:space="preserve"> </w:t>
      </w:r>
      <w:r w:rsidR="00147BB0">
        <w:rPr>
          <w:rFonts w:ascii="Times New Roman" w:eastAsia="Times New Roman" w:hAnsi="Times New Roman"/>
          <w:sz w:val="18"/>
          <w:szCs w:val="18"/>
          <w:lang w:val="en-MY" w:eastAsia="en-MY"/>
        </w:rPr>
        <w:t xml:space="preserve">di </w:t>
      </w:r>
      <w:proofErr w:type="spellStart"/>
      <w:r w:rsidR="00E02696">
        <w:rPr>
          <w:rFonts w:ascii="Times New Roman" w:eastAsia="Times New Roman" w:hAnsi="Times New Roman"/>
          <w:sz w:val="18"/>
          <w:szCs w:val="18"/>
          <w:lang w:val="en-MY" w:eastAsia="en-MY"/>
        </w:rPr>
        <w:t>dalam</w:t>
      </w:r>
      <w:proofErr w:type="spellEnd"/>
      <w:r w:rsidR="00E02696">
        <w:rPr>
          <w:rFonts w:ascii="Times New Roman" w:eastAsia="Times New Roman" w:hAnsi="Times New Roman"/>
          <w:sz w:val="18"/>
          <w:szCs w:val="18"/>
          <w:lang w:val="en-MY" w:eastAsia="en-MY"/>
        </w:rPr>
        <w:t xml:space="preserve"> ETB </w:t>
      </w:r>
      <w:proofErr w:type="spellStart"/>
      <w:r w:rsidR="00E02696">
        <w:rPr>
          <w:rFonts w:ascii="Times New Roman" w:eastAsia="Times New Roman" w:hAnsi="Times New Roman"/>
          <w:sz w:val="18"/>
          <w:szCs w:val="18"/>
          <w:lang w:val="en-MY" w:eastAsia="en-MY"/>
        </w:rPr>
        <w:t>ditunjukkan</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oleh</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s</w:t>
      </w:r>
      <w:r>
        <w:rPr>
          <w:rFonts w:ascii="Times New Roman" w:eastAsia="Times New Roman" w:hAnsi="Times New Roman"/>
          <w:sz w:val="18"/>
          <w:szCs w:val="18"/>
          <w:lang w:val="en-MY" w:eastAsia="en-MY"/>
        </w:rPr>
        <w:t>atu</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bahu</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ba</w:t>
      </w:r>
      <w:r>
        <w:rPr>
          <w:rFonts w:ascii="Times New Roman" w:eastAsia="Times New Roman" w:hAnsi="Times New Roman"/>
          <w:sz w:val="18"/>
          <w:szCs w:val="18"/>
          <w:lang w:val="en-MY" w:eastAsia="en-MY"/>
        </w:rPr>
        <w:t>ru</w:t>
      </w:r>
      <w:proofErr w:type="spellEnd"/>
      <w:r>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pada</w:t>
      </w:r>
      <w:proofErr w:type="spellEnd"/>
      <w:r>
        <w:rPr>
          <w:rFonts w:ascii="Times New Roman" w:eastAsia="Times New Roman" w:hAnsi="Times New Roman"/>
          <w:sz w:val="18"/>
          <w:szCs w:val="18"/>
          <w:lang w:val="en-MY" w:eastAsia="en-MY"/>
        </w:rPr>
        <w:t xml:space="preserve"> 1594 cm</w:t>
      </w:r>
      <w:r w:rsidR="000C7CD0" w:rsidRPr="000C7CD0">
        <w:rPr>
          <w:rFonts w:ascii="Times New Roman" w:eastAsia="Times New Roman" w:hAnsi="Times New Roman"/>
          <w:sz w:val="18"/>
          <w:szCs w:val="18"/>
          <w:vertAlign w:val="superscript"/>
          <w:lang w:val="en-MY" w:eastAsia="en-MY"/>
        </w:rPr>
        <w:t>-1</w:t>
      </w:r>
      <w:r w:rsidR="000C7CD0" w:rsidRPr="000C7CD0">
        <w:rPr>
          <w:rFonts w:ascii="Times New Roman" w:eastAsia="Times New Roman" w:hAnsi="Times New Roman"/>
          <w:sz w:val="18"/>
          <w:szCs w:val="18"/>
          <w:lang w:val="en-MY" w:eastAsia="en-MY"/>
        </w:rPr>
        <w:t xml:space="preserve"> di </w:t>
      </w:r>
      <w:proofErr w:type="spellStart"/>
      <w:r>
        <w:rPr>
          <w:rFonts w:ascii="Times New Roman" w:eastAsia="Times New Roman" w:hAnsi="Times New Roman"/>
          <w:sz w:val="18"/>
          <w:szCs w:val="18"/>
          <w:lang w:val="en-MY" w:eastAsia="en-MY"/>
        </w:rPr>
        <w:t>dalam</w:t>
      </w:r>
      <w:proofErr w:type="spellEnd"/>
      <w:r>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spektrum</w:t>
      </w:r>
      <w:proofErr w:type="spellEnd"/>
      <w:r w:rsidRPr="000C7CD0">
        <w:rPr>
          <w:rFonts w:ascii="Times New Roman" w:eastAsia="Times New Roman" w:hAnsi="Times New Roman"/>
          <w:sz w:val="18"/>
          <w:szCs w:val="18"/>
          <w:lang w:val="en-MY" w:eastAsia="en-MY"/>
        </w:rPr>
        <w:t xml:space="preserve"> </w:t>
      </w:r>
      <w:r w:rsidR="000C7CD0" w:rsidRPr="000C7CD0">
        <w:rPr>
          <w:rFonts w:ascii="Times New Roman" w:eastAsia="Times New Roman" w:hAnsi="Times New Roman"/>
          <w:sz w:val="18"/>
          <w:szCs w:val="18"/>
          <w:lang w:val="en-MY" w:eastAsia="en-MY"/>
        </w:rPr>
        <w:t>F</w:t>
      </w:r>
      <w:r>
        <w:rPr>
          <w:rFonts w:ascii="Times New Roman" w:eastAsia="Times New Roman" w:hAnsi="Times New Roman"/>
          <w:sz w:val="18"/>
          <w:szCs w:val="18"/>
          <w:lang w:val="en-MY" w:eastAsia="en-MY"/>
        </w:rPr>
        <w:t xml:space="preserve">ourier Transform </w:t>
      </w:r>
      <w:proofErr w:type="spellStart"/>
      <w:r w:rsidR="00A26E6F">
        <w:rPr>
          <w:rFonts w:ascii="Times New Roman" w:eastAsia="Times New Roman" w:hAnsi="Times New Roman"/>
          <w:sz w:val="18"/>
          <w:szCs w:val="18"/>
          <w:lang w:val="en-MY" w:eastAsia="en-MY"/>
        </w:rPr>
        <w:t>inframerah</w:t>
      </w:r>
      <w:proofErr w:type="spellEnd"/>
      <w:r w:rsidR="00A26E6F">
        <w:rPr>
          <w:rFonts w:ascii="Times New Roman" w:eastAsia="Times New Roman" w:hAnsi="Times New Roman"/>
          <w:sz w:val="18"/>
          <w:szCs w:val="18"/>
          <w:lang w:val="en-MY" w:eastAsia="en-MY"/>
        </w:rPr>
        <w:t xml:space="preserve"> </w:t>
      </w:r>
      <w:r>
        <w:rPr>
          <w:rFonts w:ascii="Times New Roman" w:eastAsia="Times New Roman" w:hAnsi="Times New Roman"/>
          <w:sz w:val="18"/>
          <w:szCs w:val="18"/>
          <w:lang w:val="en-MY" w:eastAsia="en-MY"/>
        </w:rPr>
        <w:t>(</w:t>
      </w:r>
      <w:r w:rsidR="00A26E6F">
        <w:rPr>
          <w:rFonts w:ascii="Times New Roman" w:eastAsia="Times New Roman" w:hAnsi="Times New Roman"/>
          <w:sz w:val="18"/>
          <w:szCs w:val="18"/>
          <w:lang w:val="en-MY" w:eastAsia="en-MY"/>
        </w:rPr>
        <w:t>FTIR</w:t>
      </w:r>
      <w:r>
        <w:rPr>
          <w:rFonts w:ascii="Times New Roman" w:eastAsia="Times New Roman" w:hAnsi="Times New Roman"/>
          <w:sz w:val="18"/>
          <w:szCs w:val="18"/>
          <w:lang w:val="en-MY" w:eastAsia="en-MY"/>
        </w:rPr>
        <w:t>)</w:t>
      </w:r>
      <w:r w:rsidR="000C7CD0" w:rsidRPr="000C7CD0">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dan</w:t>
      </w:r>
      <w:proofErr w:type="spellEnd"/>
      <w:r>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juga</w:t>
      </w:r>
      <w:proofErr w:type="spellEnd"/>
      <w:r w:rsidR="00E02696">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telah</w:t>
      </w:r>
      <w:proofErr w:type="spellEnd"/>
      <w:r>
        <w:rPr>
          <w:rFonts w:ascii="Times New Roman" w:eastAsia="Times New Roman" w:hAnsi="Times New Roman"/>
          <w:sz w:val="18"/>
          <w:szCs w:val="18"/>
          <w:lang w:val="en-MY" w:eastAsia="en-MY"/>
        </w:rPr>
        <w:t xml:space="preserve"> </w:t>
      </w:r>
      <w:proofErr w:type="spellStart"/>
      <w:r>
        <w:rPr>
          <w:rFonts w:ascii="Times New Roman" w:eastAsia="Times New Roman" w:hAnsi="Times New Roman"/>
          <w:sz w:val="18"/>
          <w:szCs w:val="18"/>
          <w:lang w:val="en-MY" w:eastAsia="en-MY"/>
        </w:rPr>
        <w:t>disahkan</w:t>
      </w:r>
      <w:proofErr w:type="spellEnd"/>
      <w:r>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dengan</w:t>
      </w:r>
      <w:proofErr w:type="spellEnd"/>
      <w:r w:rsidR="00E02696">
        <w:rPr>
          <w:rFonts w:ascii="Times New Roman" w:eastAsia="Times New Roman" w:hAnsi="Times New Roman"/>
          <w:sz w:val="18"/>
          <w:szCs w:val="18"/>
          <w:lang w:val="en-MY" w:eastAsia="en-MY"/>
        </w:rPr>
        <w:t xml:space="preserve"> </w:t>
      </w:r>
      <w:proofErr w:type="spellStart"/>
      <w:r w:rsidR="00A26E6F">
        <w:rPr>
          <w:rFonts w:ascii="Times New Roman" w:eastAsia="Times New Roman" w:hAnsi="Times New Roman"/>
          <w:sz w:val="18"/>
          <w:szCs w:val="18"/>
          <w:lang w:val="en-MY" w:eastAsia="en-MY"/>
        </w:rPr>
        <w:t>analisis</w:t>
      </w:r>
      <w:proofErr w:type="spellEnd"/>
      <w:r w:rsidR="00A26E6F">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spektrum</w:t>
      </w:r>
      <w:proofErr w:type="spellEnd"/>
      <w:r>
        <w:rPr>
          <w:rFonts w:ascii="Times New Roman" w:eastAsia="Times New Roman" w:hAnsi="Times New Roman"/>
          <w:sz w:val="18"/>
          <w:szCs w:val="18"/>
          <w:lang w:val="en-MY" w:eastAsia="en-MY"/>
        </w:rPr>
        <w:t xml:space="preserve"> X</w:t>
      </w:r>
      <w:r w:rsidR="000C7CD0" w:rsidRPr="000C7CD0">
        <w:rPr>
          <w:rFonts w:ascii="Times New Roman" w:eastAsia="Times New Roman" w:hAnsi="Times New Roman"/>
          <w:sz w:val="18"/>
          <w:szCs w:val="18"/>
          <w:lang w:val="en-MY" w:eastAsia="en-MY"/>
        </w:rPr>
        <w:t>-r</w:t>
      </w:r>
      <w:r>
        <w:rPr>
          <w:rFonts w:ascii="Times New Roman" w:eastAsia="Times New Roman" w:hAnsi="Times New Roman"/>
          <w:sz w:val="18"/>
          <w:szCs w:val="18"/>
          <w:lang w:val="en-MY" w:eastAsia="en-MY"/>
        </w:rPr>
        <w:t xml:space="preserve">ay </w:t>
      </w:r>
      <w:proofErr w:type="spellStart"/>
      <w:r w:rsidR="005E4211">
        <w:rPr>
          <w:rFonts w:ascii="Times New Roman" w:eastAsia="Times New Roman" w:hAnsi="Times New Roman"/>
          <w:sz w:val="18"/>
          <w:szCs w:val="18"/>
          <w:lang w:val="en-MY" w:eastAsia="en-MY"/>
        </w:rPr>
        <w:t>f</w:t>
      </w:r>
      <w:r>
        <w:rPr>
          <w:rFonts w:ascii="Times New Roman" w:eastAsia="Times New Roman" w:hAnsi="Times New Roman"/>
          <w:sz w:val="18"/>
          <w:szCs w:val="18"/>
          <w:lang w:val="en-MY" w:eastAsia="en-MY"/>
        </w:rPr>
        <w:t>otoele</w:t>
      </w:r>
      <w:r w:rsidR="005E4211">
        <w:rPr>
          <w:rFonts w:ascii="Times New Roman" w:eastAsia="Times New Roman" w:hAnsi="Times New Roman"/>
          <w:sz w:val="18"/>
          <w:szCs w:val="18"/>
          <w:lang w:val="en-MY" w:eastAsia="en-MY"/>
        </w:rPr>
        <w:t>k</w:t>
      </w:r>
      <w:r>
        <w:rPr>
          <w:rFonts w:ascii="Times New Roman" w:eastAsia="Times New Roman" w:hAnsi="Times New Roman"/>
          <w:sz w:val="18"/>
          <w:szCs w:val="18"/>
          <w:lang w:val="en-MY" w:eastAsia="en-MY"/>
        </w:rPr>
        <w:t>tron</w:t>
      </w:r>
      <w:proofErr w:type="spellEnd"/>
      <w:r>
        <w:rPr>
          <w:rFonts w:ascii="Times New Roman" w:eastAsia="Times New Roman" w:hAnsi="Times New Roman"/>
          <w:sz w:val="18"/>
          <w:szCs w:val="18"/>
          <w:lang w:val="en-MY" w:eastAsia="en-MY"/>
        </w:rPr>
        <w:t xml:space="preserve"> (XPS</w:t>
      </w:r>
      <w:r w:rsidR="000C7CD0" w:rsidRPr="000C7CD0">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Jerapan</w:t>
      </w:r>
      <w:proofErr w:type="spellEnd"/>
      <w:r w:rsidR="00E02696">
        <w:rPr>
          <w:rFonts w:ascii="Times New Roman" w:eastAsia="Times New Roman" w:hAnsi="Times New Roman"/>
          <w:sz w:val="18"/>
          <w:szCs w:val="18"/>
          <w:lang w:val="en-MY" w:eastAsia="en-MY"/>
        </w:rPr>
        <w:t xml:space="preserve"> </w:t>
      </w:r>
      <w:proofErr w:type="spellStart"/>
      <w:proofErr w:type="gramStart"/>
      <w:r w:rsidR="00E02696">
        <w:rPr>
          <w:rFonts w:ascii="Times New Roman" w:eastAsia="Times New Roman" w:hAnsi="Times New Roman"/>
          <w:sz w:val="18"/>
          <w:szCs w:val="18"/>
          <w:lang w:val="en-MY" w:eastAsia="en-MY"/>
        </w:rPr>
        <w:t>Pb</w:t>
      </w:r>
      <w:proofErr w:type="spellEnd"/>
      <w:r w:rsidR="000C7CD0" w:rsidRPr="000C7CD0">
        <w:rPr>
          <w:rFonts w:ascii="Times New Roman" w:eastAsia="Times New Roman" w:hAnsi="Times New Roman"/>
          <w:sz w:val="18"/>
          <w:szCs w:val="18"/>
          <w:lang w:val="en-MY" w:eastAsia="en-MY"/>
        </w:rPr>
        <w:t>(</w:t>
      </w:r>
      <w:proofErr w:type="gramEnd"/>
      <w:r w:rsidR="000C7CD0" w:rsidRPr="000C7CD0">
        <w:rPr>
          <w:rFonts w:ascii="Times New Roman" w:eastAsia="Times New Roman" w:hAnsi="Times New Roman"/>
          <w:sz w:val="18"/>
          <w:szCs w:val="18"/>
          <w:lang w:val="en-MY" w:eastAsia="en-MY"/>
        </w:rPr>
        <w:t xml:space="preserve">II) </w:t>
      </w:r>
      <w:proofErr w:type="spellStart"/>
      <w:r w:rsidR="000C7CD0" w:rsidRPr="000C7CD0">
        <w:rPr>
          <w:rFonts w:ascii="Times New Roman" w:eastAsia="Times New Roman" w:hAnsi="Times New Roman"/>
          <w:sz w:val="18"/>
          <w:szCs w:val="18"/>
          <w:lang w:val="en-MY" w:eastAsia="en-MY"/>
        </w:rPr>
        <w:t>oleh</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manik</w:t>
      </w:r>
      <w:proofErr w:type="spellEnd"/>
      <w:r w:rsidR="000C7CD0" w:rsidRPr="000C7CD0">
        <w:rPr>
          <w:rFonts w:ascii="Times New Roman" w:eastAsia="Times New Roman" w:hAnsi="Times New Roman"/>
          <w:sz w:val="18"/>
          <w:szCs w:val="18"/>
          <w:lang w:val="en-MY" w:eastAsia="en-MY"/>
        </w:rPr>
        <w:t xml:space="preserve"> ETB </w:t>
      </w:r>
      <w:proofErr w:type="spellStart"/>
      <w:r w:rsidR="000C7CD0" w:rsidRPr="000C7CD0">
        <w:rPr>
          <w:rFonts w:ascii="Times New Roman" w:eastAsia="Times New Roman" w:hAnsi="Times New Roman"/>
          <w:sz w:val="18"/>
          <w:szCs w:val="18"/>
          <w:lang w:val="en-MY" w:eastAsia="en-MY"/>
        </w:rPr>
        <w:t>adalah</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lebih</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tinggi</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aripada</w:t>
      </w:r>
      <w:proofErr w:type="spellEnd"/>
      <w:r w:rsidR="000C7CD0" w:rsidRPr="000C7CD0">
        <w:rPr>
          <w:rFonts w:ascii="Times New Roman" w:eastAsia="Times New Roman" w:hAnsi="Times New Roman"/>
          <w:sz w:val="18"/>
          <w:szCs w:val="18"/>
          <w:lang w:val="en-MY" w:eastAsia="en-MY"/>
        </w:rPr>
        <w:t xml:space="preserve"> </w:t>
      </w:r>
      <w:proofErr w:type="spellStart"/>
      <w:r w:rsidR="00E02696" w:rsidRPr="000C7CD0">
        <w:rPr>
          <w:rFonts w:ascii="Times New Roman" w:eastAsia="Times New Roman" w:hAnsi="Times New Roman"/>
          <w:sz w:val="18"/>
          <w:szCs w:val="18"/>
          <w:lang w:val="en-MY" w:eastAsia="en-MY"/>
        </w:rPr>
        <w:t>manik</w:t>
      </w:r>
      <w:proofErr w:type="spellEnd"/>
      <w:r w:rsidR="00E02696" w:rsidRPr="000C7CD0">
        <w:rPr>
          <w:rFonts w:ascii="Times New Roman" w:eastAsia="Times New Roman" w:hAnsi="Times New Roman"/>
          <w:sz w:val="18"/>
          <w:szCs w:val="18"/>
          <w:lang w:val="en-MY" w:eastAsia="en-MY"/>
        </w:rPr>
        <w:t xml:space="preserve"> </w:t>
      </w:r>
      <w:r w:rsidR="000C7CD0" w:rsidRPr="000C7CD0">
        <w:rPr>
          <w:rFonts w:ascii="Times New Roman" w:eastAsia="Times New Roman" w:hAnsi="Times New Roman"/>
          <w:sz w:val="18"/>
          <w:szCs w:val="18"/>
          <w:lang w:val="en-MY" w:eastAsia="en-MY"/>
        </w:rPr>
        <w:t xml:space="preserve">E </w:t>
      </w:r>
      <w:proofErr w:type="spellStart"/>
      <w:r w:rsidR="000C7CD0" w:rsidRPr="000C7CD0">
        <w:rPr>
          <w:rFonts w:ascii="Times New Roman" w:eastAsia="Times New Roman" w:hAnsi="Times New Roman"/>
          <w:sz w:val="18"/>
          <w:szCs w:val="18"/>
          <w:lang w:val="en-MY" w:eastAsia="en-MY"/>
        </w:rPr>
        <w:t>pada</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setiap</w:t>
      </w:r>
      <w:proofErr w:type="spellEnd"/>
      <w:r w:rsidR="000C7CD0" w:rsidRPr="000C7CD0">
        <w:rPr>
          <w:rFonts w:ascii="Times New Roman" w:eastAsia="Times New Roman" w:hAnsi="Times New Roman"/>
          <w:sz w:val="18"/>
          <w:szCs w:val="18"/>
          <w:lang w:val="en-MY" w:eastAsia="en-MY"/>
        </w:rPr>
        <w:t xml:space="preserve"> dos </w:t>
      </w:r>
      <w:proofErr w:type="spellStart"/>
      <w:r w:rsidR="00E02696">
        <w:rPr>
          <w:rFonts w:ascii="Times New Roman" w:eastAsia="Times New Roman" w:hAnsi="Times New Roman"/>
          <w:sz w:val="18"/>
          <w:szCs w:val="18"/>
          <w:lang w:val="en-MY" w:eastAsia="en-MY"/>
        </w:rPr>
        <w:t>bahan</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penjerap</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kecuali</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pada</w:t>
      </w:r>
      <w:proofErr w:type="spellEnd"/>
      <w:r w:rsidR="00E02696">
        <w:rPr>
          <w:rFonts w:ascii="Times New Roman" w:eastAsia="Times New Roman" w:hAnsi="Times New Roman"/>
          <w:sz w:val="18"/>
          <w:szCs w:val="18"/>
          <w:lang w:val="en-MY" w:eastAsia="en-MY"/>
        </w:rPr>
        <w:t xml:space="preserve"> 5.0 g/</w:t>
      </w:r>
      <w:r w:rsidR="000C7CD0" w:rsidRPr="000C7CD0">
        <w:rPr>
          <w:rFonts w:ascii="Times New Roman" w:eastAsia="Times New Roman" w:hAnsi="Times New Roman"/>
          <w:sz w:val="18"/>
          <w:szCs w:val="18"/>
          <w:lang w:val="en-MY" w:eastAsia="en-MY"/>
        </w:rPr>
        <w:t xml:space="preserve">L). </w:t>
      </w:r>
      <w:proofErr w:type="spellStart"/>
      <w:r w:rsidR="000C7CD0" w:rsidRPr="000C7CD0">
        <w:rPr>
          <w:rFonts w:ascii="Times New Roman" w:eastAsia="Times New Roman" w:hAnsi="Times New Roman"/>
          <w:sz w:val="18"/>
          <w:szCs w:val="18"/>
          <w:lang w:val="en-MY" w:eastAsia="en-MY"/>
        </w:rPr>
        <w:t>Pada</w:t>
      </w:r>
      <w:proofErr w:type="spellEnd"/>
      <w:r w:rsidR="000C7CD0" w:rsidRPr="000C7CD0">
        <w:rPr>
          <w:rFonts w:ascii="Times New Roman" w:eastAsia="Times New Roman" w:hAnsi="Times New Roman"/>
          <w:sz w:val="18"/>
          <w:szCs w:val="18"/>
          <w:lang w:val="en-MY" w:eastAsia="en-MY"/>
        </w:rPr>
        <w:t xml:space="preserve"> </w:t>
      </w:r>
      <w:r w:rsidR="00E02696">
        <w:rPr>
          <w:rFonts w:ascii="Times New Roman" w:eastAsia="Times New Roman" w:hAnsi="Times New Roman"/>
          <w:sz w:val="18"/>
          <w:szCs w:val="18"/>
          <w:lang w:val="en-MY" w:eastAsia="en-MY"/>
        </w:rPr>
        <w:t>dos 5</w:t>
      </w:r>
      <w:r w:rsidR="00147BB0">
        <w:rPr>
          <w:rFonts w:ascii="Times New Roman" w:eastAsia="Times New Roman" w:hAnsi="Times New Roman"/>
          <w:sz w:val="18"/>
          <w:szCs w:val="18"/>
          <w:lang w:val="en-MY" w:eastAsia="en-MY"/>
        </w:rPr>
        <w:t>.0</w:t>
      </w:r>
      <w:r w:rsidR="00E02696">
        <w:rPr>
          <w:rFonts w:ascii="Times New Roman" w:eastAsia="Times New Roman" w:hAnsi="Times New Roman"/>
          <w:sz w:val="18"/>
          <w:szCs w:val="18"/>
          <w:lang w:val="en-MY" w:eastAsia="en-MY"/>
        </w:rPr>
        <w:t xml:space="preserve"> g/</w:t>
      </w:r>
      <w:r w:rsidR="000C7CD0" w:rsidRPr="000C7CD0">
        <w:rPr>
          <w:rFonts w:ascii="Times New Roman" w:eastAsia="Times New Roman" w:hAnsi="Times New Roman"/>
          <w:sz w:val="18"/>
          <w:szCs w:val="18"/>
          <w:lang w:val="en-MY" w:eastAsia="en-MY"/>
        </w:rPr>
        <w:t xml:space="preserve">L, </w:t>
      </w:r>
      <w:proofErr w:type="spellStart"/>
      <w:r w:rsidR="000C7CD0" w:rsidRPr="000C7CD0">
        <w:rPr>
          <w:rFonts w:ascii="Times New Roman" w:eastAsia="Times New Roman" w:hAnsi="Times New Roman"/>
          <w:sz w:val="18"/>
          <w:szCs w:val="18"/>
          <w:lang w:val="en-MY" w:eastAsia="en-MY"/>
        </w:rPr>
        <w:t>pen</w:t>
      </w:r>
      <w:r w:rsidR="00E02696">
        <w:rPr>
          <w:rFonts w:ascii="Times New Roman" w:eastAsia="Times New Roman" w:hAnsi="Times New Roman"/>
          <w:sz w:val="18"/>
          <w:szCs w:val="18"/>
          <w:lang w:val="en-MY" w:eastAsia="en-MY"/>
        </w:rPr>
        <w:t>jerapan</w:t>
      </w:r>
      <w:proofErr w:type="spellEnd"/>
      <w:r w:rsidR="00E02696">
        <w:rPr>
          <w:rFonts w:ascii="Times New Roman" w:eastAsia="Times New Roman" w:hAnsi="Times New Roman"/>
          <w:sz w:val="18"/>
          <w:szCs w:val="18"/>
          <w:lang w:val="en-MY" w:eastAsia="en-MY"/>
        </w:rPr>
        <w:t xml:space="preserve"> </w:t>
      </w:r>
      <w:proofErr w:type="gramStart"/>
      <w:r w:rsidR="00E02696">
        <w:rPr>
          <w:rFonts w:ascii="Times New Roman" w:eastAsia="Times New Roman" w:hAnsi="Times New Roman"/>
          <w:sz w:val="18"/>
          <w:szCs w:val="18"/>
          <w:lang w:val="en-MY" w:eastAsia="en-MY"/>
        </w:rPr>
        <w:t>Zn</w:t>
      </w:r>
      <w:r w:rsidR="000C7CD0" w:rsidRPr="000C7CD0">
        <w:rPr>
          <w:rFonts w:ascii="Times New Roman" w:eastAsia="Times New Roman" w:hAnsi="Times New Roman"/>
          <w:sz w:val="18"/>
          <w:szCs w:val="18"/>
          <w:lang w:val="en-MY" w:eastAsia="en-MY"/>
        </w:rPr>
        <w:t>(</w:t>
      </w:r>
      <w:proofErr w:type="gramEnd"/>
      <w:r w:rsidR="000C7CD0" w:rsidRPr="000C7CD0">
        <w:rPr>
          <w:rFonts w:ascii="Times New Roman" w:eastAsia="Times New Roman" w:hAnsi="Times New Roman"/>
          <w:sz w:val="18"/>
          <w:szCs w:val="18"/>
          <w:lang w:val="en-MY" w:eastAsia="en-MY"/>
        </w:rPr>
        <w:t xml:space="preserve">II) </w:t>
      </w:r>
      <w:proofErr w:type="spellStart"/>
      <w:r w:rsidR="000C7CD0" w:rsidRPr="000C7CD0">
        <w:rPr>
          <w:rFonts w:ascii="Times New Roman" w:eastAsia="Times New Roman" w:hAnsi="Times New Roman"/>
          <w:sz w:val="18"/>
          <w:szCs w:val="18"/>
          <w:lang w:val="en-MY" w:eastAsia="en-MY"/>
        </w:rPr>
        <w:t>oleh</w:t>
      </w:r>
      <w:proofErr w:type="spellEnd"/>
      <w:r w:rsidR="000C7CD0" w:rsidRPr="000C7CD0">
        <w:rPr>
          <w:rFonts w:ascii="Times New Roman" w:eastAsia="Times New Roman" w:hAnsi="Times New Roman"/>
          <w:sz w:val="18"/>
          <w:szCs w:val="18"/>
          <w:lang w:val="en-MY" w:eastAsia="en-MY"/>
        </w:rPr>
        <w:t xml:space="preserve"> ETB </w:t>
      </w:r>
      <w:proofErr w:type="spellStart"/>
      <w:r w:rsidR="000C7CD0" w:rsidRPr="000C7CD0">
        <w:rPr>
          <w:rFonts w:ascii="Times New Roman" w:eastAsia="Times New Roman" w:hAnsi="Times New Roman"/>
          <w:sz w:val="18"/>
          <w:szCs w:val="18"/>
          <w:lang w:val="en-MY" w:eastAsia="en-MY"/>
        </w:rPr>
        <w:t>telah</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ipertingkatk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sebanyak</w:t>
      </w:r>
      <w:proofErr w:type="spellEnd"/>
      <w:r w:rsidR="000C7CD0" w:rsidRPr="000C7CD0">
        <w:rPr>
          <w:rFonts w:ascii="Times New Roman" w:eastAsia="Times New Roman" w:hAnsi="Times New Roman"/>
          <w:sz w:val="18"/>
          <w:szCs w:val="18"/>
          <w:lang w:val="en-MY" w:eastAsia="en-MY"/>
        </w:rPr>
        <w:t xml:space="preserve"> 3.2 kali </w:t>
      </w:r>
      <w:proofErr w:type="spellStart"/>
      <w:r w:rsidR="000C7CD0" w:rsidRPr="000C7CD0">
        <w:rPr>
          <w:rFonts w:ascii="Times New Roman" w:eastAsia="Times New Roman" w:hAnsi="Times New Roman"/>
          <w:sz w:val="18"/>
          <w:szCs w:val="18"/>
          <w:lang w:val="en-MY" w:eastAsia="en-MY"/>
        </w:rPr>
        <w:t>berbanding</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eng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manik</w:t>
      </w:r>
      <w:proofErr w:type="spellEnd"/>
      <w:r w:rsidR="000C7CD0" w:rsidRPr="000C7CD0">
        <w:rPr>
          <w:rFonts w:ascii="Times New Roman" w:eastAsia="Times New Roman" w:hAnsi="Times New Roman"/>
          <w:sz w:val="18"/>
          <w:szCs w:val="18"/>
          <w:lang w:val="en-MY" w:eastAsia="en-MY"/>
        </w:rPr>
        <w:t xml:space="preserve"> E. Data </w:t>
      </w:r>
      <w:proofErr w:type="spellStart"/>
      <w:r w:rsidR="00E02696">
        <w:rPr>
          <w:rFonts w:ascii="Times New Roman" w:eastAsia="Times New Roman" w:hAnsi="Times New Roman"/>
          <w:sz w:val="18"/>
          <w:szCs w:val="18"/>
          <w:lang w:val="en-MY" w:eastAsia="en-MY"/>
        </w:rPr>
        <w:t>p</w:t>
      </w:r>
      <w:r w:rsidR="000C7CD0" w:rsidRPr="000C7CD0">
        <w:rPr>
          <w:rFonts w:ascii="Times New Roman" w:eastAsia="Times New Roman" w:hAnsi="Times New Roman"/>
          <w:sz w:val="18"/>
          <w:szCs w:val="18"/>
          <w:lang w:val="en-MY" w:eastAsia="en-MY"/>
        </w:rPr>
        <w:t>en</w:t>
      </w:r>
      <w:r w:rsidR="00E02696">
        <w:rPr>
          <w:rFonts w:ascii="Times New Roman" w:eastAsia="Times New Roman" w:hAnsi="Times New Roman"/>
          <w:sz w:val="18"/>
          <w:szCs w:val="18"/>
          <w:lang w:val="en-MY" w:eastAsia="en-MY"/>
        </w:rPr>
        <w:t>j</w:t>
      </w:r>
      <w:r w:rsidR="000C7CD0" w:rsidRPr="000C7CD0">
        <w:rPr>
          <w:rFonts w:ascii="Times New Roman" w:eastAsia="Times New Roman" w:hAnsi="Times New Roman"/>
          <w:sz w:val="18"/>
          <w:szCs w:val="18"/>
          <w:lang w:val="en-MY" w:eastAsia="en-MY"/>
        </w:rPr>
        <w:t>erap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ilengkapi</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eng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baik</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untuk</w:t>
      </w:r>
      <w:proofErr w:type="spellEnd"/>
      <w:r w:rsidR="000C7CD0" w:rsidRPr="000C7CD0">
        <w:rPr>
          <w:rFonts w:ascii="Times New Roman" w:eastAsia="Times New Roman" w:hAnsi="Times New Roman"/>
          <w:sz w:val="18"/>
          <w:szCs w:val="18"/>
          <w:lang w:val="en-MY" w:eastAsia="en-MY"/>
        </w:rPr>
        <w:t xml:space="preserve"> </w:t>
      </w:r>
      <w:r w:rsidR="00E02696">
        <w:rPr>
          <w:rFonts w:ascii="Times New Roman" w:eastAsia="Times New Roman" w:hAnsi="Times New Roman"/>
          <w:sz w:val="18"/>
          <w:szCs w:val="18"/>
          <w:lang w:val="en-MY" w:eastAsia="en-MY"/>
        </w:rPr>
        <w:t xml:space="preserve">model </w:t>
      </w:r>
      <w:r w:rsidR="00147BB0">
        <w:rPr>
          <w:rFonts w:ascii="Times New Roman" w:eastAsia="Times New Roman" w:hAnsi="Times New Roman"/>
          <w:sz w:val="18"/>
          <w:szCs w:val="18"/>
          <w:lang w:val="en-MY" w:eastAsia="en-MY"/>
        </w:rPr>
        <w:t xml:space="preserve">linear </w:t>
      </w:r>
      <w:proofErr w:type="spellStart"/>
      <w:r w:rsidR="00E02696" w:rsidRPr="000C7CD0">
        <w:rPr>
          <w:rFonts w:ascii="Times New Roman" w:eastAsia="Times New Roman" w:hAnsi="Times New Roman"/>
          <w:sz w:val="18"/>
          <w:szCs w:val="18"/>
          <w:lang w:val="en-MY" w:eastAsia="en-MY"/>
        </w:rPr>
        <w:t>isoterma</w:t>
      </w:r>
      <w:proofErr w:type="spellEnd"/>
      <w:r w:rsidR="00E02696"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Freundlich</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an</w:t>
      </w:r>
      <w:proofErr w:type="spellEnd"/>
      <w:r w:rsidR="000C7CD0" w:rsidRPr="000C7CD0">
        <w:rPr>
          <w:rFonts w:ascii="Times New Roman" w:eastAsia="Times New Roman" w:hAnsi="Times New Roman"/>
          <w:sz w:val="18"/>
          <w:szCs w:val="18"/>
          <w:lang w:val="en-MY" w:eastAsia="en-MY"/>
        </w:rPr>
        <w:t xml:space="preserve"> model </w:t>
      </w:r>
      <w:r w:rsidR="00147BB0">
        <w:rPr>
          <w:rFonts w:ascii="Times New Roman" w:eastAsia="Times New Roman" w:hAnsi="Times New Roman"/>
          <w:sz w:val="18"/>
          <w:szCs w:val="18"/>
          <w:lang w:val="en-MY" w:eastAsia="en-MY"/>
        </w:rPr>
        <w:t xml:space="preserve">linear </w:t>
      </w:r>
      <w:proofErr w:type="spellStart"/>
      <w:r w:rsidR="000C7CD0" w:rsidRPr="000C7CD0">
        <w:rPr>
          <w:rFonts w:ascii="Times New Roman" w:eastAsia="Times New Roman" w:hAnsi="Times New Roman"/>
          <w:sz w:val="18"/>
          <w:szCs w:val="18"/>
          <w:lang w:val="en-MY" w:eastAsia="en-MY"/>
        </w:rPr>
        <w:t>kinetik</w:t>
      </w:r>
      <w:proofErr w:type="spellEnd"/>
      <w:r w:rsidR="000C7CD0" w:rsidRPr="000C7CD0">
        <w:rPr>
          <w:rFonts w:ascii="Times New Roman" w:eastAsia="Times New Roman" w:hAnsi="Times New Roman"/>
          <w:sz w:val="18"/>
          <w:szCs w:val="18"/>
          <w:lang w:val="en-MY" w:eastAsia="en-MY"/>
        </w:rPr>
        <w:t xml:space="preserve"> </w:t>
      </w:r>
      <w:proofErr w:type="spellStart"/>
      <w:r w:rsidR="00147BB0">
        <w:rPr>
          <w:rFonts w:ascii="Times New Roman" w:eastAsia="Times New Roman" w:hAnsi="Times New Roman"/>
          <w:sz w:val="18"/>
          <w:szCs w:val="18"/>
          <w:lang w:val="en-MY" w:eastAsia="en-MY"/>
        </w:rPr>
        <w:t>tertib</w:t>
      </w:r>
      <w:proofErr w:type="spellEnd"/>
      <w:r w:rsidR="00E02696">
        <w:rPr>
          <w:rFonts w:ascii="Times New Roman" w:eastAsia="Times New Roman" w:hAnsi="Times New Roman"/>
          <w:sz w:val="18"/>
          <w:szCs w:val="18"/>
          <w:lang w:val="en-MY" w:eastAsia="en-MY"/>
        </w:rPr>
        <w:t xml:space="preserve"> </w:t>
      </w:r>
      <w:r w:rsidR="000C7CD0" w:rsidRPr="000C7CD0">
        <w:rPr>
          <w:rFonts w:ascii="Times New Roman" w:eastAsia="Times New Roman" w:hAnsi="Times New Roman"/>
          <w:sz w:val="18"/>
          <w:szCs w:val="18"/>
          <w:lang w:val="en-MY" w:eastAsia="en-MY"/>
        </w:rPr>
        <w:t xml:space="preserve">pseudo </w:t>
      </w:r>
      <w:proofErr w:type="spellStart"/>
      <w:r w:rsidR="00E02696" w:rsidRPr="000C7CD0">
        <w:rPr>
          <w:rFonts w:ascii="Times New Roman" w:eastAsia="Times New Roman" w:hAnsi="Times New Roman"/>
          <w:sz w:val="18"/>
          <w:szCs w:val="18"/>
          <w:lang w:val="en-MY" w:eastAsia="en-MY"/>
        </w:rPr>
        <w:t>dua</w:t>
      </w:r>
      <w:proofErr w:type="spellEnd"/>
      <w:r w:rsidR="00E02696">
        <w:rPr>
          <w:rFonts w:ascii="Times New Roman" w:eastAsia="Times New Roman" w:hAnsi="Times New Roman"/>
          <w:sz w:val="18"/>
          <w:szCs w:val="18"/>
          <w:lang w:val="en-MY" w:eastAsia="en-MY"/>
        </w:rPr>
        <w:t xml:space="preserve"> Ho</w:t>
      </w:r>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Nilai</w:t>
      </w:r>
      <w:proofErr w:type="spellEnd"/>
      <w:r w:rsidR="000C7CD0" w:rsidRPr="000C7CD0">
        <w:rPr>
          <w:rFonts w:ascii="Times New Roman" w:eastAsia="Times New Roman" w:hAnsi="Times New Roman"/>
          <w:sz w:val="18"/>
          <w:szCs w:val="18"/>
          <w:lang w:val="en-MY" w:eastAsia="en-MY"/>
        </w:rPr>
        <w:t xml:space="preserve"> </w:t>
      </w:r>
      <w:r w:rsidR="000C7CD0" w:rsidRPr="000C7CD0">
        <w:rPr>
          <w:rFonts w:ascii="Times New Roman" w:eastAsia="Times New Roman" w:hAnsi="Times New Roman"/>
          <w:i/>
          <w:sz w:val="18"/>
          <w:szCs w:val="18"/>
          <w:lang w:val="en-MY" w:eastAsia="en-MY"/>
        </w:rPr>
        <w:t>K</w:t>
      </w:r>
      <w:r w:rsidR="000C7CD0" w:rsidRPr="000C7CD0">
        <w:rPr>
          <w:rFonts w:ascii="Times New Roman" w:eastAsia="Times New Roman" w:hAnsi="Times New Roman"/>
          <w:sz w:val="18"/>
          <w:szCs w:val="18"/>
          <w:vertAlign w:val="subscript"/>
          <w:lang w:val="en-MY" w:eastAsia="en-MY"/>
        </w:rPr>
        <w:t>F</w:t>
      </w:r>
      <w:r w:rsidR="000C7CD0" w:rsidRPr="000C7CD0">
        <w:rPr>
          <w:rFonts w:ascii="Times New Roman" w:eastAsia="Times New Roman" w:hAnsi="Times New Roman"/>
          <w:sz w:val="18"/>
          <w:szCs w:val="18"/>
          <w:lang w:val="en-MY" w:eastAsia="en-MY"/>
        </w:rPr>
        <w:t xml:space="preserve"> </w:t>
      </w:r>
      <w:proofErr w:type="spellStart"/>
      <w:r w:rsidR="0022758A">
        <w:rPr>
          <w:rFonts w:ascii="Times New Roman" w:eastAsia="Times New Roman" w:hAnsi="Times New Roman"/>
          <w:sz w:val="18"/>
          <w:szCs w:val="18"/>
          <w:lang w:val="en-MY" w:eastAsia="en-MY"/>
        </w:rPr>
        <w:t>bagi</w:t>
      </w:r>
      <w:proofErr w:type="spellEnd"/>
      <w:r w:rsidR="0022758A">
        <w:rPr>
          <w:rFonts w:ascii="Times New Roman" w:eastAsia="Times New Roman" w:hAnsi="Times New Roman"/>
          <w:sz w:val="18"/>
          <w:szCs w:val="18"/>
          <w:lang w:val="en-MY" w:eastAsia="en-MY"/>
        </w:rPr>
        <w:t xml:space="preserve"> ETB </w:t>
      </w:r>
      <w:proofErr w:type="spellStart"/>
      <w:r w:rsidR="0022758A">
        <w:rPr>
          <w:rFonts w:ascii="Times New Roman" w:eastAsia="Times New Roman" w:hAnsi="Times New Roman"/>
          <w:sz w:val="18"/>
          <w:szCs w:val="18"/>
          <w:lang w:val="en-MY" w:eastAsia="en-MY"/>
        </w:rPr>
        <w:t>adalah</w:t>
      </w:r>
      <w:proofErr w:type="spellEnd"/>
      <w:r w:rsidR="0022758A">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lebih</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tinggi</w:t>
      </w:r>
      <w:proofErr w:type="spellEnd"/>
      <w:r w:rsidR="000C7CD0" w:rsidRPr="000C7CD0">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berbanding</w:t>
      </w:r>
      <w:proofErr w:type="spellEnd"/>
      <w:r w:rsidR="00E02696">
        <w:rPr>
          <w:rFonts w:ascii="Times New Roman" w:eastAsia="Times New Roman" w:hAnsi="Times New Roman"/>
          <w:sz w:val="18"/>
          <w:szCs w:val="18"/>
          <w:lang w:val="en-MY" w:eastAsia="en-MY"/>
        </w:rPr>
        <w:t xml:space="preserve"> </w:t>
      </w:r>
      <w:r w:rsidR="000C7CD0" w:rsidRPr="000C7CD0">
        <w:rPr>
          <w:rFonts w:ascii="Times New Roman" w:eastAsia="Times New Roman" w:hAnsi="Times New Roman"/>
          <w:sz w:val="18"/>
          <w:szCs w:val="18"/>
          <w:lang w:val="en-MY" w:eastAsia="en-MY"/>
        </w:rPr>
        <w:t>E</w:t>
      </w:r>
      <w:r w:rsidR="0022758A">
        <w:rPr>
          <w:rFonts w:ascii="Times New Roman" w:eastAsia="Times New Roman" w:hAnsi="Times New Roman"/>
          <w:sz w:val="18"/>
          <w:szCs w:val="18"/>
          <w:lang w:val="en-MY" w:eastAsia="en-MY"/>
        </w:rPr>
        <w:t>,</w:t>
      </w:r>
      <w:r w:rsidR="000C7CD0" w:rsidRPr="000C7CD0">
        <w:rPr>
          <w:rFonts w:ascii="Times New Roman" w:eastAsia="Times New Roman" w:hAnsi="Times New Roman"/>
          <w:sz w:val="18"/>
          <w:szCs w:val="18"/>
          <w:lang w:val="en-MY" w:eastAsia="en-MY"/>
        </w:rPr>
        <w:t xml:space="preserve"> </w:t>
      </w:r>
      <w:proofErr w:type="spellStart"/>
      <w:r w:rsidR="0022758A">
        <w:rPr>
          <w:rFonts w:ascii="Times New Roman" w:eastAsia="Times New Roman" w:hAnsi="Times New Roman"/>
          <w:sz w:val="18"/>
          <w:szCs w:val="18"/>
          <w:lang w:val="en-MY" w:eastAsia="en-MY"/>
        </w:rPr>
        <w:t>ini</w:t>
      </w:r>
      <w:proofErr w:type="spellEnd"/>
      <w:r w:rsidR="0022758A">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menunjukk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kapasiti</w:t>
      </w:r>
      <w:proofErr w:type="spellEnd"/>
      <w:r w:rsidR="000C7CD0" w:rsidRPr="000C7CD0">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j</w:t>
      </w:r>
      <w:r w:rsidR="000C7CD0" w:rsidRPr="000C7CD0">
        <w:rPr>
          <w:rFonts w:ascii="Times New Roman" w:eastAsia="Times New Roman" w:hAnsi="Times New Roman"/>
          <w:sz w:val="18"/>
          <w:szCs w:val="18"/>
          <w:lang w:val="en-MY" w:eastAsia="en-MY"/>
        </w:rPr>
        <w:t>erapan</w:t>
      </w:r>
      <w:proofErr w:type="spellEnd"/>
      <w:r w:rsidR="0022758A">
        <w:rPr>
          <w:rFonts w:ascii="Times New Roman" w:eastAsia="Times New Roman" w:hAnsi="Times New Roman"/>
          <w:sz w:val="18"/>
          <w:szCs w:val="18"/>
          <w:lang w:val="en-MY" w:eastAsia="en-MY"/>
        </w:rPr>
        <w:t xml:space="preserve"> ETB</w:t>
      </w:r>
      <w:r w:rsidR="000C7CD0" w:rsidRPr="000C7CD0">
        <w:rPr>
          <w:rFonts w:ascii="Times New Roman" w:eastAsia="Times New Roman" w:hAnsi="Times New Roman"/>
          <w:sz w:val="18"/>
          <w:szCs w:val="18"/>
          <w:lang w:val="en-MY" w:eastAsia="en-MY"/>
        </w:rPr>
        <w:t xml:space="preserve"> y</w:t>
      </w:r>
      <w:r w:rsidR="00E02696">
        <w:rPr>
          <w:rFonts w:ascii="Times New Roman" w:eastAsia="Times New Roman" w:hAnsi="Times New Roman"/>
          <w:sz w:val="18"/>
          <w:szCs w:val="18"/>
          <w:lang w:val="en-MY" w:eastAsia="en-MY"/>
        </w:rPr>
        <w:t xml:space="preserve">ang </w:t>
      </w:r>
      <w:proofErr w:type="spellStart"/>
      <w:r w:rsidR="00E02696">
        <w:rPr>
          <w:rFonts w:ascii="Times New Roman" w:eastAsia="Times New Roman" w:hAnsi="Times New Roman"/>
          <w:sz w:val="18"/>
          <w:szCs w:val="18"/>
          <w:lang w:val="en-MY" w:eastAsia="en-MY"/>
        </w:rPr>
        <w:t>lebih</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besar</w:t>
      </w:r>
      <w:proofErr w:type="spellEnd"/>
      <w:r w:rsidR="0022758A">
        <w:rPr>
          <w:rFonts w:ascii="Times New Roman" w:eastAsia="Times New Roman" w:hAnsi="Times New Roman"/>
          <w:sz w:val="18"/>
          <w:szCs w:val="18"/>
          <w:lang w:val="en-MY" w:eastAsia="en-MY"/>
        </w:rPr>
        <w:t xml:space="preserve"> </w:t>
      </w:r>
      <w:proofErr w:type="spellStart"/>
      <w:r w:rsidR="0022758A">
        <w:rPr>
          <w:rFonts w:ascii="Times New Roman" w:eastAsia="Times New Roman" w:hAnsi="Times New Roman"/>
          <w:sz w:val="18"/>
          <w:szCs w:val="18"/>
          <w:lang w:val="en-MY" w:eastAsia="en-MY"/>
        </w:rPr>
        <w:t>berbanding</w:t>
      </w:r>
      <w:proofErr w:type="spellEnd"/>
      <w:r w:rsidR="0022758A">
        <w:rPr>
          <w:rFonts w:ascii="Times New Roman" w:eastAsia="Times New Roman" w:hAnsi="Times New Roman"/>
          <w:sz w:val="18"/>
          <w:szCs w:val="18"/>
          <w:lang w:val="en-MY" w:eastAsia="en-MY"/>
        </w:rPr>
        <w:t xml:space="preserve"> E</w:t>
      </w:r>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Peningkatan</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kapasiti</w:t>
      </w:r>
      <w:proofErr w:type="spellEnd"/>
      <w:r w:rsidR="00E02696">
        <w:rPr>
          <w:rFonts w:ascii="Times New Roman" w:eastAsia="Times New Roman" w:hAnsi="Times New Roman"/>
          <w:sz w:val="18"/>
          <w:szCs w:val="18"/>
          <w:lang w:val="en-MY" w:eastAsia="en-MY"/>
        </w:rPr>
        <w:t xml:space="preserve"> </w:t>
      </w:r>
      <w:proofErr w:type="spellStart"/>
      <w:r w:rsidR="00E02696">
        <w:rPr>
          <w:rFonts w:ascii="Times New Roman" w:eastAsia="Times New Roman" w:hAnsi="Times New Roman"/>
          <w:sz w:val="18"/>
          <w:szCs w:val="18"/>
          <w:lang w:val="en-MY" w:eastAsia="en-MY"/>
        </w:rPr>
        <w:t>jerapan</w:t>
      </w:r>
      <w:proofErr w:type="spellEnd"/>
      <w:r w:rsidR="00E02696">
        <w:rPr>
          <w:rFonts w:ascii="Times New Roman" w:eastAsia="Times New Roman" w:hAnsi="Times New Roman"/>
          <w:sz w:val="18"/>
          <w:szCs w:val="18"/>
          <w:lang w:val="en-MY" w:eastAsia="en-MY"/>
        </w:rPr>
        <w:t xml:space="preserve"> Zn</w:t>
      </w:r>
      <w:r w:rsidR="000C7CD0" w:rsidRPr="000C7CD0">
        <w:rPr>
          <w:rFonts w:ascii="Times New Roman" w:eastAsia="Times New Roman" w:hAnsi="Times New Roman"/>
          <w:sz w:val="18"/>
          <w:szCs w:val="18"/>
          <w:lang w:val="en-MY" w:eastAsia="en-MY"/>
        </w:rPr>
        <w:t xml:space="preserve">(II) </w:t>
      </w:r>
      <w:proofErr w:type="spellStart"/>
      <w:r w:rsidR="000C7CD0" w:rsidRPr="000C7CD0">
        <w:rPr>
          <w:rFonts w:ascii="Times New Roman" w:eastAsia="Times New Roman" w:hAnsi="Times New Roman"/>
          <w:sz w:val="18"/>
          <w:szCs w:val="18"/>
          <w:lang w:val="en-MY" w:eastAsia="en-MY"/>
        </w:rPr>
        <w:t>d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Pb</w:t>
      </w:r>
      <w:proofErr w:type="spellEnd"/>
      <w:r w:rsidR="000C7CD0" w:rsidRPr="000C7CD0">
        <w:rPr>
          <w:rFonts w:ascii="Times New Roman" w:eastAsia="Times New Roman" w:hAnsi="Times New Roman"/>
          <w:sz w:val="18"/>
          <w:szCs w:val="18"/>
          <w:lang w:val="en-MY" w:eastAsia="en-MY"/>
        </w:rPr>
        <w:t xml:space="preserve"> (II) </w:t>
      </w:r>
      <w:proofErr w:type="spellStart"/>
      <w:r w:rsidR="000C7CD0" w:rsidRPr="000C7CD0">
        <w:rPr>
          <w:rFonts w:ascii="Times New Roman" w:eastAsia="Times New Roman" w:hAnsi="Times New Roman"/>
          <w:sz w:val="18"/>
          <w:szCs w:val="18"/>
          <w:lang w:val="en-MY" w:eastAsia="en-MY"/>
        </w:rPr>
        <w:t>dikaitk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engan</w:t>
      </w:r>
      <w:proofErr w:type="spellEnd"/>
      <w:r w:rsidR="000C7CD0" w:rsidRPr="000C7CD0">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peningkatan</w:t>
      </w:r>
      <w:proofErr w:type="spellEnd"/>
      <w:r w:rsidR="005E4211">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jerapan</w:t>
      </w:r>
      <w:proofErr w:type="spellEnd"/>
      <w:r w:rsidR="005E4211">
        <w:rPr>
          <w:rFonts w:ascii="Times New Roman" w:eastAsia="Times New Roman" w:hAnsi="Times New Roman"/>
          <w:sz w:val="18"/>
          <w:szCs w:val="18"/>
          <w:lang w:val="en-MY" w:eastAsia="en-MY"/>
        </w:rPr>
        <w:t xml:space="preserve"> </w:t>
      </w:r>
      <w:proofErr w:type="spellStart"/>
      <w:r w:rsidR="005E4211">
        <w:rPr>
          <w:rFonts w:ascii="Times New Roman" w:eastAsia="Times New Roman" w:hAnsi="Times New Roman"/>
          <w:sz w:val="18"/>
          <w:szCs w:val="18"/>
          <w:lang w:val="en-MY" w:eastAsia="en-MY"/>
        </w:rPr>
        <w:t>kimia</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dengan</w:t>
      </w:r>
      <w:proofErr w:type="spellEnd"/>
      <w:r w:rsidR="000C7CD0" w:rsidRPr="000C7CD0">
        <w:rPr>
          <w:rFonts w:ascii="Times New Roman" w:eastAsia="Times New Roman" w:hAnsi="Times New Roman"/>
          <w:sz w:val="18"/>
          <w:szCs w:val="18"/>
          <w:lang w:val="en-MY" w:eastAsia="en-MY"/>
        </w:rPr>
        <w:t xml:space="preserve"> </w:t>
      </w:r>
      <w:proofErr w:type="spellStart"/>
      <w:r w:rsidR="000C7CD0" w:rsidRPr="000C7CD0">
        <w:rPr>
          <w:rFonts w:ascii="Times New Roman" w:eastAsia="Times New Roman" w:hAnsi="Times New Roman"/>
          <w:sz w:val="18"/>
          <w:szCs w:val="18"/>
          <w:lang w:val="en-MY" w:eastAsia="en-MY"/>
        </w:rPr>
        <w:t>kum</w:t>
      </w:r>
      <w:r w:rsidR="000C7CD0" w:rsidRPr="00114E1A">
        <w:rPr>
          <w:rFonts w:ascii="Times New Roman" w:eastAsia="Times New Roman" w:hAnsi="Times New Roman"/>
          <w:sz w:val="18"/>
          <w:szCs w:val="18"/>
          <w:lang w:val="en-MY" w:eastAsia="en-MY"/>
        </w:rPr>
        <w:t>pulan</w:t>
      </w:r>
      <w:proofErr w:type="spellEnd"/>
      <w:r w:rsidR="000C7CD0" w:rsidRPr="00114E1A">
        <w:rPr>
          <w:rFonts w:ascii="Times New Roman" w:eastAsia="Times New Roman" w:hAnsi="Times New Roman"/>
          <w:sz w:val="18"/>
          <w:szCs w:val="18"/>
          <w:lang w:val="en-MY" w:eastAsia="en-MY"/>
        </w:rPr>
        <w:t xml:space="preserve"> </w:t>
      </w:r>
      <w:proofErr w:type="spellStart"/>
      <w:r w:rsidR="000C7CD0" w:rsidRPr="00114E1A">
        <w:rPr>
          <w:rFonts w:ascii="Times New Roman" w:eastAsia="Times New Roman" w:hAnsi="Times New Roman"/>
          <w:sz w:val="18"/>
          <w:szCs w:val="18"/>
          <w:lang w:val="en-MY" w:eastAsia="en-MY"/>
        </w:rPr>
        <w:t>tiol</w:t>
      </w:r>
      <w:proofErr w:type="spellEnd"/>
      <w:r w:rsidR="000C7CD0" w:rsidRPr="00114E1A">
        <w:rPr>
          <w:rFonts w:ascii="Times New Roman" w:eastAsia="Times New Roman" w:hAnsi="Times New Roman"/>
          <w:sz w:val="18"/>
          <w:szCs w:val="18"/>
          <w:lang w:val="en-MY" w:eastAsia="en-MY"/>
        </w:rPr>
        <w:t xml:space="preserve"> </w:t>
      </w:r>
      <w:proofErr w:type="spellStart"/>
      <w:r w:rsidR="000C7CD0" w:rsidRPr="00114E1A">
        <w:rPr>
          <w:rFonts w:ascii="Times New Roman" w:eastAsia="Times New Roman" w:hAnsi="Times New Roman"/>
          <w:sz w:val="18"/>
          <w:szCs w:val="18"/>
          <w:lang w:val="en-MY" w:eastAsia="en-MY"/>
        </w:rPr>
        <w:t>d</w:t>
      </w:r>
      <w:r w:rsidR="005E4211">
        <w:rPr>
          <w:rFonts w:ascii="Times New Roman" w:eastAsia="Times New Roman" w:hAnsi="Times New Roman"/>
          <w:sz w:val="18"/>
          <w:szCs w:val="18"/>
          <w:lang w:val="en-MY" w:eastAsia="en-MY"/>
        </w:rPr>
        <w:t>alam</w:t>
      </w:r>
      <w:proofErr w:type="spellEnd"/>
      <w:r w:rsidR="000C7CD0" w:rsidRPr="00114E1A">
        <w:rPr>
          <w:rFonts w:ascii="Times New Roman" w:eastAsia="Times New Roman" w:hAnsi="Times New Roman"/>
          <w:sz w:val="18"/>
          <w:szCs w:val="18"/>
          <w:lang w:val="en-MY" w:eastAsia="en-MY"/>
        </w:rPr>
        <w:t xml:space="preserve"> </w:t>
      </w:r>
      <w:proofErr w:type="spellStart"/>
      <w:r w:rsidR="000C7CD0" w:rsidRPr="00114E1A">
        <w:rPr>
          <w:rFonts w:ascii="Times New Roman" w:eastAsia="Times New Roman" w:hAnsi="Times New Roman"/>
          <w:sz w:val="18"/>
          <w:szCs w:val="18"/>
          <w:lang w:val="en-MY" w:eastAsia="en-MY"/>
        </w:rPr>
        <w:t>manik</w:t>
      </w:r>
      <w:proofErr w:type="spellEnd"/>
      <w:r w:rsidR="000C7CD0" w:rsidRPr="00114E1A">
        <w:rPr>
          <w:rFonts w:ascii="Times New Roman" w:eastAsia="Times New Roman" w:hAnsi="Times New Roman"/>
          <w:sz w:val="18"/>
          <w:szCs w:val="18"/>
          <w:lang w:val="en-MY" w:eastAsia="en-MY"/>
        </w:rPr>
        <w:t xml:space="preserve"> ETB.</w:t>
      </w:r>
    </w:p>
    <w:p w:rsidR="000C7CD0" w:rsidRPr="00114E1A" w:rsidRDefault="000C7CD0" w:rsidP="000C7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18"/>
          <w:szCs w:val="18"/>
          <w:lang w:val="en-MY" w:eastAsia="en-MY"/>
        </w:rPr>
      </w:pPr>
    </w:p>
    <w:p w:rsidR="000C7CD0" w:rsidRPr="00114E1A" w:rsidRDefault="000C7CD0" w:rsidP="000C7CD0">
      <w:pPr>
        <w:pStyle w:val="HTMLPreformatted"/>
        <w:shd w:val="clear" w:color="auto" w:fill="FFFFFF"/>
        <w:rPr>
          <w:rFonts w:ascii="Times New Roman" w:hAnsi="Times New Roman" w:cs="Times New Roman"/>
          <w:sz w:val="18"/>
          <w:szCs w:val="18"/>
        </w:rPr>
      </w:pPr>
      <w:r w:rsidRPr="00114E1A">
        <w:rPr>
          <w:rFonts w:ascii="Times New Roman" w:hAnsi="Times New Roman" w:cs="Times New Roman"/>
          <w:b/>
          <w:sz w:val="18"/>
          <w:szCs w:val="18"/>
        </w:rPr>
        <w:t xml:space="preserve">Kata </w:t>
      </w:r>
      <w:proofErr w:type="spellStart"/>
      <w:r w:rsidRPr="00114E1A">
        <w:rPr>
          <w:rFonts w:ascii="Times New Roman" w:hAnsi="Times New Roman" w:cs="Times New Roman"/>
          <w:b/>
          <w:sz w:val="18"/>
          <w:szCs w:val="18"/>
        </w:rPr>
        <w:t>kunci</w:t>
      </w:r>
      <w:proofErr w:type="spellEnd"/>
      <w:r w:rsidRPr="00114E1A">
        <w:rPr>
          <w:rFonts w:ascii="Times New Roman" w:hAnsi="Times New Roman" w:cs="Times New Roman"/>
          <w:sz w:val="18"/>
          <w:szCs w:val="18"/>
        </w:rPr>
        <w:t xml:space="preserve">: </w:t>
      </w:r>
      <w:proofErr w:type="spellStart"/>
      <w:r w:rsidRPr="00114E1A">
        <w:rPr>
          <w:rFonts w:ascii="Times New Roman" w:hAnsi="Times New Roman" w:cs="Times New Roman"/>
          <w:sz w:val="18"/>
          <w:szCs w:val="18"/>
        </w:rPr>
        <w:t>kitosan</w:t>
      </w:r>
      <w:proofErr w:type="spellEnd"/>
      <w:r w:rsidRPr="00114E1A">
        <w:rPr>
          <w:rFonts w:ascii="Times New Roman" w:hAnsi="Times New Roman" w:cs="Times New Roman"/>
          <w:sz w:val="18"/>
          <w:szCs w:val="18"/>
        </w:rPr>
        <w:t xml:space="preserve">, </w:t>
      </w:r>
      <w:proofErr w:type="spellStart"/>
      <w:r w:rsidRPr="00114E1A">
        <w:rPr>
          <w:rFonts w:ascii="Times New Roman" w:hAnsi="Times New Roman" w:cs="Times New Roman"/>
          <w:sz w:val="18"/>
          <w:szCs w:val="18"/>
        </w:rPr>
        <w:t>logam</w:t>
      </w:r>
      <w:proofErr w:type="spellEnd"/>
      <w:r w:rsidRPr="00114E1A">
        <w:rPr>
          <w:rFonts w:ascii="Times New Roman" w:hAnsi="Times New Roman" w:cs="Times New Roman"/>
          <w:sz w:val="18"/>
          <w:szCs w:val="18"/>
        </w:rPr>
        <w:t xml:space="preserve"> </w:t>
      </w:r>
      <w:proofErr w:type="spellStart"/>
      <w:r w:rsidRPr="00114E1A">
        <w:rPr>
          <w:rFonts w:ascii="Times New Roman" w:hAnsi="Times New Roman" w:cs="Times New Roman"/>
          <w:sz w:val="18"/>
          <w:szCs w:val="18"/>
        </w:rPr>
        <w:t>berat</w:t>
      </w:r>
      <w:proofErr w:type="spellEnd"/>
      <w:r w:rsidRPr="00114E1A">
        <w:rPr>
          <w:rFonts w:ascii="Times New Roman" w:hAnsi="Times New Roman" w:cs="Times New Roman"/>
          <w:sz w:val="18"/>
          <w:szCs w:val="18"/>
        </w:rPr>
        <w:t xml:space="preserve">, </w:t>
      </w:r>
      <w:proofErr w:type="spellStart"/>
      <w:r w:rsidRPr="00114E1A">
        <w:rPr>
          <w:rFonts w:ascii="Times New Roman" w:hAnsi="Times New Roman" w:cs="Times New Roman"/>
          <w:sz w:val="18"/>
          <w:szCs w:val="18"/>
        </w:rPr>
        <w:t>tiourea</w:t>
      </w:r>
      <w:proofErr w:type="spellEnd"/>
      <w:r w:rsidRPr="00114E1A">
        <w:rPr>
          <w:rFonts w:ascii="Times New Roman" w:hAnsi="Times New Roman" w:cs="Times New Roman"/>
          <w:sz w:val="18"/>
          <w:szCs w:val="18"/>
        </w:rPr>
        <w:t xml:space="preserve">, taut </w:t>
      </w:r>
      <w:proofErr w:type="spellStart"/>
      <w:r w:rsidRPr="00114E1A">
        <w:rPr>
          <w:rFonts w:ascii="Times New Roman" w:hAnsi="Times New Roman" w:cs="Times New Roman"/>
          <w:sz w:val="18"/>
          <w:szCs w:val="18"/>
        </w:rPr>
        <w:t>silang</w:t>
      </w:r>
      <w:proofErr w:type="spellEnd"/>
      <w:r w:rsidRPr="00114E1A">
        <w:rPr>
          <w:rFonts w:ascii="Times New Roman" w:hAnsi="Times New Roman" w:cs="Times New Roman"/>
          <w:sz w:val="18"/>
          <w:szCs w:val="18"/>
        </w:rPr>
        <w:t xml:space="preserve">, </w:t>
      </w:r>
      <w:proofErr w:type="spellStart"/>
      <w:r w:rsidRPr="00114E1A">
        <w:rPr>
          <w:rFonts w:ascii="Times New Roman" w:hAnsi="Times New Roman" w:cs="Times New Roman"/>
          <w:sz w:val="18"/>
          <w:szCs w:val="18"/>
        </w:rPr>
        <w:t>jerapan</w:t>
      </w:r>
      <w:proofErr w:type="spellEnd"/>
      <w:r w:rsidRPr="00114E1A">
        <w:rPr>
          <w:rFonts w:ascii="Times New Roman" w:hAnsi="Times New Roman" w:cs="Times New Roman"/>
          <w:sz w:val="18"/>
          <w:szCs w:val="18"/>
        </w:rPr>
        <w:t xml:space="preserve"> </w:t>
      </w:r>
      <w:proofErr w:type="spellStart"/>
      <w:r w:rsidRPr="00114E1A">
        <w:rPr>
          <w:rFonts w:ascii="Times New Roman" w:hAnsi="Times New Roman" w:cs="Times New Roman"/>
          <w:sz w:val="18"/>
          <w:szCs w:val="18"/>
        </w:rPr>
        <w:t>kimia</w:t>
      </w:r>
      <w:proofErr w:type="spellEnd"/>
    </w:p>
    <w:p w:rsidR="00C81456" w:rsidRPr="00476C51" w:rsidRDefault="000C7CD0" w:rsidP="008900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0"/>
          <w:szCs w:val="20"/>
        </w:rPr>
      </w:pPr>
      <w:r w:rsidRPr="00114E1A">
        <w:rPr>
          <w:rFonts w:ascii="Times New Roman" w:eastAsia="Times New Roman" w:hAnsi="Times New Roman"/>
          <w:sz w:val="18"/>
          <w:szCs w:val="18"/>
          <w:lang w:val="en-MY" w:eastAsia="en-MY"/>
        </w:rPr>
        <w:t xml:space="preserve"> </w:t>
      </w:r>
    </w:p>
    <w:p w:rsidR="00C81456" w:rsidRPr="002328E0" w:rsidRDefault="005E4211" w:rsidP="002328E0">
      <w:pPr>
        <w:spacing w:after="0" w:line="240" w:lineRule="auto"/>
        <w:jc w:val="center"/>
        <w:rPr>
          <w:rFonts w:ascii="Times New Roman" w:hAnsi="Times New Roman"/>
          <w:b/>
          <w:sz w:val="20"/>
          <w:szCs w:val="20"/>
        </w:rPr>
      </w:pPr>
      <w:r w:rsidRPr="002328E0">
        <w:rPr>
          <w:rFonts w:ascii="Times New Roman" w:hAnsi="Times New Roman"/>
          <w:b/>
          <w:sz w:val="20"/>
          <w:szCs w:val="20"/>
        </w:rPr>
        <w:t>Introduction</w:t>
      </w:r>
    </w:p>
    <w:p w:rsidR="00C81456" w:rsidRPr="002328E0" w:rsidRDefault="00C81456"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Chitosan has been used in wastewater treatment as coagulant and adsorbent for organic and inorganic pollutants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Renault&lt;/Author&gt;&lt;Year&gt;2009&lt;/Year&gt;&lt;RecNum&gt;163&lt;/RecNum&gt;&lt;DisplayText&gt;[1]&lt;/DisplayText&gt;&lt;record&gt;&lt;rec-number&gt;163&lt;/rec-number&gt;&lt;foreign-keys&gt;&lt;key app="EN" db-id="sr0twxwzpw9azuefz59vrzalex2r5r0e005r"&gt;163&lt;/key&gt;&lt;/foreign-keys&gt;&lt;ref-type name="Journal Article"&gt;17&lt;/ref-type&gt;&lt;contributors&gt;&lt;authors&gt;&lt;author&gt;Renault, F.&lt;/author&gt;&lt;author&gt;Sancey, B.&lt;/author&gt;&lt;author&gt;Badot, P. M.&lt;/author&gt;&lt;author&gt;Crini, G.&lt;/author&gt;&lt;/authors&gt;&lt;/contributors&gt;&lt;titles&gt;&lt;title&gt;Chitosan for coagulation/flocculation processes - An eco-friendly approach&lt;/title&gt;&lt;secondary-title&gt;European Polymer Journal&lt;/secondary-title&gt;&lt;/titles&gt;&lt;periodical&gt;&lt;full-title&gt;European Polymer Journal&lt;/full-title&gt;&lt;/periodical&gt;&lt;pages&gt;1337-1348&lt;/pages&gt;&lt;volume&gt;45&lt;/volume&gt;&lt;number&gt;5&lt;/number&gt;&lt;keywords&gt;&lt;keyword&gt;Biopolymer&lt;/keyword&gt;&lt;keyword&gt;Chitosan&lt;/keyword&gt;&lt;keyword&gt;Coagulation&lt;/keyword&gt;&lt;keyword&gt;Flocculation&lt;/keyword&gt;&lt;keyword&gt;Wastewater treatment&lt;/keyword&gt;&lt;keyword&gt;Bioflocculant&lt;/keyword&gt;&lt;/keywords&gt;&lt;dates&gt;&lt;year&gt;2009&lt;/year&gt;&lt;/dates&gt;&lt;isbn&gt;0014-3057&lt;/isbn&gt;&lt;work-type&gt;doi: DOI: 10.1016/j.eurpolymj.2008.12.027&lt;/work-type&gt;&lt;urls&gt;&lt;related-urls&gt;&lt;url&gt;http://www.sciencedirect.com/science/article/B6TWW-4V7626R-4/2/62d894ad2feefe23afbac37967fbc982&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w:t>
      </w:r>
      <w:r w:rsidR="00234B9F" w:rsidRPr="002328E0">
        <w:rPr>
          <w:rFonts w:ascii="Times New Roman" w:hAnsi="Times New Roman"/>
          <w:sz w:val="20"/>
          <w:szCs w:val="20"/>
        </w:rPr>
        <w:fldChar w:fldCharType="end"/>
      </w:r>
      <w:r w:rsidRPr="002328E0">
        <w:rPr>
          <w:rFonts w:ascii="Times New Roman" w:hAnsi="Times New Roman"/>
          <w:sz w:val="20"/>
          <w:szCs w:val="20"/>
        </w:rPr>
        <w:t>. The metal removal ability of chitosan is due to extensive network of C</w:t>
      </w:r>
      <w:r w:rsidRPr="002328E0">
        <w:rPr>
          <w:rFonts w:ascii="Times New Roman" w:hAnsi="Times New Roman"/>
          <w:sz w:val="20"/>
          <w:szCs w:val="20"/>
          <w:vertAlign w:val="subscript"/>
        </w:rPr>
        <w:t>2</w:t>
      </w:r>
      <w:r w:rsidRPr="002328E0">
        <w:rPr>
          <w:rFonts w:ascii="Times New Roman" w:hAnsi="Times New Roman"/>
          <w:sz w:val="20"/>
          <w:szCs w:val="20"/>
        </w:rPr>
        <w:t xml:space="preserve"> amine groups (-NH</w:t>
      </w:r>
      <w:r w:rsidRPr="002328E0">
        <w:rPr>
          <w:rFonts w:ascii="Times New Roman" w:hAnsi="Times New Roman"/>
          <w:sz w:val="20"/>
          <w:szCs w:val="20"/>
          <w:vertAlign w:val="subscript"/>
        </w:rPr>
        <w:t>2</w:t>
      </w:r>
      <w:r w:rsidRPr="002328E0">
        <w:rPr>
          <w:rFonts w:ascii="Times New Roman" w:hAnsi="Times New Roman"/>
          <w:sz w:val="20"/>
          <w:szCs w:val="20"/>
        </w:rPr>
        <w:t>) and C</w:t>
      </w:r>
      <w:r w:rsidRPr="002328E0">
        <w:rPr>
          <w:rFonts w:ascii="Times New Roman" w:hAnsi="Times New Roman"/>
          <w:sz w:val="20"/>
          <w:szCs w:val="20"/>
          <w:vertAlign w:val="subscript"/>
        </w:rPr>
        <w:t>6</w:t>
      </w:r>
      <w:r w:rsidRPr="002328E0">
        <w:rPr>
          <w:rFonts w:ascii="Times New Roman" w:hAnsi="Times New Roman"/>
          <w:sz w:val="20"/>
          <w:szCs w:val="20"/>
        </w:rPr>
        <w:t xml:space="preserve"> hydroxyl groups (-OH) which works either by chemisorption or </w:t>
      </w:r>
      <w:proofErr w:type="spellStart"/>
      <w:r w:rsidRPr="002328E0">
        <w:rPr>
          <w:rFonts w:ascii="Times New Roman" w:hAnsi="Times New Roman"/>
          <w:sz w:val="20"/>
          <w:szCs w:val="20"/>
        </w:rPr>
        <w:t>physisorption</w:t>
      </w:r>
      <w:proofErr w:type="spellEnd"/>
      <w:r w:rsidRP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Juang&lt;/Author&gt;&lt;Year&gt;2002&lt;/Year&gt;&lt;RecNum&gt;901&lt;/RecNum&gt;&lt;DisplayText&gt;[2]&lt;/DisplayText&gt;&lt;record&gt;&lt;rec-number&gt;901&lt;/rec-number&gt;&lt;foreign-keys&gt;&lt;key app="EN" db-id="sr0twxwzpw9azuefz59vrzalex2r5r0e005r"&gt;901&lt;/key&gt;&lt;/foreign-keys&gt;&lt;ref-type name="Journal Article"&gt;17&lt;/ref-type&gt;&lt;contributors&gt;&lt;authors&gt;&lt;author&gt;Juang, Ruey Shin&lt;/author&gt;&lt;author&gt;Shao, Huey Jen&lt;/author&gt;&lt;/authors&gt;&lt;/contributors&gt;&lt;titles&gt;&lt;title&gt;A simplified equilibrium model for sorption of heavy metal ions from aqueous solutions on chitosan&lt;/title&gt;&lt;secondary-title&gt;Water Research&lt;/secondary-title&gt;&lt;/titles&gt;&lt;periodical&gt;&lt;full-title&gt;Water Research&lt;/full-title&gt;&lt;/periodical&gt;&lt;pages&gt;2999-3008&lt;/pages&gt;&lt;volume&gt;36&lt;/volume&gt;&lt;number&gt;12&lt;/number&gt;&lt;keywords&gt;&lt;keyword&gt;Chitosan&lt;/keyword&gt;&lt;keyword&gt;Binary metals&lt;/keyword&gt;&lt;keyword&gt;Sorption&lt;/keyword&gt;&lt;keyword&gt;Equilibrium&lt;/keyword&gt;&lt;keyword&gt;Simplified model&lt;/keyword&gt;&lt;/keywords&gt;&lt;dates&gt;&lt;year&gt;2002&lt;/year&gt;&lt;/dates&gt;&lt;isbn&gt;0043-1354&lt;/isbn&gt;&lt;work-type&gt;doi: DOI: 10.1016/S0043-1354(01)00537-1&lt;/work-type&gt;&lt;urls&gt;&lt;related-urls&gt;&lt;url&gt;http://www.sciencedirect.com/science/article/B6V73-44VG0N6-9/2/8a6d988d4d8a712574ffd643b5b4a192&lt;/url&gt;&lt;/related-urls&gt;&lt;/urls&gt;&lt;access-date&gt;Printed 07/06/2010&lt;/access-date&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2]</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However, most toxic or precious trace metals with different chemical properties may have relatively weak interactions with unmodified chitosan. According to the Pearson Hard Soft Acid Base concept (HSAB), amine and hydroxyl groups which are hard </w:t>
      </w:r>
      <w:r w:rsidR="00DE4F04" w:rsidRPr="002328E0">
        <w:rPr>
          <w:rFonts w:ascii="Times New Roman" w:hAnsi="Times New Roman"/>
          <w:sz w:val="20"/>
          <w:szCs w:val="20"/>
        </w:rPr>
        <w:t xml:space="preserve">Lewis </w:t>
      </w:r>
      <w:r w:rsidRPr="002328E0">
        <w:rPr>
          <w:rFonts w:ascii="Times New Roman" w:hAnsi="Times New Roman"/>
          <w:sz w:val="20"/>
          <w:szCs w:val="20"/>
        </w:rPr>
        <w:t xml:space="preserve">bases may not form strong interaction with soft </w:t>
      </w:r>
      <w:r w:rsidR="00DE4F04" w:rsidRPr="002328E0">
        <w:rPr>
          <w:rFonts w:ascii="Times New Roman" w:hAnsi="Times New Roman"/>
          <w:sz w:val="20"/>
          <w:szCs w:val="20"/>
        </w:rPr>
        <w:t xml:space="preserve">Lewis acids </w:t>
      </w:r>
      <w:r w:rsidRPr="002328E0">
        <w:rPr>
          <w:rFonts w:ascii="Times New Roman" w:hAnsi="Times New Roman"/>
          <w:sz w:val="20"/>
          <w:szCs w:val="20"/>
        </w:rPr>
        <w:t xml:space="preserve">such as </w:t>
      </w:r>
      <w:proofErr w:type="gramStart"/>
      <w:r w:rsidR="00DE4F04" w:rsidRPr="002328E0">
        <w:rPr>
          <w:rFonts w:ascii="Times New Roman" w:hAnsi="Times New Roman"/>
          <w:sz w:val="20"/>
          <w:szCs w:val="20"/>
        </w:rPr>
        <w:t>Pb</w:t>
      </w:r>
      <w:r w:rsidRPr="002328E0">
        <w:rPr>
          <w:rFonts w:ascii="Times New Roman" w:hAnsi="Times New Roman"/>
          <w:sz w:val="20"/>
          <w:szCs w:val="20"/>
        </w:rPr>
        <w:t>(</w:t>
      </w:r>
      <w:proofErr w:type="gramEnd"/>
      <w:r w:rsidRPr="002328E0">
        <w:rPr>
          <w:rFonts w:ascii="Times New Roman" w:hAnsi="Times New Roman"/>
          <w:sz w:val="20"/>
          <w:szCs w:val="20"/>
        </w:rPr>
        <w:t>II). In order to enhan</w:t>
      </w:r>
      <w:r w:rsidR="00FE6867" w:rsidRPr="002328E0">
        <w:rPr>
          <w:rFonts w:ascii="Times New Roman" w:hAnsi="Times New Roman"/>
          <w:sz w:val="20"/>
          <w:szCs w:val="20"/>
        </w:rPr>
        <w:t xml:space="preserve">ce </w:t>
      </w:r>
      <w:r w:rsidRPr="002328E0">
        <w:rPr>
          <w:rFonts w:ascii="Times New Roman" w:hAnsi="Times New Roman"/>
          <w:sz w:val="20"/>
          <w:szCs w:val="20"/>
        </w:rPr>
        <w:t xml:space="preserve">sorption selectivity for heavy metals, </w:t>
      </w:r>
      <w:proofErr w:type="spellStart"/>
      <w:r w:rsidRPr="002328E0">
        <w:rPr>
          <w:rFonts w:ascii="Times New Roman" w:hAnsi="Times New Roman"/>
          <w:sz w:val="20"/>
          <w:szCs w:val="20"/>
        </w:rPr>
        <w:t>sulfur</w:t>
      </w:r>
      <w:proofErr w:type="spellEnd"/>
      <w:r w:rsidRPr="002328E0">
        <w:rPr>
          <w:rFonts w:ascii="Times New Roman" w:hAnsi="Times New Roman"/>
          <w:sz w:val="20"/>
          <w:szCs w:val="20"/>
        </w:rPr>
        <w:t xml:space="preserve"> containing ‘soft’ functional groups such as </w:t>
      </w:r>
      <w:proofErr w:type="spellStart"/>
      <w:r w:rsidRPr="002328E0">
        <w:rPr>
          <w:rFonts w:ascii="Times New Roman" w:hAnsi="Times New Roman"/>
          <w:sz w:val="20"/>
          <w:szCs w:val="20"/>
        </w:rPr>
        <w:t>dithiocarbamate</w:t>
      </w:r>
      <w:proofErr w:type="spellEnd"/>
      <w:r w:rsidRPr="002328E0">
        <w:rPr>
          <w:rFonts w:ascii="Times New Roman" w:hAnsi="Times New Roman"/>
          <w:sz w:val="20"/>
          <w:szCs w:val="20"/>
        </w:rPr>
        <w:t xml:space="preserve"> (-HN-CS</w:t>
      </w:r>
      <w:r w:rsidRPr="002328E0">
        <w:rPr>
          <w:rFonts w:ascii="Times New Roman" w:hAnsi="Times New Roman"/>
          <w:sz w:val="20"/>
          <w:szCs w:val="20"/>
          <w:vertAlign w:val="subscript"/>
        </w:rPr>
        <w:t>2</w:t>
      </w:r>
      <w:r w:rsidRP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Muzzarelli&lt;/Author&gt;&lt;Year&gt;1982&lt;/Year&gt;&lt;RecNum&gt;232&lt;/RecNum&gt;&lt;DisplayText&gt;[3]&lt;/DisplayText&gt;&lt;record&gt;&lt;rec-number&gt;232&lt;/rec-number&gt;&lt;foreign-keys&gt;&lt;key app="EN" db-id="sr0twxwzpw9azuefz59vrzalex2r5r0e005r"&gt;232&lt;/key&gt;&lt;/foreign-keys&gt;&lt;ref-type name="Journal Article"&gt;17&lt;/ref-type&gt;&lt;contributors&gt;&lt;authors&gt;&lt;author&gt;Muzzarelli, Ricardo&lt;/author&gt;&lt;author&gt;Tanfani, Fabio&lt;/author&gt;&lt;author&gt;Mariotti, Sabina&lt;/author&gt;&lt;author&gt;Emanuelli, Monica&lt;/author&gt;&lt;/authors&gt;&lt;/contributors&gt;&lt;titles&gt;&lt;title&gt;Preparation and characteristic properties of dithiocarbamate chitosan, a chelating polymer&lt;/title&gt;&lt;secondary-title&gt;Carbohydrate Research&lt;/secondary-title&gt;&lt;/titles&gt;&lt;periodical&gt;&lt;full-title&gt;Carbohydrate Research&lt;/full-title&gt;&lt;/periodical&gt;&lt;pages&gt;235-243&lt;/pages&gt;&lt;volume&gt;104&lt;/volume&gt;&lt;number&gt;2&lt;/number&gt;&lt;dates&gt;&lt;year&gt;1982&lt;/year&gt;&lt;/dates&gt;&lt;isbn&gt;0008-6215&lt;/isbn&gt;&lt;work-type&gt;doi: DOI: 10.1016/S0008-6215(00)82585-9&lt;/work-type&gt;&lt;urls&gt;&lt;related-urls&gt;&lt;url&gt;http://www.sciencedirect.com/science/article/B6TFF-42H8TXF-7Y/2/60126c464ba8f52e98206dc17aca511d&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3]</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w:t>
      </w:r>
      <w:proofErr w:type="spellStart"/>
      <w:r w:rsidRPr="002328E0">
        <w:rPr>
          <w:rFonts w:ascii="Times New Roman" w:hAnsi="Times New Roman"/>
          <w:sz w:val="20"/>
          <w:szCs w:val="20"/>
        </w:rPr>
        <w:t>xanthate</w:t>
      </w:r>
      <w:proofErr w:type="spellEnd"/>
      <w:r w:rsidRPr="002328E0">
        <w:rPr>
          <w:rFonts w:ascii="Times New Roman" w:hAnsi="Times New Roman"/>
          <w:sz w:val="20"/>
          <w:szCs w:val="20"/>
        </w:rPr>
        <w:t xml:space="preserve"> (-O-CS</w:t>
      </w:r>
      <w:r w:rsidRPr="002328E0">
        <w:rPr>
          <w:rFonts w:ascii="Times New Roman" w:hAnsi="Times New Roman"/>
          <w:sz w:val="20"/>
          <w:szCs w:val="20"/>
          <w:vertAlign w:val="subscript"/>
        </w:rPr>
        <w:t>2</w:t>
      </w:r>
      <w:r w:rsidRP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Sankararamakrishnan&lt;/Author&gt;&lt;Year&gt;2006&lt;/Year&gt;&lt;RecNum&gt;126&lt;/RecNum&gt;&lt;DisplayText&gt;[4]&lt;/DisplayText&gt;&lt;record&gt;&lt;rec-number&gt;126&lt;/rec-number&gt;&lt;foreign-keys&gt;&lt;key app="EN" db-id="sr0twxwzpw9azuefz59vrzalex2r5r0e005r"&gt;126&lt;/key&gt;&lt;/foreign-keys&gt;&lt;ref-type name="Journal Article"&gt;17&lt;/ref-type&gt;&lt;contributors&gt;&lt;authors&gt;&lt;author&gt;Sankararamakrishnan, Nalini&lt;/author&gt;&lt;author&gt;Sanghi, Rashmi&lt;/author&gt;&lt;/authors&gt;&lt;/contributors&gt;&lt;titles&gt;&lt;title&gt;Preparation and characterization of a novel xanthated chitosan&lt;/title&gt;&lt;secondary-title&gt;Carbohydrate Polymers&lt;/secondary-title&gt;&lt;/titles&gt;&lt;periodical&gt;&lt;full-title&gt;Carbohydr. Polym.&lt;/full-title&gt;&lt;abbr-1&gt;Carbohydrate Polymers&lt;/abbr-1&gt;&lt;/periodical&gt;&lt;pages&gt;160-167&lt;/pages&gt;&lt;volume&gt;66&lt;/volume&gt;&lt;number&gt;2&lt;/number&gt;&lt;keywords&gt;&lt;keyword&gt;Chitosan&lt;/keyword&gt;&lt;keyword&gt;Cross-linked&lt;/keyword&gt;&lt;keyword&gt;Glutaraldehyde&lt;/keyword&gt;&lt;keyword&gt;Xanthation&lt;/keyword&gt;&lt;/keywords&gt;&lt;dates&gt;&lt;year&gt;2006&lt;/year&gt;&lt;/dates&gt;&lt;isbn&gt;0144-8617&lt;/isbn&gt;&lt;work-type&gt;doi: DOI: 10.1016/j.carbpol.2006.02.035&lt;/work-type&gt;&lt;urls&gt;&lt;related-urls&gt;&lt;url&gt;http://www.sciencedirect.com/science/article/B6TFD-4JRVF07-4/2/4b8dfab0de30edc8ef409dfdbe6722f5&lt;/url&gt;&lt;/related-urls&gt;&lt;/urls&gt;&lt;access-date&gt;Printed 19 Mac 2010&lt;/access-date&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4]</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and thiourea (-HN-CS-NH-)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Gavilan&lt;/Author&gt;&lt;Year&gt;2009&lt;/Year&gt;&lt;RecNum&gt;1135&lt;/RecNum&gt;&lt;DisplayText&gt;[5]&lt;/DisplayText&gt;&lt;record&gt;&lt;rec-number&gt;1135&lt;/rec-number&gt;&lt;foreign-keys&gt;&lt;key app="EN" db-id="sr0twxwzpw9azuefz59vrzalex2r5r0e005r"&gt;1135&lt;/key&gt;&lt;/foreign-keys&gt;&lt;ref-type name="Journal Article"&gt;17&lt;/ref-type&gt;&lt;contributors&gt;&lt;authors&gt;&lt;author&gt;Gavilan, K. Campos&lt;/author&gt;&lt;author&gt;Pestov, A. V.&lt;/author&gt;&lt;author&gt;Garcia, H. Maldonado&lt;/author&gt;&lt;author&gt;Yatluk, Y.&lt;/author&gt;&lt;author&gt;Roussy, Jean&lt;/author&gt;&lt;author&gt;Guibal, E.&lt;/author&gt;&lt;/authors&gt;&lt;/contributors&gt;&lt;titles&gt;&lt;title&gt;Mercury sorption on a thiocarbamoyl derivative of chitosan&lt;/title&gt;&lt;secondary-title&gt;Journal of Hazardous Materials&lt;/secondary-title&gt;&lt;/titles&gt;&lt;periodical&gt;&lt;full-title&gt;J Hazard Mater&lt;/full-title&gt;&lt;abbr-1&gt;Journal of hazardous materials&lt;/abbr-1&gt;&lt;/periodical&gt;&lt;pages&gt;415-426&lt;/pages&gt;&lt;volume&gt;165&lt;/volume&gt;&lt;number&gt;1-3&lt;/number&gt;&lt;keywords&gt;&lt;keyword&gt;Chitosan&lt;/keyword&gt;&lt;keyword&gt;Mercury&lt;/keyword&gt;&lt;keyword&gt;Thiocarbamoylation&lt;/keyword&gt;&lt;keyword&gt;Sorption isotherms&lt;/keyword&gt;&lt;keyword&gt;Uptake kinetics&lt;/keyword&gt;&lt;keyword&gt;Competition&lt;/keyword&gt;&lt;/keywords&gt;&lt;dates&gt;&lt;year&gt;2009&lt;/year&gt;&lt;/dates&gt;&lt;isbn&gt;0304-3894&lt;/isbn&gt;&lt;work-type&gt;doi: DOI: 10.1016/j.jhazmat.2008.10.005&lt;/work-type&gt;&lt;urls&gt;&lt;related-urls&gt;&lt;url&gt;http://www.sciencedirect.com/science/article/B6TGF-4TNWH2X-2/2/6d711f3f558d9ca041d0dfa63c895eeb&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5]</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were chemically introduced to chitosan structure. By using thiolated porous chitosan beads, treatment of wastewater in a continuous flow reactor can be enhanced. Potential formation of disulfide or thioamide crosslinks improve stability of chitosan beads, thus minimising pore clogging and maintaining flow of wastewater during treatment. In this study, thiolated chitosan </w:t>
      </w:r>
      <w:r w:rsidRPr="002328E0">
        <w:rPr>
          <w:rFonts w:ascii="Times New Roman" w:hAnsi="Times New Roman"/>
          <w:sz w:val="20"/>
          <w:szCs w:val="20"/>
        </w:rPr>
        <w:lastRenderedPageBreak/>
        <w:t xml:space="preserve">beads were synthesised and characterised to investigate their potential use as </w:t>
      </w:r>
      <w:proofErr w:type="gramStart"/>
      <w:r w:rsidR="00540985" w:rsidRPr="002328E0">
        <w:rPr>
          <w:rFonts w:ascii="Times New Roman" w:hAnsi="Times New Roman"/>
          <w:sz w:val="20"/>
          <w:szCs w:val="20"/>
        </w:rPr>
        <w:t>Zn</w:t>
      </w:r>
      <w:r w:rsidRPr="002328E0">
        <w:rPr>
          <w:rFonts w:ascii="Times New Roman" w:hAnsi="Times New Roman"/>
          <w:sz w:val="20"/>
          <w:szCs w:val="20"/>
        </w:rPr>
        <w:t>(</w:t>
      </w:r>
      <w:proofErr w:type="gramEnd"/>
      <w:r w:rsidRPr="002328E0">
        <w:rPr>
          <w:rFonts w:ascii="Times New Roman" w:hAnsi="Times New Roman"/>
          <w:sz w:val="20"/>
          <w:szCs w:val="20"/>
        </w:rPr>
        <w:t xml:space="preserve">II) and </w:t>
      </w:r>
      <w:r w:rsidR="00540985" w:rsidRPr="002328E0">
        <w:rPr>
          <w:rFonts w:ascii="Times New Roman" w:hAnsi="Times New Roman"/>
          <w:sz w:val="20"/>
          <w:szCs w:val="20"/>
        </w:rPr>
        <w:t>Pb</w:t>
      </w:r>
      <w:r w:rsidRPr="002328E0">
        <w:rPr>
          <w:rFonts w:ascii="Times New Roman" w:hAnsi="Times New Roman"/>
          <w:sz w:val="20"/>
          <w:szCs w:val="20"/>
        </w:rPr>
        <w:t>(II) sorbent for wastewater treatment.</w:t>
      </w:r>
    </w:p>
    <w:p w:rsidR="002328E0" w:rsidRPr="002328E0" w:rsidRDefault="002328E0" w:rsidP="002328E0">
      <w:pPr>
        <w:spacing w:after="0" w:line="240" w:lineRule="auto"/>
        <w:rPr>
          <w:rFonts w:ascii="Times New Roman" w:hAnsi="Times New Roman"/>
          <w:sz w:val="20"/>
          <w:szCs w:val="20"/>
        </w:rPr>
      </w:pPr>
    </w:p>
    <w:p w:rsidR="00C81456" w:rsidRDefault="002328E0" w:rsidP="002328E0">
      <w:pPr>
        <w:spacing w:after="0" w:line="240" w:lineRule="auto"/>
        <w:jc w:val="center"/>
        <w:rPr>
          <w:rFonts w:ascii="Times New Roman" w:hAnsi="Times New Roman"/>
          <w:b/>
          <w:sz w:val="20"/>
          <w:szCs w:val="20"/>
        </w:rPr>
      </w:pPr>
      <w:r>
        <w:rPr>
          <w:rFonts w:ascii="Times New Roman" w:hAnsi="Times New Roman"/>
          <w:b/>
          <w:sz w:val="20"/>
          <w:szCs w:val="20"/>
        </w:rPr>
        <w:t>Materials and Methods</w:t>
      </w:r>
    </w:p>
    <w:p w:rsidR="0089007A" w:rsidRPr="002328E0" w:rsidRDefault="0089007A" w:rsidP="002328E0">
      <w:pPr>
        <w:spacing w:after="0" w:line="240" w:lineRule="auto"/>
        <w:jc w:val="center"/>
        <w:rPr>
          <w:rFonts w:ascii="Times New Roman" w:hAnsi="Times New Roman"/>
          <w:b/>
          <w:sz w:val="20"/>
          <w:szCs w:val="20"/>
        </w:rPr>
      </w:pPr>
    </w:p>
    <w:p w:rsidR="00540985" w:rsidRPr="002328E0" w:rsidRDefault="00D36426" w:rsidP="002328E0">
      <w:pPr>
        <w:spacing w:after="0" w:line="240" w:lineRule="auto"/>
        <w:jc w:val="both"/>
        <w:rPr>
          <w:rFonts w:ascii="Times New Roman" w:hAnsi="Times New Roman"/>
          <w:b/>
          <w:sz w:val="20"/>
          <w:szCs w:val="20"/>
        </w:rPr>
      </w:pPr>
      <w:r w:rsidRPr="002328E0">
        <w:rPr>
          <w:rFonts w:ascii="Times New Roman" w:hAnsi="Times New Roman"/>
          <w:b/>
          <w:sz w:val="20"/>
          <w:szCs w:val="20"/>
        </w:rPr>
        <w:t>P</w:t>
      </w:r>
      <w:r w:rsidR="00540985" w:rsidRPr="002328E0">
        <w:rPr>
          <w:rFonts w:ascii="Times New Roman" w:hAnsi="Times New Roman"/>
          <w:b/>
          <w:sz w:val="20"/>
          <w:szCs w:val="20"/>
        </w:rPr>
        <w:t>reparation</w:t>
      </w:r>
      <w:r w:rsidRPr="002328E0">
        <w:rPr>
          <w:rFonts w:ascii="Times New Roman" w:hAnsi="Times New Roman"/>
          <w:b/>
          <w:sz w:val="20"/>
          <w:szCs w:val="20"/>
        </w:rPr>
        <w:t xml:space="preserve"> and characterisation of ETB</w:t>
      </w:r>
    </w:p>
    <w:p w:rsidR="00C81456" w:rsidRPr="002328E0" w:rsidRDefault="00C81456"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Chitosan beads made by phase inversion of chitosan acetate solutions were neutralised and soaked in a mixture of ethanol and carbon disulfide for 7 days. All beads were rinsed thoroughly with ethanol and </w:t>
      </w:r>
      <w:r w:rsidR="001D14F0" w:rsidRPr="002328E0">
        <w:rPr>
          <w:rFonts w:ascii="Times New Roman" w:hAnsi="Times New Roman"/>
          <w:sz w:val="20"/>
          <w:szCs w:val="20"/>
        </w:rPr>
        <w:t xml:space="preserve">stored in </w:t>
      </w:r>
      <w:r w:rsidRPr="002328E0">
        <w:rPr>
          <w:rFonts w:ascii="Times New Roman" w:hAnsi="Times New Roman"/>
          <w:sz w:val="20"/>
          <w:szCs w:val="20"/>
        </w:rPr>
        <w:t xml:space="preserve">distilled water. </w:t>
      </w:r>
      <w:r w:rsidR="001D14F0" w:rsidRPr="002328E0">
        <w:rPr>
          <w:rFonts w:ascii="Times New Roman" w:hAnsi="Times New Roman"/>
          <w:sz w:val="20"/>
          <w:szCs w:val="20"/>
        </w:rPr>
        <w:t xml:space="preserve">The </w:t>
      </w:r>
      <w:proofErr w:type="spellStart"/>
      <w:r w:rsidR="001D14F0" w:rsidRPr="002328E0">
        <w:rPr>
          <w:rFonts w:ascii="Times New Roman" w:hAnsi="Times New Roman"/>
          <w:sz w:val="20"/>
          <w:szCs w:val="20"/>
        </w:rPr>
        <w:t>pH</w:t>
      </w:r>
      <w:r w:rsidR="001D14F0" w:rsidRPr="002328E0">
        <w:rPr>
          <w:rFonts w:ascii="Times New Roman" w:hAnsi="Times New Roman"/>
          <w:sz w:val="20"/>
          <w:szCs w:val="20"/>
          <w:vertAlign w:val="subscript"/>
        </w:rPr>
        <w:t>ZPC</w:t>
      </w:r>
      <w:proofErr w:type="spellEnd"/>
      <w:r w:rsidR="001D14F0" w:rsidRPr="002328E0">
        <w:rPr>
          <w:rFonts w:ascii="Times New Roman" w:hAnsi="Times New Roman"/>
          <w:sz w:val="20"/>
          <w:szCs w:val="20"/>
        </w:rPr>
        <w:t xml:space="preserve"> was determined by immersing and shaking 0.01 g of </w:t>
      </w:r>
      <w:r w:rsidR="00463854">
        <w:rPr>
          <w:rFonts w:ascii="Times New Roman" w:hAnsi="Times New Roman"/>
          <w:sz w:val="20"/>
          <w:szCs w:val="20"/>
        </w:rPr>
        <w:t xml:space="preserve">(Thiolated chitosan beads) </w:t>
      </w:r>
      <w:r w:rsidR="001D14F0" w:rsidRPr="002328E0">
        <w:rPr>
          <w:rFonts w:ascii="Times New Roman" w:hAnsi="Times New Roman"/>
          <w:sz w:val="20"/>
          <w:szCs w:val="20"/>
        </w:rPr>
        <w:t>ETB in 10mL of 0.01 M NaNO</w:t>
      </w:r>
      <w:r w:rsidR="001D14F0" w:rsidRPr="002328E0">
        <w:rPr>
          <w:rFonts w:ascii="Times New Roman" w:hAnsi="Times New Roman"/>
          <w:sz w:val="20"/>
          <w:szCs w:val="20"/>
          <w:vertAlign w:val="subscript"/>
        </w:rPr>
        <w:t>3</w:t>
      </w:r>
      <w:r w:rsidR="001D14F0" w:rsidRPr="002328E0">
        <w:rPr>
          <w:rFonts w:ascii="Times New Roman" w:hAnsi="Times New Roman"/>
          <w:sz w:val="20"/>
          <w:szCs w:val="20"/>
        </w:rPr>
        <w:t xml:space="preserve"> with initial pH of 2</w:t>
      </w:r>
      <w:r w:rsidR="00463854">
        <w:rPr>
          <w:rFonts w:ascii="Times New Roman" w:hAnsi="Times New Roman"/>
          <w:sz w:val="20"/>
          <w:szCs w:val="20"/>
        </w:rPr>
        <w:t xml:space="preserve"> -</w:t>
      </w:r>
      <w:r w:rsidR="001D14F0" w:rsidRPr="002328E0">
        <w:rPr>
          <w:rFonts w:ascii="Times New Roman" w:hAnsi="Times New Roman"/>
          <w:sz w:val="20"/>
          <w:szCs w:val="20"/>
        </w:rPr>
        <w:t xml:space="preserve"> 9 for 48 hours at 25 </w:t>
      </w:r>
      <w:r w:rsidR="001D14F0" w:rsidRPr="002328E0">
        <w:rPr>
          <w:rFonts w:ascii="Times New Roman" w:hAnsi="Times New Roman"/>
          <w:sz w:val="20"/>
          <w:szCs w:val="20"/>
        </w:rPr>
        <w:sym w:font="Symbol" w:char="F0B0"/>
      </w:r>
      <w:r w:rsidR="001D14F0" w:rsidRPr="002328E0">
        <w:rPr>
          <w:rFonts w:ascii="Times New Roman" w:hAnsi="Times New Roman"/>
          <w:sz w:val="20"/>
          <w:szCs w:val="20"/>
        </w:rPr>
        <w:t>C. The final solution pH was measured with a pH meter. The difference of final and initial pH (</w:t>
      </w:r>
      <w:r w:rsidR="001D14F0" w:rsidRPr="002328E0">
        <w:rPr>
          <w:rFonts w:ascii="Times New Roman" w:hAnsi="Times New Roman"/>
          <w:sz w:val="20"/>
          <w:szCs w:val="20"/>
        </w:rPr>
        <w:sym w:font="Symbol" w:char="F044"/>
      </w:r>
      <w:r w:rsidR="001D14F0" w:rsidRPr="002328E0">
        <w:rPr>
          <w:rFonts w:ascii="Times New Roman" w:hAnsi="Times New Roman"/>
          <w:sz w:val="20"/>
          <w:szCs w:val="20"/>
        </w:rPr>
        <w:t>pH)</w:t>
      </w:r>
      <w:r w:rsidR="000969FE" w:rsidRPr="002328E0">
        <w:rPr>
          <w:rFonts w:ascii="Times New Roman" w:hAnsi="Times New Roman"/>
          <w:sz w:val="20"/>
          <w:szCs w:val="20"/>
        </w:rPr>
        <w:t xml:space="preserve"> was calculate and</w:t>
      </w:r>
      <w:r w:rsidR="001D14F0" w:rsidRPr="002328E0">
        <w:rPr>
          <w:rFonts w:ascii="Times New Roman" w:hAnsi="Times New Roman"/>
          <w:sz w:val="20"/>
          <w:szCs w:val="20"/>
        </w:rPr>
        <w:t xml:space="preserve"> </w:t>
      </w:r>
      <w:r w:rsidR="000969FE" w:rsidRPr="002328E0">
        <w:rPr>
          <w:rFonts w:ascii="Times New Roman" w:hAnsi="Times New Roman"/>
          <w:sz w:val="20"/>
          <w:szCs w:val="20"/>
        </w:rPr>
        <w:t>p</w:t>
      </w:r>
      <w:r w:rsidR="001D14F0" w:rsidRPr="002328E0">
        <w:rPr>
          <w:rFonts w:ascii="Times New Roman" w:hAnsi="Times New Roman"/>
          <w:sz w:val="20"/>
          <w:szCs w:val="20"/>
        </w:rPr>
        <w:t>lot</w:t>
      </w:r>
      <w:r w:rsidR="000969FE" w:rsidRPr="002328E0">
        <w:rPr>
          <w:rFonts w:ascii="Times New Roman" w:hAnsi="Times New Roman"/>
          <w:sz w:val="20"/>
          <w:szCs w:val="20"/>
        </w:rPr>
        <w:t>ted</w:t>
      </w:r>
      <w:r w:rsidR="001D14F0" w:rsidRPr="002328E0">
        <w:rPr>
          <w:rFonts w:ascii="Times New Roman" w:hAnsi="Times New Roman"/>
          <w:sz w:val="20"/>
          <w:szCs w:val="20"/>
        </w:rPr>
        <w:t xml:space="preserve"> </w:t>
      </w:r>
      <w:r w:rsidR="000969FE" w:rsidRPr="002328E0">
        <w:rPr>
          <w:rFonts w:ascii="Times New Roman" w:hAnsi="Times New Roman"/>
          <w:sz w:val="20"/>
          <w:szCs w:val="20"/>
        </w:rPr>
        <w:t>against initial pH (</w:t>
      </w:r>
      <w:proofErr w:type="spellStart"/>
      <w:r w:rsidR="001D14F0" w:rsidRPr="002328E0">
        <w:rPr>
          <w:rFonts w:ascii="Times New Roman" w:hAnsi="Times New Roman"/>
          <w:sz w:val="20"/>
          <w:szCs w:val="20"/>
        </w:rPr>
        <w:t>pH</w:t>
      </w:r>
      <w:r w:rsidR="001D14F0" w:rsidRPr="002328E0">
        <w:rPr>
          <w:rFonts w:ascii="Times New Roman" w:hAnsi="Times New Roman"/>
          <w:sz w:val="20"/>
          <w:szCs w:val="20"/>
          <w:vertAlign w:val="subscript"/>
        </w:rPr>
        <w:t>o</w:t>
      </w:r>
      <w:proofErr w:type="spellEnd"/>
      <w:r w:rsidR="000969FE" w:rsidRPr="002328E0">
        <w:rPr>
          <w:rFonts w:ascii="Times New Roman" w:hAnsi="Times New Roman"/>
          <w:sz w:val="20"/>
          <w:szCs w:val="20"/>
        </w:rPr>
        <w:t>).</w:t>
      </w:r>
      <w:r w:rsidR="001D14F0" w:rsidRPr="002328E0">
        <w:rPr>
          <w:rFonts w:ascii="Times New Roman" w:hAnsi="Times New Roman"/>
          <w:sz w:val="20"/>
          <w:szCs w:val="20"/>
        </w:rPr>
        <w:t xml:space="preserve"> The (</w:t>
      </w:r>
      <w:proofErr w:type="spellStart"/>
      <w:r w:rsidR="001D14F0" w:rsidRPr="002328E0">
        <w:rPr>
          <w:rFonts w:ascii="Times New Roman" w:hAnsi="Times New Roman"/>
          <w:sz w:val="20"/>
          <w:szCs w:val="20"/>
        </w:rPr>
        <w:t>pH</w:t>
      </w:r>
      <w:r w:rsidR="001D14F0" w:rsidRPr="002328E0">
        <w:rPr>
          <w:rFonts w:ascii="Times New Roman" w:hAnsi="Times New Roman"/>
          <w:sz w:val="20"/>
          <w:szCs w:val="20"/>
          <w:vertAlign w:val="subscript"/>
        </w:rPr>
        <w:t>ZPC</w:t>
      </w:r>
      <w:proofErr w:type="spellEnd"/>
      <w:r w:rsidR="001D14F0" w:rsidRPr="002328E0">
        <w:rPr>
          <w:rFonts w:ascii="Times New Roman" w:hAnsi="Times New Roman"/>
          <w:sz w:val="20"/>
          <w:szCs w:val="20"/>
        </w:rPr>
        <w:t xml:space="preserve">) </w:t>
      </w:r>
      <w:r w:rsidR="000969FE" w:rsidRPr="002328E0">
        <w:rPr>
          <w:rFonts w:ascii="Times New Roman" w:hAnsi="Times New Roman"/>
          <w:sz w:val="20"/>
          <w:szCs w:val="20"/>
        </w:rPr>
        <w:t>wa</w:t>
      </w:r>
      <w:r w:rsidR="00463854">
        <w:rPr>
          <w:rFonts w:ascii="Times New Roman" w:hAnsi="Times New Roman"/>
          <w:sz w:val="20"/>
          <w:szCs w:val="20"/>
        </w:rPr>
        <w:t>s the intersection of x-</w:t>
      </w:r>
      <w:r w:rsidR="001D14F0" w:rsidRPr="002328E0">
        <w:rPr>
          <w:rFonts w:ascii="Times New Roman" w:hAnsi="Times New Roman"/>
          <w:sz w:val="20"/>
          <w:szCs w:val="20"/>
        </w:rPr>
        <w:t xml:space="preserve">axis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Wan Ngah&lt;/Author&gt;&lt;Year&gt;2010&lt;/Year&gt;&lt;RecNum&gt;910&lt;/RecNum&gt;&lt;DisplayText&gt;[6]&lt;/DisplayText&gt;&lt;record&gt;&lt;rec-number&gt;910&lt;/rec-number&gt;&lt;foreign-keys&gt;&lt;key app="EN" db-id="sr0twxwzpw9azuefz59vrzalex2r5r0e005r"&gt;910&lt;/key&gt;&lt;/foreign-keys&gt;&lt;ref-type name="Journal Article"&gt;17&lt;/ref-type&gt;&lt;contributors&gt;&lt;authors&gt;&lt;author&gt;Wan Ngah, Wan Saime&lt;/author&gt;&lt;author&gt;Ariff, Noorul&lt;/author&gt;&lt;author&gt;Hanafiah, Megat&lt;/author&gt;&lt;/authors&gt;&lt;/contributors&gt;&lt;titles&gt;&lt;title&gt;Preparation, characterization, and environmental application of crosslinked chitosan-coated bentonite for tartrazine adsorption from aqueous solutions&lt;/title&gt;&lt;secondary-title&gt;Water, Air, &amp;amp; Soil Pollution&lt;/secondary-title&gt;&lt;/titles&gt;&lt;periodical&gt;&lt;full-title&gt;Water, Air, &amp;amp; Soil Pollution&lt;/full-title&gt;&lt;/periodical&gt;&lt;pages&gt;225-236&lt;/pages&gt;&lt;volume&gt;206&lt;/volume&gt;&lt;number&gt;1&lt;/number&gt;&lt;dates&gt;&lt;year&gt;2010&lt;/year&gt;&lt;/dates&gt;&lt;work-type&gt;10.1007/s11270-009-0098-5&lt;/work-type&gt;&lt;urls&gt;&lt;related-urls&gt;&lt;url&gt;http://dx.doi.org/10.1007/s11270-009-0098-5&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6]</w:t>
      </w:r>
      <w:r w:rsidR="00234B9F" w:rsidRPr="002328E0">
        <w:rPr>
          <w:rFonts w:ascii="Times New Roman" w:hAnsi="Times New Roman"/>
          <w:sz w:val="20"/>
          <w:szCs w:val="20"/>
        </w:rPr>
        <w:fldChar w:fldCharType="end"/>
      </w:r>
      <w:r w:rsidR="001D14F0" w:rsidRPr="002328E0">
        <w:rPr>
          <w:rFonts w:ascii="Times New Roman" w:hAnsi="Times New Roman"/>
          <w:sz w:val="20"/>
          <w:szCs w:val="20"/>
        </w:rPr>
        <w:t>.</w:t>
      </w:r>
      <w:r w:rsidR="000969FE" w:rsidRPr="002328E0">
        <w:rPr>
          <w:rFonts w:ascii="Times New Roman" w:hAnsi="Times New Roman"/>
          <w:sz w:val="20"/>
          <w:szCs w:val="20"/>
        </w:rPr>
        <w:t xml:space="preserve"> Determination of cationic exchange capacity (CEC) began by d</w:t>
      </w:r>
      <w:r w:rsidR="000969FE" w:rsidRPr="002328E0">
        <w:rPr>
          <w:rFonts w:ascii="Times New Roman" w:hAnsi="Times New Roman"/>
          <w:sz w:val="20"/>
          <w:szCs w:val="20"/>
          <w:lang w:eastAsia="en-AU"/>
        </w:rPr>
        <w:t xml:space="preserve">ispersing 0.1g of ETB in 40mL of 0.02 M sodium acetate solution. The content was shaken for </w:t>
      </w:r>
      <w:r w:rsidR="00463854">
        <w:rPr>
          <w:rFonts w:ascii="Times New Roman" w:hAnsi="Times New Roman"/>
          <w:sz w:val="20"/>
          <w:szCs w:val="20"/>
          <w:lang w:eastAsia="en-AU"/>
        </w:rPr>
        <w:t>83</w:t>
      </w:r>
      <w:r w:rsidR="000969FE" w:rsidRPr="002328E0">
        <w:rPr>
          <w:rFonts w:ascii="Times New Roman" w:hAnsi="Times New Roman"/>
          <w:sz w:val="20"/>
          <w:szCs w:val="20"/>
          <w:lang w:eastAsia="en-AU"/>
        </w:rPr>
        <w:t xml:space="preserve"> hours, centrifuged and then decanted at room temperature. This step was again repeated twice with two aliquots of 40mL of isopropyl alcohol</w:t>
      </w:r>
      <w:r w:rsidR="00EE50C8" w:rsidRPr="002328E0">
        <w:rPr>
          <w:rFonts w:ascii="Times New Roman" w:hAnsi="Times New Roman"/>
          <w:sz w:val="20"/>
          <w:szCs w:val="20"/>
          <w:lang w:eastAsia="en-AU"/>
        </w:rPr>
        <w:t xml:space="preserve"> to eliminated excess NaNO</w:t>
      </w:r>
      <w:r w:rsidR="00EE50C8" w:rsidRPr="002328E0">
        <w:rPr>
          <w:rFonts w:ascii="Times New Roman" w:hAnsi="Times New Roman"/>
          <w:sz w:val="20"/>
          <w:szCs w:val="20"/>
          <w:vertAlign w:val="subscript"/>
          <w:lang w:eastAsia="en-AU"/>
        </w:rPr>
        <w:t>3</w:t>
      </w:r>
      <w:r w:rsidR="00EE50C8" w:rsidRPr="002328E0">
        <w:rPr>
          <w:rFonts w:ascii="Times New Roman" w:hAnsi="Times New Roman"/>
          <w:sz w:val="20"/>
          <w:szCs w:val="20"/>
          <w:lang w:eastAsia="en-AU"/>
        </w:rPr>
        <w:t xml:space="preserve">. Finally, the </w:t>
      </w:r>
      <w:proofErr w:type="gramStart"/>
      <w:r w:rsidR="00EE50C8" w:rsidRPr="002328E0">
        <w:rPr>
          <w:rFonts w:ascii="Times New Roman" w:hAnsi="Times New Roman"/>
          <w:sz w:val="20"/>
          <w:szCs w:val="20"/>
          <w:lang w:eastAsia="en-AU"/>
        </w:rPr>
        <w:t>Na(</w:t>
      </w:r>
      <w:proofErr w:type="gramEnd"/>
      <w:r w:rsidR="00EE50C8" w:rsidRPr="002328E0">
        <w:rPr>
          <w:rFonts w:ascii="Times New Roman" w:hAnsi="Times New Roman"/>
          <w:sz w:val="20"/>
          <w:szCs w:val="20"/>
          <w:lang w:eastAsia="en-AU"/>
        </w:rPr>
        <w:t xml:space="preserve">I) ions adsorbed on ETB were desorbed </w:t>
      </w:r>
      <w:r w:rsidR="000969FE" w:rsidRPr="002328E0">
        <w:rPr>
          <w:rFonts w:ascii="Times New Roman" w:hAnsi="Times New Roman"/>
          <w:sz w:val="20"/>
          <w:szCs w:val="20"/>
          <w:lang w:eastAsia="en-AU"/>
        </w:rPr>
        <w:t xml:space="preserve">with </w:t>
      </w:r>
      <w:r w:rsidR="00EE50C8" w:rsidRPr="002328E0">
        <w:rPr>
          <w:rFonts w:ascii="Times New Roman" w:hAnsi="Times New Roman"/>
          <w:sz w:val="20"/>
          <w:szCs w:val="20"/>
          <w:lang w:eastAsia="en-AU"/>
        </w:rPr>
        <w:t xml:space="preserve">two aliquots of </w:t>
      </w:r>
      <w:r w:rsidR="000969FE" w:rsidRPr="002328E0">
        <w:rPr>
          <w:rFonts w:ascii="Times New Roman" w:hAnsi="Times New Roman"/>
          <w:sz w:val="20"/>
          <w:szCs w:val="20"/>
          <w:lang w:eastAsia="en-AU"/>
        </w:rPr>
        <w:t>5</w:t>
      </w:r>
      <w:r w:rsidR="00EE50C8" w:rsidRPr="002328E0">
        <w:rPr>
          <w:rFonts w:ascii="Times New Roman" w:hAnsi="Times New Roman"/>
          <w:sz w:val="20"/>
          <w:szCs w:val="20"/>
          <w:lang w:eastAsia="en-AU"/>
        </w:rPr>
        <w:t xml:space="preserve">0 </w:t>
      </w:r>
      <w:r w:rsidR="000969FE" w:rsidRPr="002328E0">
        <w:rPr>
          <w:rFonts w:ascii="Times New Roman" w:hAnsi="Times New Roman"/>
          <w:sz w:val="20"/>
          <w:szCs w:val="20"/>
          <w:lang w:eastAsia="en-AU"/>
        </w:rPr>
        <w:t xml:space="preserve">mL of 0.02 </w:t>
      </w:r>
      <w:proofErr w:type="spellStart"/>
      <w:r w:rsidR="0022002A">
        <w:rPr>
          <w:rFonts w:ascii="Times New Roman" w:hAnsi="Times New Roman"/>
          <w:sz w:val="20"/>
          <w:szCs w:val="20"/>
          <w:lang w:eastAsia="en-AU"/>
        </w:rPr>
        <w:t>mM</w:t>
      </w:r>
      <w:proofErr w:type="spellEnd"/>
      <w:r w:rsidR="000969FE" w:rsidRPr="002328E0">
        <w:rPr>
          <w:rFonts w:ascii="Times New Roman" w:hAnsi="Times New Roman"/>
          <w:sz w:val="20"/>
          <w:szCs w:val="20"/>
          <w:lang w:eastAsia="en-AU"/>
        </w:rPr>
        <w:t xml:space="preserve"> ammonium acetate</w:t>
      </w:r>
      <w:r w:rsidR="00EE50C8" w:rsidRPr="002328E0">
        <w:rPr>
          <w:rFonts w:ascii="Times New Roman" w:hAnsi="Times New Roman"/>
          <w:sz w:val="20"/>
          <w:szCs w:val="20"/>
          <w:lang w:eastAsia="en-AU"/>
        </w:rPr>
        <w:t xml:space="preserve"> to make </w:t>
      </w:r>
      <w:r w:rsidR="000969FE" w:rsidRPr="002328E0">
        <w:rPr>
          <w:rFonts w:ascii="Times New Roman" w:hAnsi="Times New Roman"/>
          <w:sz w:val="20"/>
          <w:szCs w:val="20"/>
          <w:lang w:eastAsia="en-AU"/>
        </w:rPr>
        <w:t xml:space="preserve">100mL </w:t>
      </w:r>
      <w:r w:rsidR="00EE50C8" w:rsidRPr="002328E0">
        <w:rPr>
          <w:rFonts w:ascii="Times New Roman" w:hAnsi="Times New Roman"/>
          <w:sz w:val="20"/>
          <w:szCs w:val="20"/>
          <w:lang w:eastAsia="en-AU"/>
        </w:rPr>
        <w:t xml:space="preserve">using a </w:t>
      </w:r>
      <w:r w:rsidR="000969FE" w:rsidRPr="002328E0">
        <w:rPr>
          <w:rFonts w:ascii="Times New Roman" w:hAnsi="Times New Roman"/>
          <w:sz w:val="20"/>
          <w:szCs w:val="20"/>
          <w:lang w:eastAsia="en-AU"/>
        </w:rPr>
        <w:t>volumetric flask</w:t>
      </w:r>
      <w:r w:rsidR="00EE50C8" w:rsidRPr="002328E0">
        <w:rPr>
          <w:rFonts w:ascii="Times New Roman" w:hAnsi="Times New Roman"/>
          <w:sz w:val="20"/>
          <w:szCs w:val="20"/>
          <w:lang w:eastAsia="en-AU"/>
        </w:rPr>
        <w:t>.</w:t>
      </w:r>
      <w:r w:rsidR="000969FE" w:rsidRPr="002328E0">
        <w:rPr>
          <w:rFonts w:ascii="Times New Roman" w:hAnsi="Times New Roman"/>
          <w:sz w:val="20"/>
          <w:szCs w:val="20"/>
          <w:lang w:eastAsia="en-AU"/>
        </w:rPr>
        <w:t xml:space="preserve"> </w:t>
      </w:r>
      <w:r w:rsidR="00EE50C8" w:rsidRPr="002328E0">
        <w:rPr>
          <w:rFonts w:ascii="Times New Roman" w:hAnsi="Times New Roman"/>
          <w:sz w:val="20"/>
          <w:szCs w:val="20"/>
          <w:lang w:eastAsia="en-AU"/>
        </w:rPr>
        <w:t>T</w:t>
      </w:r>
      <w:r w:rsidR="000969FE" w:rsidRPr="002328E0">
        <w:rPr>
          <w:rFonts w:ascii="Times New Roman" w:hAnsi="Times New Roman"/>
          <w:sz w:val="20"/>
          <w:szCs w:val="20"/>
          <w:lang w:eastAsia="en-AU"/>
        </w:rPr>
        <w:t xml:space="preserve">he </w:t>
      </w:r>
      <w:proofErr w:type="gramStart"/>
      <w:r w:rsidR="00EE50C8" w:rsidRPr="002328E0">
        <w:rPr>
          <w:rFonts w:ascii="Times New Roman" w:hAnsi="Times New Roman"/>
          <w:sz w:val="20"/>
          <w:szCs w:val="20"/>
          <w:lang w:eastAsia="en-AU"/>
        </w:rPr>
        <w:t>Na(</w:t>
      </w:r>
      <w:proofErr w:type="gramEnd"/>
      <w:r w:rsidR="00EE50C8" w:rsidRPr="002328E0">
        <w:rPr>
          <w:rFonts w:ascii="Times New Roman" w:hAnsi="Times New Roman"/>
          <w:sz w:val="20"/>
          <w:szCs w:val="20"/>
          <w:lang w:eastAsia="en-AU"/>
        </w:rPr>
        <w:t xml:space="preserve">I) </w:t>
      </w:r>
      <w:r w:rsidR="000969FE" w:rsidRPr="002328E0">
        <w:rPr>
          <w:rFonts w:ascii="Times New Roman" w:hAnsi="Times New Roman"/>
          <w:sz w:val="20"/>
          <w:szCs w:val="20"/>
          <w:lang w:eastAsia="en-AU"/>
        </w:rPr>
        <w:t xml:space="preserve">concentration </w:t>
      </w:r>
      <w:r w:rsidR="00EE50C8" w:rsidRPr="002328E0">
        <w:rPr>
          <w:rFonts w:ascii="Times New Roman" w:hAnsi="Times New Roman"/>
          <w:sz w:val="20"/>
          <w:szCs w:val="20"/>
          <w:lang w:eastAsia="en-AU"/>
        </w:rPr>
        <w:t xml:space="preserve">was determined </w:t>
      </w:r>
      <w:r w:rsidR="000969FE" w:rsidRPr="002328E0">
        <w:rPr>
          <w:rFonts w:ascii="Times New Roman" w:hAnsi="Times New Roman"/>
          <w:sz w:val="20"/>
          <w:szCs w:val="20"/>
          <w:lang w:eastAsia="en-AU"/>
        </w:rPr>
        <w:t xml:space="preserve">using </w:t>
      </w:r>
      <w:r w:rsidR="004F6F3E">
        <w:rPr>
          <w:rFonts w:ascii="Times New Roman" w:hAnsi="Times New Roman"/>
          <w:sz w:val="20"/>
          <w:szCs w:val="20"/>
        </w:rPr>
        <w:t>i</w:t>
      </w:r>
      <w:r w:rsidR="00EE50C8" w:rsidRPr="002328E0">
        <w:rPr>
          <w:rFonts w:ascii="Times New Roman" w:hAnsi="Times New Roman"/>
          <w:sz w:val="20"/>
          <w:szCs w:val="20"/>
        </w:rPr>
        <w:t xml:space="preserve">nductively </w:t>
      </w:r>
      <w:r w:rsidR="004F6F3E">
        <w:rPr>
          <w:rFonts w:ascii="Times New Roman" w:hAnsi="Times New Roman"/>
          <w:sz w:val="20"/>
          <w:szCs w:val="20"/>
        </w:rPr>
        <w:t>c</w:t>
      </w:r>
      <w:r w:rsidR="00EE50C8" w:rsidRPr="002328E0">
        <w:rPr>
          <w:rFonts w:ascii="Times New Roman" w:hAnsi="Times New Roman"/>
          <w:sz w:val="20"/>
          <w:szCs w:val="20"/>
        </w:rPr>
        <w:t xml:space="preserve">oupled </w:t>
      </w:r>
      <w:r w:rsidR="004F6F3E">
        <w:rPr>
          <w:rFonts w:ascii="Times New Roman" w:hAnsi="Times New Roman"/>
          <w:sz w:val="20"/>
          <w:szCs w:val="20"/>
        </w:rPr>
        <w:t>p</w:t>
      </w:r>
      <w:r w:rsidR="00EE50C8" w:rsidRPr="002328E0">
        <w:rPr>
          <w:rFonts w:ascii="Times New Roman" w:hAnsi="Times New Roman"/>
          <w:sz w:val="20"/>
          <w:szCs w:val="20"/>
        </w:rPr>
        <w:t xml:space="preserve">lasma </w:t>
      </w:r>
      <w:r w:rsidR="004F6F3E">
        <w:rPr>
          <w:rFonts w:ascii="Times New Roman" w:hAnsi="Times New Roman"/>
          <w:sz w:val="20"/>
          <w:szCs w:val="20"/>
        </w:rPr>
        <w:t>o</w:t>
      </w:r>
      <w:r w:rsidR="00EE50C8" w:rsidRPr="002328E0">
        <w:rPr>
          <w:rFonts w:ascii="Times New Roman" w:hAnsi="Times New Roman"/>
          <w:sz w:val="20"/>
          <w:szCs w:val="20"/>
        </w:rPr>
        <w:t xml:space="preserve">ptical </w:t>
      </w:r>
      <w:r w:rsidR="004F6F3E">
        <w:rPr>
          <w:rFonts w:ascii="Times New Roman" w:hAnsi="Times New Roman"/>
          <w:sz w:val="20"/>
          <w:szCs w:val="20"/>
        </w:rPr>
        <w:t>e</w:t>
      </w:r>
      <w:r w:rsidR="00EE50C8" w:rsidRPr="002328E0">
        <w:rPr>
          <w:rFonts w:ascii="Times New Roman" w:hAnsi="Times New Roman"/>
          <w:sz w:val="20"/>
          <w:szCs w:val="20"/>
        </w:rPr>
        <w:t xml:space="preserve">mission </w:t>
      </w:r>
      <w:r w:rsidR="004F6F3E">
        <w:rPr>
          <w:rFonts w:ascii="Times New Roman" w:hAnsi="Times New Roman"/>
          <w:sz w:val="20"/>
          <w:szCs w:val="20"/>
        </w:rPr>
        <w:t>s</w:t>
      </w:r>
      <w:r w:rsidR="00EE50C8" w:rsidRPr="002328E0">
        <w:rPr>
          <w:rFonts w:ascii="Times New Roman" w:hAnsi="Times New Roman"/>
          <w:sz w:val="20"/>
          <w:szCs w:val="20"/>
        </w:rPr>
        <w:t>pectrometry (</w:t>
      </w:r>
      <w:r w:rsidR="000969FE" w:rsidRPr="002328E0">
        <w:rPr>
          <w:rFonts w:ascii="Times New Roman" w:hAnsi="Times New Roman"/>
          <w:sz w:val="20"/>
          <w:szCs w:val="20"/>
          <w:lang w:eastAsia="en-AU"/>
        </w:rPr>
        <w:t>ICP-OES</w:t>
      </w:r>
      <w:r w:rsidR="00EE50C8" w:rsidRPr="002328E0">
        <w:rPr>
          <w:rFonts w:ascii="Times New Roman" w:hAnsi="Times New Roman"/>
          <w:sz w:val="20"/>
          <w:szCs w:val="20"/>
          <w:lang w:eastAsia="en-AU"/>
        </w:rPr>
        <w:t>)</w:t>
      </w:r>
      <w:r w:rsidR="000969FE" w:rsidRPr="002328E0">
        <w:rPr>
          <w:rFonts w:ascii="Times New Roman" w:hAnsi="Times New Roman"/>
          <w:sz w:val="20"/>
          <w:szCs w:val="20"/>
          <w:lang w:eastAsia="en-AU"/>
        </w:rPr>
        <w:t xml:space="preserve">. The CEC value is represented by sodium ion concentration </w:t>
      </w:r>
      <w:r w:rsidR="00234B9F" w:rsidRPr="002328E0">
        <w:rPr>
          <w:rFonts w:ascii="Times New Roman" w:hAnsi="Times New Roman"/>
          <w:sz w:val="20"/>
          <w:szCs w:val="20"/>
          <w:lang w:eastAsia="en-AU"/>
        </w:rPr>
        <w:fldChar w:fldCharType="begin"/>
      </w:r>
      <w:r w:rsidR="002328E0">
        <w:rPr>
          <w:rFonts w:ascii="Times New Roman" w:hAnsi="Times New Roman"/>
          <w:sz w:val="20"/>
          <w:szCs w:val="20"/>
          <w:lang w:eastAsia="en-AU"/>
        </w:rPr>
        <w:instrText xml:space="preserve"> ADDIN EN.CITE &lt;EndNote&gt;&lt;Cite&gt;&lt;Author&gt;Popuri&lt;/Author&gt;&lt;Year&gt;2009&lt;/Year&gt;&lt;RecNum&gt;913&lt;/RecNum&gt;&lt;DisplayText&gt;[7]&lt;/DisplayText&gt;&lt;record&gt;&lt;rec-number&gt;913&lt;/rec-number&gt;&lt;foreign-keys&gt;&lt;key app="EN" db-id="sr0twxwzpw9azuefz59vrzalex2r5r0e005r"&gt;913&lt;/key&gt;&lt;/foreign-keys&gt;&lt;ref-type name="Journal Article"&gt;17&lt;/ref-type&gt;&lt;contributors&gt;&lt;authors&gt;&lt;author&gt;Popuri, Srinivasa R.&lt;/author&gt;&lt;author&gt;Vijaya, Y.&lt;/author&gt;&lt;author&gt;Boddu, Veera M.&lt;/author&gt;&lt;author&gt;Abburi, Krishnaiah&lt;/author&gt;&lt;/authors&gt;&lt;/contributors&gt;&lt;titles&gt;&lt;title&gt;Adsorptive removal of copper and nickel ions from water using chitosan coated PVC beads&lt;/title&gt;&lt;secondary-title&gt;Bioresource Technology&lt;/secondary-title&gt;&lt;/titles&gt;&lt;periodical&gt;&lt;full-title&gt;Bioresource Technology&lt;/full-title&gt;&lt;/periodical&gt;&lt;pages&gt;194-199&lt;/pages&gt;&lt;volume&gt;100&lt;/volume&gt;&lt;number&gt;1&lt;/number&gt;&lt;keywords&gt;&lt;keyword&gt;Chitosan&lt;/keyword&gt;&lt;keyword&gt;Biosorption&lt;/keyword&gt;&lt;keyword&gt;PVC beads&lt;/keyword&gt;&lt;keyword&gt;Copper&lt;/keyword&gt;&lt;keyword&gt;Nickel&lt;/keyword&gt;&lt;/keywords&gt;&lt;dates&gt;&lt;year&gt;2009&lt;/year&gt;&lt;/dates&gt;&lt;isbn&gt;0960-8524&lt;/isbn&gt;&lt;work-type&gt;doi: DOI: 10.1016/j.biortech.2008.05.041&lt;/work-type&gt;&lt;urls&gt;&lt;related-urls&gt;&lt;url&gt;http://www.sciencedirect.com/science/article/B6V24-4SY5WWJ-B/2/f0140aa7b8c2f53356b5c01e2b0980e1&lt;/url&gt;&lt;/related-urls&gt;&lt;/urls&gt;&lt;/record&gt;&lt;/Cite&gt;&lt;/EndNote&gt;</w:instrText>
      </w:r>
      <w:r w:rsidR="00234B9F" w:rsidRPr="002328E0">
        <w:rPr>
          <w:rFonts w:ascii="Times New Roman" w:hAnsi="Times New Roman"/>
          <w:sz w:val="20"/>
          <w:szCs w:val="20"/>
          <w:lang w:eastAsia="en-AU"/>
        </w:rPr>
        <w:fldChar w:fldCharType="separate"/>
      </w:r>
      <w:r w:rsidR="002328E0">
        <w:rPr>
          <w:rFonts w:ascii="Times New Roman" w:hAnsi="Times New Roman"/>
          <w:noProof/>
          <w:sz w:val="20"/>
          <w:szCs w:val="20"/>
          <w:lang w:eastAsia="en-AU"/>
        </w:rPr>
        <w:t>[7]</w:t>
      </w:r>
      <w:r w:rsidR="00234B9F" w:rsidRPr="002328E0">
        <w:rPr>
          <w:rFonts w:ascii="Times New Roman" w:hAnsi="Times New Roman"/>
          <w:sz w:val="20"/>
          <w:szCs w:val="20"/>
          <w:lang w:eastAsia="en-AU"/>
        </w:rPr>
        <w:fldChar w:fldCharType="end"/>
      </w:r>
      <w:r w:rsidR="000969FE" w:rsidRPr="002328E0">
        <w:rPr>
          <w:rFonts w:ascii="Times New Roman" w:hAnsi="Times New Roman"/>
          <w:sz w:val="20"/>
          <w:szCs w:val="20"/>
          <w:lang w:eastAsia="en-AU"/>
        </w:rPr>
        <w:t>.</w:t>
      </w:r>
      <w:r w:rsidR="00EE50C8" w:rsidRPr="002328E0">
        <w:rPr>
          <w:rFonts w:ascii="Times New Roman" w:hAnsi="Times New Roman"/>
          <w:sz w:val="20"/>
          <w:szCs w:val="20"/>
          <w:lang w:eastAsia="en-AU"/>
        </w:rPr>
        <w:t xml:space="preserve"> </w:t>
      </w:r>
      <w:r w:rsidRPr="002328E0">
        <w:rPr>
          <w:rFonts w:ascii="Times New Roman" w:hAnsi="Times New Roman"/>
          <w:sz w:val="20"/>
          <w:szCs w:val="20"/>
        </w:rPr>
        <w:t xml:space="preserve">The </w:t>
      </w:r>
      <w:proofErr w:type="spellStart"/>
      <w:r w:rsidRPr="002328E0">
        <w:rPr>
          <w:rFonts w:ascii="Times New Roman" w:hAnsi="Times New Roman"/>
          <w:sz w:val="20"/>
          <w:szCs w:val="20"/>
        </w:rPr>
        <w:t>sulfur</w:t>
      </w:r>
      <w:proofErr w:type="spellEnd"/>
      <w:r w:rsidRPr="002328E0">
        <w:rPr>
          <w:rFonts w:ascii="Times New Roman" w:hAnsi="Times New Roman"/>
          <w:sz w:val="20"/>
          <w:szCs w:val="20"/>
        </w:rPr>
        <w:t xml:space="preserve"> content was determined using </w:t>
      </w:r>
      <w:r w:rsidRPr="002328E0">
        <w:rPr>
          <w:rFonts w:ascii="Times New Roman" w:hAnsi="Times New Roman"/>
          <w:i/>
          <w:sz w:val="20"/>
          <w:szCs w:val="20"/>
        </w:rPr>
        <w:t>LECO</w:t>
      </w:r>
      <w:r w:rsidRPr="002328E0">
        <w:rPr>
          <w:rFonts w:ascii="Times New Roman" w:hAnsi="Times New Roman"/>
          <w:sz w:val="20"/>
          <w:szCs w:val="20"/>
        </w:rPr>
        <w:t xml:space="preserve"> </w:t>
      </w:r>
      <w:proofErr w:type="spellStart"/>
      <w:r w:rsidRPr="002328E0">
        <w:rPr>
          <w:rFonts w:ascii="Times New Roman" w:hAnsi="Times New Roman"/>
          <w:sz w:val="20"/>
          <w:szCs w:val="20"/>
        </w:rPr>
        <w:t>sul</w:t>
      </w:r>
      <w:r w:rsidR="00252FA9" w:rsidRPr="002328E0">
        <w:rPr>
          <w:rFonts w:ascii="Times New Roman" w:hAnsi="Times New Roman"/>
          <w:sz w:val="20"/>
          <w:szCs w:val="20"/>
        </w:rPr>
        <w:t>f</w:t>
      </w:r>
      <w:r w:rsidRPr="002328E0">
        <w:rPr>
          <w:rFonts w:ascii="Times New Roman" w:hAnsi="Times New Roman"/>
          <w:sz w:val="20"/>
          <w:szCs w:val="20"/>
        </w:rPr>
        <w:t>ur</w:t>
      </w:r>
      <w:proofErr w:type="spellEnd"/>
      <w:r w:rsidRPr="002328E0">
        <w:rPr>
          <w:rFonts w:ascii="Times New Roman" w:hAnsi="Times New Roman"/>
          <w:sz w:val="20"/>
          <w:szCs w:val="20"/>
        </w:rPr>
        <w:t xml:space="preserve"> elemental analyser and </w:t>
      </w:r>
      <w:r w:rsidR="004F6F3E">
        <w:rPr>
          <w:rFonts w:ascii="Times New Roman" w:hAnsi="Times New Roman"/>
          <w:sz w:val="20"/>
          <w:szCs w:val="20"/>
        </w:rPr>
        <w:t>e</w:t>
      </w:r>
      <w:r w:rsidRPr="002328E0">
        <w:rPr>
          <w:rFonts w:ascii="Times New Roman" w:hAnsi="Times New Roman"/>
          <w:sz w:val="20"/>
          <w:szCs w:val="20"/>
        </w:rPr>
        <w:t xml:space="preserve">nergy-dispersive X-ray </w:t>
      </w:r>
      <w:r w:rsidR="004F6F3E">
        <w:rPr>
          <w:rFonts w:ascii="Times New Roman" w:hAnsi="Times New Roman"/>
          <w:sz w:val="20"/>
          <w:szCs w:val="20"/>
        </w:rPr>
        <w:t>s</w:t>
      </w:r>
      <w:r w:rsidRPr="002328E0">
        <w:rPr>
          <w:rFonts w:ascii="Times New Roman" w:hAnsi="Times New Roman"/>
          <w:sz w:val="20"/>
          <w:szCs w:val="20"/>
        </w:rPr>
        <w:t xml:space="preserve">pectroscopy (EDX). The surface and core morphology was studied using </w:t>
      </w:r>
      <w:r w:rsidR="00D4611E" w:rsidRPr="002328E0">
        <w:rPr>
          <w:rFonts w:ascii="Times New Roman" w:hAnsi="Times New Roman"/>
          <w:sz w:val="20"/>
          <w:szCs w:val="20"/>
        </w:rPr>
        <w:t xml:space="preserve">X-ray </w:t>
      </w:r>
      <w:proofErr w:type="spellStart"/>
      <w:r w:rsidR="004F6F3E">
        <w:rPr>
          <w:rFonts w:ascii="Times New Roman" w:hAnsi="Times New Roman"/>
          <w:sz w:val="20"/>
          <w:szCs w:val="20"/>
        </w:rPr>
        <w:t>m</w:t>
      </w:r>
      <w:r w:rsidR="00D4611E" w:rsidRPr="002328E0">
        <w:rPr>
          <w:rFonts w:ascii="Times New Roman" w:hAnsi="Times New Roman"/>
          <w:sz w:val="20"/>
          <w:szCs w:val="20"/>
        </w:rPr>
        <w:t>icrotomography</w:t>
      </w:r>
      <w:proofErr w:type="spellEnd"/>
      <w:r w:rsidR="00D4611E" w:rsidRPr="002328E0">
        <w:rPr>
          <w:rFonts w:ascii="Times New Roman" w:hAnsi="Times New Roman"/>
          <w:sz w:val="20"/>
          <w:szCs w:val="20"/>
        </w:rPr>
        <w:t xml:space="preserve"> (</w:t>
      </w:r>
      <w:r w:rsidRPr="002328E0">
        <w:rPr>
          <w:rFonts w:ascii="Times New Roman" w:hAnsi="Times New Roman"/>
          <w:sz w:val="20"/>
          <w:szCs w:val="20"/>
        </w:rPr>
        <w:t>CT</w:t>
      </w:r>
      <w:r w:rsidR="00D4611E" w:rsidRPr="002328E0">
        <w:rPr>
          <w:rFonts w:ascii="Times New Roman" w:hAnsi="Times New Roman"/>
          <w:sz w:val="20"/>
          <w:szCs w:val="20"/>
        </w:rPr>
        <w:t>)</w:t>
      </w:r>
      <w:r w:rsidR="00AC4A70">
        <w:rPr>
          <w:rFonts w:ascii="Times New Roman" w:hAnsi="Times New Roman"/>
          <w:sz w:val="20"/>
          <w:szCs w:val="20"/>
        </w:rPr>
        <w:t xml:space="preserve"> and s</w:t>
      </w:r>
      <w:r w:rsidRPr="002328E0">
        <w:rPr>
          <w:rFonts w:ascii="Times New Roman" w:hAnsi="Times New Roman"/>
          <w:sz w:val="20"/>
          <w:szCs w:val="20"/>
        </w:rPr>
        <w:t xml:space="preserve">canning </w:t>
      </w:r>
      <w:r w:rsidR="00AC4A70">
        <w:rPr>
          <w:rFonts w:ascii="Times New Roman" w:hAnsi="Times New Roman"/>
          <w:sz w:val="20"/>
          <w:szCs w:val="20"/>
        </w:rPr>
        <w:t>e</w:t>
      </w:r>
      <w:r w:rsidRPr="002328E0">
        <w:rPr>
          <w:rFonts w:ascii="Times New Roman" w:hAnsi="Times New Roman"/>
          <w:sz w:val="20"/>
          <w:szCs w:val="20"/>
        </w:rPr>
        <w:t xml:space="preserve">lectron </w:t>
      </w:r>
      <w:r w:rsidR="00AC4A70">
        <w:rPr>
          <w:rFonts w:ascii="Times New Roman" w:hAnsi="Times New Roman"/>
          <w:sz w:val="20"/>
          <w:szCs w:val="20"/>
        </w:rPr>
        <w:t>m</w:t>
      </w:r>
      <w:r w:rsidRPr="002328E0">
        <w:rPr>
          <w:rFonts w:ascii="Times New Roman" w:hAnsi="Times New Roman"/>
          <w:sz w:val="20"/>
          <w:szCs w:val="20"/>
        </w:rPr>
        <w:t xml:space="preserve">icroscopy </w:t>
      </w:r>
      <w:r w:rsidR="00252FA9" w:rsidRPr="002328E0">
        <w:rPr>
          <w:rFonts w:ascii="Times New Roman" w:hAnsi="Times New Roman"/>
          <w:sz w:val="20"/>
          <w:szCs w:val="20"/>
        </w:rPr>
        <w:t xml:space="preserve">(SEM) </w:t>
      </w:r>
      <w:r w:rsidRPr="002328E0">
        <w:rPr>
          <w:rFonts w:ascii="Times New Roman" w:hAnsi="Times New Roman"/>
          <w:sz w:val="20"/>
          <w:szCs w:val="20"/>
        </w:rPr>
        <w:t xml:space="preserve">while the </w:t>
      </w:r>
      <w:proofErr w:type="spellStart"/>
      <w:r w:rsidR="00252FA9" w:rsidRPr="002328E0">
        <w:rPr>
          <w:rFonts w:ascii="Times New Roman" w:hAnsi="Times New Roman"/>
          <w:sz w:val="20"/>
          <w:szCs w:val="20"/>
        </w:rPr>
        <w:t>Brunauer</w:t>
      </w:r>
      <w:proofErr w:type="spellEnd"/>
      <w:r w:rsidR="00252FA9" w:rsidRPr="002328E0">
        <w:rPr>
          <w:rFonts w:ascii="Times New Roman" w:hAnsi="Times New Roman"/>
          <w:sz w:val="20"/>
          <w:szCs w:val="20"/>
        </w:rPr>
        <w:t>-Emmett-Teller (</w:t>
      </w:r>
      <w:r w:rsidRPr="002328E0">
        <w:rPr>
          <w:rFonts w:ascii="Times New Roman" w:hAnsi="Times New Roman"/>
          <w:sz w:val="20"/>
          <w:szCs w:val="20"/>
        </w:rPr>
        <w:t>BET</w:t>
      </w:r>
      <w:r w:rsidR="00252FA9" w:rsidRPr="002328E0">
        <w:rPr>
          <w:rFonts w:ascii="Times New Roman" w:hAnsi="Times New Roman"/>
          <w:sz w:val="20"/>
          <w:szCs w:val="20"/>
        </w:rPr>
        <w:t>)</w:t>
      </w:r>
      <w:r w:rsidRPr="002328E0">
        <w:rPr>
          <w:rFonts w:ascii="Times New Roman" w:hAnsi="Times New Roman"/>
          <w:sz w:val="20"/>
          <w:szCs w:val="20"/>
        </w:rPr>
        <w:t xml:space="preserve"> surface area was determined using Micrometrics Gemini</w:t>
      </w:r>
      <w:r w:rsidR="004F6F3E">
        <w:rPr>
          <w:rFonts w:ascii="Times New Roman" w:hAnsi="Times New Roman"/>
          <w:sz w:val="20"/>
          <w:szCs w:val="20"/>
        </w:rPr>
        <w:t xml:space="preserve"> surface analyser</w:t>
      </w:r>
      <w:r w:rsidRPr="002328E0">
        <w:rPr>
          <w:rFonts w:ascii="Times New Roman" w:hAnsi="Times New Roman"/>
          <w:sz w:val="20"/>
          <w:szCs w:val="20"/>
        </w:rPr>
        <w:t xml:space="preserve">. The </w:t>
      </w:r>
      <w:r w:rsidR="003F460A">
        <w:rPr>
          <w:rFonts w:ascii="Times New Roman" w:hAnsi="Times New Roman"/>
          <w:sz w:val="20"/>
          <w:szCs w:val="20"/>
        </w:rPr>
        <w:t>FTIR</w:t>
      </w:r>
      <w:r w:rsidRPr="002328E0">
        <w:rPr>
          <w:rFonts w:ascii="Times New Roman" w:hAnsi="Times New Roman"/>
          <w:sz w:val="20"/>
          <w:szCs w:val="20"/>
        </w:rPr>
        <w:t xml:space="preserve"> spectra were obtained using Perkin Elmer Spectrum400.</w:t>
      </w:r>
    </w:p>
    <w:p w:rsidR="00C81456" w:rsidRPr="002328E0" w:rsidRDefault="00C81456" w:rsidP="002328E0">
      <w:pPr>
        <w:spacing w:after="0" w:line="240" w:lineRule="auto"/>
        <w:jc w:val="both"/>
        <w:rPr>
          <w:rFonts w:ascii="Times New Roman" w:hAnsi="Times New Roman"/>
          <w:sz w:val="20"/>
          <w:szCs w:val="20"/>
        </w:rPr>
      </w:pPr>
    </w:p>
    <w:p w:rsidR="00540985" w:rsidRPr="002328E0" w:rsidRDefault="00960D21" w:rsidP="002328E0">
      <w:pPr>
        <w:spacing w:after="0" w:line="240" w:lineRule="auto"/>
        <w:jc w:val="both"/>
        <w:rPr>
          <w:rFonts w:ascii="Times New Roman" w:hAnsi="Times New Roman"/>
          <w:b/>
          <w:sz w:val="20"/>
          <w:szCs w:val="20"/>
        </w:rPr>
      </w:pPr>
      <w:r w:rsidRPr="002328E0">
        <w:rPr>
          <w:rFonts w:ascii="Times New Roman" w:hAnsi="Times New Roman"/>
          <w:b/>
          <w:sz w:val="20"/>
          <w:szCs w:val="20"/>
        </w:rPr>
        <w:t xml:space="preserve">Metal </w:t>
      </w:r>
      <w:r w:rsidR="002328E0">
        <w:rPr>
          <w:rFonts w:ascii="Times New Roman" w:hAnsi="Times New Roman"/>
          <w:b/>
          <w:sz w:val="20"/>
          <w:szCs w:val="20"/>
        </w:rPr>
        <w:t>S</w:t>
      </w:r>
      <w:r w:rsidR="00540985" w:rsidRPr="002328E0">
        <w:rPr>
          <w:rFonts w:ascii="Times New Roman" w:hAnsi="Times New Roman"/>
          <w:b/>
          <w:sz w:val="20"/>
          <w:szCs w:val="20"/>
        </w:rPr>
        <w:t xml:space="preserve">orption </w:t>
      </w:r>
      <w:r w:rsidR="002328E0">
        <w:rPr>
          <w:rFonts w:ascii="Times New Roman" w:hAnsi="Times New Roman"/>
          <w:b/>
          <w:sz w:val="20"/>
          <w:szCs w:val="20"/>
        </w:rPr>
        <w:t>S</w:t>
      </w:r>
      <w:r w:rsidR="00540985" w:rsidRPr="002328E0">
        <w:rPr>
          <w:rFonts w:ascii="Times New Roman" w:hAnsi="Times New Roman"/>
          <w:b/>
          <w:sz w:val="20"/>
          <w:szCs w:val="20"/>
        </w:rPr>
        <w:t>tudy</w:t>
      </w:r>
    </w:p>
    <w:p w:rsidR="0055745F" w:rsidRPr="002328E0" w:rsidRDefault="00960D21" w:rsidP="002328E0">
      <w:pPr>
        <w:autoSpaceDE w:val="0"/>
        <w:autoSpaceDN w:val="0"/>
        <w:adjustRightInd w:val="0"/>
        <w:spacing w:after="0" w:line="240" w:lineRule="auto"/>
        <w:jc w:val="both"/>
        <w:rPr>
          <w:rFonts w:ascii="Times New Roman" w:hAnsi="Times New Roman"/>
          <w:sz w:val="20"/>
          <w:szCs w:val="20"/>
        </w:rPr>
      </w:pPr>
      <w:r w:rsidRPr="002328E0">
        <w:rPr>
          <w:rFonts w:ascii="Times New Roman" w:hAnsi="Times New Roman"/>
          <w:sz w:val="20"/>
          <w:szCs w:val="20"/>
        </w:rPr>
        <w:t xml:space="preserve">The </w:t>
      </w:r>
      <w:r w:rsidR="00540985" w:rsidRPr="002328E0">
        <w:rPr>
          <w:rFonts w:ascii="Times New Roman" w:hAnsi="Times New Roman"/>
          <w:sz w:val="20"/>
          <w:szCs w:val="20"/>
        </w:rPr>
        <w:t xml:space="preserve">sorption </w:t>
      </w:r>
      <w:r w:rsidR="002C4BFD" w:rsidRPr="002328E0">
        <w:rPr>
          <w:rFonts w:ascii="Times New Roman" w:hAnsi="Times New Roman"/>
          <w:sz w:val="20"/>
          <w:szCs w:val="20"/>
        </w:rPr>
        <w:t xml:space="preserve">pH and sorbent dosage </w:t>
      </w:r>
      <w:r w:rsidR="00540985" w:rsidRPr="002328E0">
        <w:rPr>
          <w:rFonts w:ascii="Times New Roman" w:hAnsi="Times New Roman"/>
          <w:sz w:val="20"/>
          <w:szCs w:val="20"/>
        </w:rPr>
        <w:t xml:space="preserve">of ETB was optimised prior to kinetics and isotherm studies. ETB </w:t>
      </w:r>
      <w:r w:rsidR="002C4BFD" w:rsidRPr="002328E0">
        <w:rPr>
          <w:rFonts w:ascii="Times New Roman" w:hAnsi="Times New Roman"/>
          <w:sz w:val="20"/>
          <w:szCs w:val="20"/>
        </w:rPr>
        <w:t>at</w:t>
      </w:r>
      <w:r w:rsidR="00540985" w:rsidRPr="002328E0">
        <w:rPr>
          <w:rFonts w:ascii="Times New Roman" w:hAnsi="Times New Roman"/>
          <w:sz w:val="20"/>
          <w:szCs w:val="20"/>
        </w:rPr>
        <w:t xml:space="preserve"> various sorbent dosages (0.2, 0.5, 1.0, 2.0 and 5.0g/L) were added to 30 mL of 1.0 </w:t>
      </w:r>
      <w:proofErr w:type="spellStart"/>
      <w:r w:rsidR="0022002A">
        <w:rPr>
          <w:rFonts w:ascii="Times New Roman" w:hAnsi="Times New Roman"/>
          <w:sz w:val="20"/>
          <w:szCs w:val="20"/>
        </w:rPr>
        <w:t>mM</w:t>
      </w:r>
      <w:proofErr w:type="spellEnd"/>
      <w:r w:rsidR="00540985" w:rsidRPr="002328E0">
        <w:rPr>
          <w:rFonts w:ascii="Times New Roman" w:hAnsi="Times New Roman"/>
          <w:sz w:val="20"/>
          <w:szCs w:val="20"/>
        </w:rPr>
        <w:t xml:space="preserve"> Zn(II) and Pb(II) nitrate solution and were </w:t>
      </w:r>
      <w:r w:rsidR="002C4BFD" w:rsidRPr="002328E0">
        <w:rPr>
          <w:rFonts w:ascii="Times New Roman" w:hAnsi="Times New Roman"/>
          <w:sz w:val="20"/>
          <w:szCs w:val="20"/>
        </w:rPr>
        <w:t>shaken</w:t>
      </w:r>
      <w:r w:rsidR="00540985" w:rsidRPr="002328E0">
        <w:rPr>
          <w:rFonts w:ascii="Times New Roman" w:hAnsi="Times New Roman"/>
          <w:sz w:val="20"/>
          <w:szCs w:val="20"/>
        </w:rPr>
        <w:t xml:space="preserve"> using the end/end shaker for 5000 minutes. </w:t>
      </w:r>
      <w:r w:rsidR="00DD28CA" w:rsidRPr="002328E0">
        <w:rPr>
          <w:rFonts w:ascii="Times New Roman" w:hAnsi="Times New Roman"/>
          <w:sz w:val="20"/>
          <w:szCs w:val="20"/>
        </w:rPr>
        <w:t xml:space="preserve">The optimum sorption pH was determined between pH 3 and 7 at constant ETB dosage of 2.0 g/L. </w:t>
      </w:r>
      <w:r w:rsidR="00E26390" w:rsidRPr="002328E0">
        <w:rPr>
          <w:rFonts w:ascii="Times New Roman" w:hAnsi="Times New Roman"/>
          <w:sz w:val="20"/>
          <w:szCs w:val="20"/>
        </w:rPr>
        <w:t>T</w:t>
      </w:r>
      <w:r w:rsidR="002C4BFD" w:rsidRPr="002328E0">
        <w:rPr>
          <w:rFonts w:ascii="Times New Roman" w:hAnsi="Times New Roman"/>
          <w:sz w:val="20"/>
          <w:szCs w:val="20"/>
        </w:rPr>
        <w:t>ime based</w:t>
      </w:r>
      <w:r w:rsidRPr="002328E0">
        <w:rPr>
          <w:rFonts w:ascii="Times New Roman" w:hAnsi="Times New Roman"/>
          <w:sz w:val="20"/>
          <w:szCs w:val="20"/>
        </w:rPr>
        <w:t xml:space="preserve"> </w:t>
      </w:r>
      <w:r w:rsidR="00E26390" w:rsidRPr="002328E0">
        <w:rPr>
          <w:rFonts w:ascii="Times New Roman" w:hAnsi="Times New Roman"/>
          <w:sz w:val="20"/>
          <w:szCs w:val="20"/>
        </w:rPr>
        <w:t xml:space="preserve">sorption </w:t>
      </w:r>
      <w:r w:rsidR="002C4BFD" w:rsidRPr="002328E0">
        <w:rPr>
          <w:rFonts w:ascii="Times New Roman" w:hAnsi="Times New Roman"/>
          <w:sz w:val="20"/>
          <w:szCs w:val="20"/>
        </w:rPr>
        <w:t xml:space="preserve">experiment </w:t>
      </w:r>
      <w:r w:rsidR="00E26390" w:rsidRPr="002328E0">
        <w:rPr>
          <w:rFonts w:ascii="Times New Roman" w:hAnsi="Times New Roman"/>
          <w:sz w:val="20"/>
          <w:szCs w:val="20"/>
        </w:rPr>
        <w:t>w</w:t>
      </w:r>
      <w:r w:rsidR="002C4BFD" w:rsidRPr="002328E0">
        <w:rPr>
          <w:rFonts w:ascii="Times New Roman" w:hAnsi="Times New Roman"/>
          <w:sz w:val="20"/>
          <w:szCs w:val="20"/>
        </w:rPr>
        <w:t>as</w:t>
      </w:r>
      <w:r w:rsidR="00E26390" w:rsidRPr="002328E0">
        <w:rPr>
          <w:rFonts w:ascii="Times New Roman" w:hAnsi="Times New Roman"/>
          <w:sz w:val="20"/>
          <w:szCs w:val="20"/>
        </w:rPr>
        <w:t xml:space="preserve"> </w:t>
      </w:r>
      <w:r w:rsidR="002C4BFD" w:rsidRPr="002328E0">
        <w:rPr>
          <w:rFonts w:ascii="Times New Roman" w:hAnsi="Times New Roman"/>
          <w:sz w:val="20"/>
          <w:szCs w:val="20"/>
        </w:rPr>
        <w:t>conduct</w:t>
      </w:r>
      <w:r w:rsidR="00E26390" w:rsidRPr="002328E0">
        <w:rPr>
          <w:rFonts w:ascii="Times New Roman" w:hAnsi="Times New Roman"/>
          <w:sz w:val="20"/>
          <w:szCs w:val="20"/>
        </w:rPr>
        <w:t xml:space="preserve">ed at ETB dosage of 2.0 g/L, using 1.0 </w:t>
      </w:r>
      <w:proofErr w:type="spellStart"/>
      <w:r w:rsidR="0022002A">
        <w:rPr>
          <w:rFonts w:ascii="Times New Roman" w:hAnsi="Times New Roman"/>
          <w:sz w:val="20"/>
          <w:szCs w:val="20"/>
        </w:rPr>
        <w:t>mM</w:t>
      </w:r>
      <w:proofErr w:type="spellEnd"/>
      <w:r w:rsidR="00E26390" w:rsidRPr="002328E0">
        <w:rPr>
          <w:rFonts w:ascii="Times New Roman" w:hAnsi="Times New Roman"/>
          <w:sz w:val="20"/>
          <w:szCs w:val="20"/>
        </w:rPr>
        <w:t xml:space="preserve"> of </w:t>
      </w:r>
      <w:proofErr w:type="gramStart"/>
      <w:r w:rsidR="00E26390" w:rsidRPr="002328E0">
        <w:rPr>
          <w:rFonts w:ascii="Times New Roman" w:hAnsi="Times New Roman"/>
          <w:sz w:val="20"/>
          <w:szCs w:val="20"/>
        </w:rPr>
        <w:t>Zn(</w:t>
      </w:r>
      <w:proofErr w:type="gramEnd"/>
      <w:r w:rsidR="00E26390" w:rsidRPr="002328E0">
        <w:rPr>
          <w:rFonts w:ascii="Times New Roman" w:hAnsi="Times New Roman"/>
          <w:sz w:val="20"/>
          <w:szCs w:val="20"/>
        </w:rPr>
        <w:t xml:space="preserve">II) and Pb(II) nitrate solution at pH 5.4 and 4.4 respectively. </w:t>
      </w:r>
      <w:r w:rsidRPr="002328E0">
        <w:rPr>
          <w:rFonts w:ascii="Times New Roman" w:hAnsi="Times New Roman"/>
          <w:sz w:val="20"/>
          <w:szCs w:val="20"/>
        </w:rPr>
        <w:t xml:space="preserve">The </w:t>
      </w:r>
      <w:r w:rsidR="00E26390" w:rsidRPr="002328E0">
        <w:rPr>
          <w:rFonts w:ascii="Times New Roman" w:hAnsi="Times New Roman"/>
          <w:sz w:val="20"/>
          <w:szCs w:val="20"/>
        </w:rPr>
        <w:t xml:space="preserve">sorption isotherms </w:t>
      </w:r>
      <w:r w:rsidR="002C4BFD" w:rsidRPr="002328E0">
        <w:rPr>
          <w:rFonts w:ascii="Times New Roman" w:hAnsi="Times New Roman"/>
          <w:sz w:val="20"/>
          <w:szCs w:val="20"/>
        </w:rPr>
        <w:t xml:space="preserve">experiments </w:t>
      </w:r>
      <w:r w:rsidR="00E26390" w:rsidRPr="002328E0">
        <w:rPr>
          <w:rFonts w:ascii="Times New Roman" w:hAnsi="Times New Roman"/>
          <w:sz w:val="20"/>
          <w:szCs w:val="20"/>
        </w:rPr>
        <w:t xml:space="preserve">were </w:t>
      </w:r>
      <w:r w:rsidR="002C4BFD" w:rsidRPr="002328E0">
        <w:rPr>
          <w:rFonts w:ascii="Times New Roman" w:hAnsi="Times New Roman"/>
          <w:sz w:val="20"/>
          <w:szCs w:val="20"/>
        </w:rPr>
        <w:t>conducte</w:t>
      </w:r>
      <w:r w:rsidR="00E26390" w:rsidRPr="002328E0">
        <w:rPr>
          <w:rFonts w:ascii="Times New Roman" w:hAnsi="Times New Roman"/>
          <w:sz w:val="20"/>
          <w:szCs w:val="20"/>
        </w:rPr>
        <w:t xml:space="preserve">d at </w:t>
      </w:r>
      <w:r w:rsidR="002C4BFD" w:rsidRPr="002328E0">
        <w:rPr>
          <w:rFonts w:ascii="Times New Roman" w:hAnsi="Times New Roman"/>
          <w:sz w:val="20"/>
          <w:szCs w:val="20"/>
        </w:rPr>
        <w:t>a fixed</w:t>
      </w:r>
      <w:r w:rsidR="00E26390" w:rsidRPr="002328E0">
        <w:rPr>
          <w:rFonts w:ascii="Times New Roman" w:hAnsi="Times New Roman"/>
          <w:sz w:val="20"/>
          <w:szCs w:val="20"/>
        </w:rPr>
        <w:t xml:space="preserve"> ETB dosage (2.0 g/L) </w:t>
      </w:r>
      <w:r w:rsidR="00976271" w:rsidRPr="002328E0">
        <w:rPr>
          <w:rFonts w:ascii="Times New Roman" w:hAnsi="Times New Roman"/>
          <w:sz w:val="20"/>
          <w:szCs w:val="20"/>
        </w:rPr>
        <w:t xml:space="preserve">from </w:t>
      </w:r>
      <w:r w:rsidR="00E26390" w:rsidRPr="002328E0">
        <w:rPr>
          <w:rFonts w:ascii="Times New Roman" w:hAnsi="Times New Roman"/>
          <w:sz w:val="20"/>
          <w:szCs w:val="20"/>
        </w:rPr>
        <w:t xml:space="preserve">0.02 to 1.0 </w:t>
      </w:r>
      <w:proofErr w:type="spellStart"/>
      <w:r w:rsidR="0022002A">
        <w:rPr>
          <w:rFonts w:ascii="Times New Roman" w:hAnsi="Times New Roman"/>
          <w:sz w:val="20"/>
          <w:szCs w:val="20"/>
        </w:rPr>
        <w:t>mM</w:t>
      </w:r>
      <w:proofErr w:type="spellEnd"/>
      <w:r w:rsidR="00E26390" w:rsidRPr="002328E0">
        <w:rPr>
          <w:rFonts w:ascii="Times New Roman" w:hAnsi="Times New Roman"/>
          <w:sz w:val="20"/>
          <w:szCs w:val="20"/>
        </w:rPr>
        <w:t xml:space="preserve"> of initial metal concentration. </w:t>
      </w:r>
      <w:r w:rsidR="00540985" w:rsidRPr="002328E0">
        <w:rPr>
          <w:rFonts w:ascii="Times New Roman" w:hAnsi="Times New Roman"/>
          <w:sz w:val="20"/>
          <w:szCs w:val="20"/>
        </w:rPr>
        <w:t xml:space="preserve">The equilibrium concentration </w:t>
      </w:r>
      <w:r w:rsidR="00DD28CA" w:rsidRPr="002328E0">
        <w:rPr>
          <w:rFonts w:ascii="Times New Roman" w:hAnsi="Times New Roman"/>
          <w:sz w:val="20"/>
          <w:szCs w:val="20"/>
        </w:rPr>
        <w:t xml:space="preserve">of </w:t>
      </w:r>
      <w:proofErr w:type="gramStart"/>
      <w:r w:rsidR="00DD28CA" w:rsidRPr="002328E0">
        <w:rPr>
          <w:rFonts w:ascii="Times New Roman" w:hAnsi="Times New Roman"/>
          <w:sz w:val="20"/>
          <w:szCs w:val="20"/>
        </w:rPr>
        <w:t>Zn(</w:t>
      </w:r>
      <w:proofErr w:type="gramEnd"/>
      <w:r w:rsidR="00DD28CA" w:rsidRPr="002328E0">
        <w:rPr>
          <w:rFonts w:ascii="Times New Roman" w:hAnsi="Times New Roman"/>
          <w:sz w:val="20"/>
          <w:szCs w:val="20"/>
        </w:rPr>
        <w:t xml:space="preserve">II) and Pb(II) </w:t>
      </w:r>
      <w:r w:rsidR="00540985" w:rsidRPr="002328E0">
        <w:rPr>
          <w:rFonts w:ascii="Times New Roman" w:hAnsi="Times New Roman"/>
          <w:sz w:val="20"/>
          <w:szCs w:val="20"/>
        </w:rPr>
        <w:t>w</w:t>
      </w:r>
      <w:r w:rsidR="00DD28CA" w:rsidRPr="002328E0">
        <w:rPr>
          <w:rFonts w:ascii="Times New Roman" w:hAnsi="Times New Roman"/>
          <w:sz w:val="20"/>
          <w:szCs w:val="20"/>
        </w:rPr>
        <w:t>ere</w:t>
      </w:r>
      <w:r w:rsidR="00540985" w:rsidRPr="002328E0">
        <w:rPr>
          <w:rFonts w:ascii="Times New Roman" w:hAnsi="Times New Roman"/>
          <w:sz w:val="20"/>
          <w:szCs w:val="20"/>
        </w:rPr>
        <w:t xml:space="preserve"> analysed using ICP-OES.</w:t>
      </w:r>
      <w:r w:rsidR="00976271" w:rsidRPr="002328E0">
        <w:rPr>
          <w:rFonts w:ascii="Times New Roman" w:hAnsi="Times New Roman"/>
          <w:sz w:val="20"/>
          <w:szCs w:val="20"/>
        </w:rPr>
        <w:t xml:space="preserve"> Metal sorption data were analysed using Microsoft Office Excel 2007.</w:t>
      </w:r>
    </w:p>
    <w:p w:rsidR="00960D21" w:rsidRPr="002328E0" w:rsidRDefault="00960D21" w:rsidP="002328E0">
      <w:pPr>
        <w:autoSpaceDE w:val="0"/>
        <w:spacing w:after="0" w:line="240" w:lineRule="auto"/>
        <w:jc w:val="both"/>
        <w:rPr>
          <w:rFonts w:ascii="Times New Roman" w:hAnsi="Times New Roman"/>
          <w:sz w:val="20"/>
          <w:szCs w:val="20"/>
        </w:rPr>
      </w:pPr>
    </w:p>
    <w:p w:rsidR="00960D21" w:rsidRPr="002328E0" w:rsidRDefault="00960D21" w:rsidP="002328E0">
      <w:pPr>
        <w:autoSpaceDE w:val="0"/>
        <w:spacing w:after="0" w:line="240" w:lineRule="auto"/>
        <w:jc w:val="both"/>
        <w:rPr>
          <w:rFonts w:ascii="Times New Roman" w:hAnsi="Times New Roman"/>
          <w:b/>
          <w:sz w:val="20"/>
          <w:szCs w:val="20"/>
        </w:rPr>
      </w:pPr>
      <w:r w:rsidRPr="002328E0">
        <w:rPr>
          <w:rFonts w:ascii="Times New Roman" w:hAnsi="Times New Roman"/>
          <w:b/>
          <w:sz w:val="20"/>
          <w:szCs w:val="20"/>
        </w:rPr>
        <w:t xml:space="preserve">Kinetics and </w:t>
      </w:r>
      <w:r w:rsidR="002328E0">
        <w:rPr>
          <w:rFonts w:ascii="Times New Roman" w:hAnsi="Times New Roman"/>
          <w:b/>
          <w:sz w:val="20"/>
          <w:szCs w:val="20"/>
        </w:rPr>
        <w:t>I</w:t>
      </w:r>
      <w:r w:rsidRPr="002328E0">
        <w:rPr>
          <w:rFonts w:ascii="Times New Roman" w:hAnsi="Times New Roman"/>
          <w:b/>
          <w:sz w:val="20"/>
          <w:szCs w:val="20"/>
        </w:rPr>
        <w:t xml:space="preserve">sotherm </w:t>
      </w:r>
      <w:r w:rsidR="002328E0">
        <w:rPr>
          <w:rFonts w:ascii="Times New Roman" w:hAnsi="Times New Roman"/>
          <w:b/>
          <w:sz w:val="20"/>
          <w:szCs w:val="20"/>
        </w:rPr>
        <w:t>A</w:t>
      </w:r>
      <w:r w:rsidRPr="002328E0">
        <w:rPr>
          <w:rFonts w:ascii="Times New Roman" w:hAnsi="Times New Roman"/>
          <w:b/>
          <w:sz w:val="20"/>
          <w:szCs w:val="20"/>
        </w:rPr>
        <w:t>nalysis</w:t>
      </w:r>
    </w:p>
    <w:p w:rsidR="00191073" w:rsidRDefault="00976271" w:rsidP="002328E0">
      <w:pPr>
        <w:autoSpaceDE w:val="0"/>
        <w:spacing w:after="0" w:line="240" w:lineRule="auto"/>
        <w:jc w:val="both"/>
        <w:rPr>
          <w:rFonts w:ascii="Times New Roman" w:hAnsi="Times New Roman"/>
          <w:sz w:val="20"/>
          <w:szCs w:val="20"/>
        </w:rPr>
      </w:pPr>
      <w:r w:rsidRPr="002328E0">
        <w:rPr>
          <w:rFonts w:ascii="Times New Roman" w:hAnsi="Times New Roman"/>
          <w:sz w:val="20"/>
          <w:szCs w:val="20"/>
        </w:rPr>
        <w:t>Metal sorption kinetics w</w:t>
      </w:r>
      <w:r w:rsidR="00960D21" w:rsidRPr="002328E0">
        <w:rPr>
          <w:rFonts w:ascii="Times New Roman" w:hAnsi="Times New Roman"/>
          <w:sz w:val="20"/>
          <w:szCs w:val="20"/>
        </w:rPr>
        <w:t>as</w:t>
      </w:r>
      <w:r w:rsidRPr="002328E0">
        <w:rPr>
          <w:rFonts w:ascii="Times New Roman" w:hAnsi="Times New Roman"/>
          <w:sz w:val="20"/>
          <w:szCs w:val="20"/>
        </w:rPr>
        <w:t xml:space="preserve"> analysed using </w:t>
      </w:r>
      <w:proofErr w:type="spellStart"/>
      <w:r w:rsidRPr="002328E0">
        <w:rPr>
          <w:rFonts w:ascii="Times New Roman" w:hAnsi="Times New Roman"/>
          <w:sz w:val="20"/>
          <w:szCs w:val="20"/>
        </w:rPr>
        <w:t>linearised</w:t>
      </w:r>
      <w:proofErr w:type="spellEnd"/>
      <w:r w:rsidRPr="002328E0">
        <w:rPr>
          <w:rFonts w:ascii="Times New Roman" w:hAnsi="Times New Roman"/>
          <w:sz w:val="20"/>
          <w:szCs w:val="20"/>
        </w:rPr>
        <w:t xml:space="preserve"> pseudo first order model and </w:t>
      </w:r>
      <w:proofErr w:type="spellStart"/>
      <w:r w:rsidRPr="002328E0">
        <w:rPr>
          <w:rFonts w:ascii="Times New Roman" w:hAnsi="Times New Roman"/>
          <w:sz w:val="20"/>
          <w:szCs w:val="20"/>
        </w:rPr>
        <w:t>linearised</w:t>
      </w:r>
      <w:proofErr w:type="spellEnd"/>
      <w:r w:rsidRPr="002328E0">
        <w:rPr>
          <w:rFonts w:ascii="Times New Roman" w:hAnsi="Times New Roman"/>
          <w:sz w:val="20"/>
          <w:szCs w:val="20"/>
        </w:rPr>
        <w:t xml:space="preserve"> pseudo second order model</w:t>
      </w:r>
      <w:r w:rsidR="00191073" w:rsidRPr="002328E0">
        <w:rPr>
          <w:rFonts w:ascii="Times New Roman" w:hAnsi="Times New Roman"/>
          <w:sz w:val="20"/>
          <w:szCs w:val="20"/>
        </w:rPr>
        <w:t xml:space="preserve">. The pseudo-first-order kinetic equation or the </w:t>
      </w:r>
      <w:proofErr w:type="spellStart"/>
      <w:r w:rsidR="00191073" w:rsidRPr="002328E0">
        <w:rPr>
          <w:rFonts w:ascii="Times New Roman" w:hAnsi="Times New Roman"/>
          <w:sz w:val="20"/>
          <w:szCs w:val="20"/>
        </w:rPr>
        <w:t>Lagergren</w:t>
      </w:r>
      <w:proofErr w:type="spellEnd"/>
      <w:r w:rsidR="00191073" w:rsidRPr="002328E0">
        <w:rPr>
          <w:rFonts w:ascii="Times New Roman" w:hAnsi="Times New Roman"/>
          <w:sz w:val="20"/>
          <w:szCs w:val="20"/>
        </w:rPr>
        <w:t xml:space="preserve"> equation is given as Eq</w:t>
      </w:r>
      <w:r w:rsidR="0022002A">
        <w:rPr>
          <w:rFonts w:ascii="Times New Roman" w:hAnsi="Times New Roman"/>
          <w:sz w:val="20"/>
          <w:szCs w:val="20"/>
        </w:rPr>
        <w:t>uation</w:t>
      </w:r>
      <w:r w:rsidR="00191073" w:rsidRPr="002328E0">
        <w:rPr>
          <w:rFonts w:ascii="Times New Roman" w:hAnsi="Times New Roman"/>
          <w:sz w:val="20"/>
          <w:szCs w:val="20"/>
        </w:rPr>
        <w:t xml:space="preserve"> 1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Rafatullah&lt;/Author&gt;&lt;Year&gt;2009&lt;/Year&gt;&lt;RecNum&gt;798&lt;/RecNum&gt;&lt;DisplayText&gt;[8]&lt;/DisplayText&gt;&lt;record&gt;&lt;rec-number&gt;798&lt;/rec-number&gt;&lt;foreign-keys&gt;&lt;key app="EN" db-id="sr0twxwzpw9azuefz59vrzalex2r5r0e005r"&gt;798&lt;/key&gt;&lt;/foreign-keys&gt;&lt;ref-type name="Journal Article"&gt;17&lt;/ref-type&gt;&lt;contributors&gt;&lt;authors&gt;&lt;author&gt;Rafatullah, M.&lt;/author&gt;&lt;author&gt;Sulaiman, O.&lt;/author&gt;&lt;author&gt;Hashim, R.&lt;/author&gt;&lt;author&gt;Ahmad, A.&lt;/author&gt;&lt;/authors&gt;&lt;/contributors&gt;&lt;titles&gt;&lt;title&gt;Adsorption of copper (II), chromium (III), nickel (II) and lead (II) ions from aqueous solutions by meranti sawdust&lt;/title&gt;&lt;secondary-title&gt;Journal of Hazardous Materials&lt;/secondary-title&gt;&lt;/titles&gt;&lt;periodical&gt;&lt;full-title&gt;J Hazard Mater&lt;/full-title&gt;&lt;abbr-1&gt;Journal of hazardous materials&lt;/abbr-1&gt;&lt;/periodical&gt;&lt;pages&gt;969-977&lt;/pages&gt;&lt;volume&gt;170&lt;/volume&gt;&lt;number&gt;2-3&lt;/number&gt;&lt;keywords&gt;&lt;keyword&gt;Toxic metal&lt;/keyword&gt;&lt;keyword&gt;Adsorption&lt;/keyword&gt;&lt;keyword&gt;Isotherm&lt;/keyword&gt;&lt;keyword&gt;Kinetic&lt;/keyword&gt;&lt;keyword&gt;Intraparticle diffusion&lt;/keyword&gt;&lt;/keywords&gt;&lt;dates&gt;&lt;year&gt;2009&lt;/year&gt;&lt;/dates&gt;&lt;isbn&gt;0304-3894&lt;/isbn&gt;&lt;work-type&gt;doi: DOI: 10.1016/j.jhazmat.2009.05.066&lt;/work-type&gt;&lt;urls&gt;&lt;related-urls&gt;&lt;url&gt;http://www.sciencedirect.com/science/article/B6TGF-4WBK7H5-F/2/a9482dc17e81eb4a269a4474d0e5df51&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8]</w:t>
      </w:r>
      <w:r w:rsidR="00234B9F" w:rsidRPr="002328E0">
        <w:rPr>
          <w:rFonts w:ascii="Times New Roman" w:hAnsi="Times New Roman"/>
          <w:sz w:val="20"/>
          <w:szCs w:val="20"/>
        </w:rPr>
        <w:fldChar w:fldCharType="end"/>
      </w:r>
      <w:r w:rsidR="00191073" w:rsidRPr="002328E0">
        <w:rPr>
          <w:rFonts w:ascii="Times New Roman" w:hAnsi="Times New Roman"/>
          <w:sz w:val="20"/>
          <w:szCs w:val="20"/>
        </w:rPr>
        <w:t>.</w:t>
      </w:r>
    </w:p>
    <w:p w:rsidR="002328E0" w:rsidRPr="002328E0" w:rsidRDefault="002328E0" w:rsidP="002328E0">
      <w:pPr>
        <w:autoSpaceDE w:val="0"/>
        <w:spacing w:after="0" w:line="240" w:lineRule="auto"/>
        <w:jc w:val="both"/>
        <w:rPr>
          <w:rFonts w:ascii="Times New Roman" w:hAnsi="Times New Roman"/>
          <w:sz w:val="20"/>
          <w:szCs w:val="20"/>
        </w:rPr>
      </w:pPr>
    </w:p>
    <w:p w:rsidR="00191073" w:rsidRPr="002328E0" w:rsidRDefault="00191073" w:rsidP="0089007A">
      <w:pPr>
        <w:autoSpaceDE w:val="0"/>
        <w:spacing w:after="0" w:line="240" w:lineRule="auto"/>
        <w:ind w:firstLine="720"/>
        <w:jc w:val="both"/>
        <w:rPr>
          <w:rFonts w:ascii="Times New Roman" w:hAnsi="Times New Roman"/>
          <w:sz w:val="20"/>
          <w:szCs w:val="20"/>
        </w:rPr>
      </w:pPr>
      <w:r w:rsidRPr="002328E0">
        <w:rPr>
          <w:rFonts w:ascii="Times New Roman" w:hAnsi="Times New Roman"/>
          <w:position w:val="-24"/>
          <w:sz w:val="20"/>
          <w:szCs w:val="20"/>
        </w:rPr>
        <w:object w:dxaOrig="15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6.5pt;height:29.25pt" o:ole="">
            <v:imagedata r:id="rId8" o:title=""/>
          </v:shape>
          <o:OLEObject Type="Embed" ProgID="Equation.3" ShapeID="_x0000_i1026" DrawAspect="Content" ObjectID="_1494091992" r:id="rId9"/>
        </w:object>
      </w:r>
      <w:r w:rsidR="005B02F7">
        <w:rPr>
          <w:rFonts w:ascii="Times New Roman" w:hAnsi="Times New Roman"/>
          <w:sz w:val="20"/>
          <w:szCs w:val="20"/>
        </w:rPr>
        <w:tab/>
      </w:r>
      <w:r w:rsidR="00954AC1">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t xml:space="preserve">           </w:t>
      </w:r>
      <w:r w:rsidR="005B02F7">
        <w:rPr>
          <w:rFonts w:ascii="Times New Roman" w:hAnsi="Times New Roman"/>
          <w:sz w:val="20"/>
          <w:szCs w:val="20"/>
        </w:rPr>
        <w:t>(</w:t>
      </w:r>
      <w:r w:rsidRPr="002328E0">
        <w:rPr>
          <w:rFonts w:ascii="Times New Roman" w:hAnsi="Times New Roman"/>
          <w:sz w:val="20"/>
          <w:szCs w:val="20"/>
        </w:rPr>
        <w:t>Eq</w:t>
      </w:r>
      <w:r w:rsidR="005B02F7">
        <w:rPr>
          <w:rFonts w:ascii="Times New Roman" w:hAnsi="Times New Roman"/>
          <w:sz w:val="20"/>
          <w:szCs w:val="20"/>
        </w:rPr>
        <w:t>. 1)</w:t>
      </w:r>
    </w:p>
    <w:p w:rsidR="002328E0" w:rsidRDefault="002328E0" w:rsidP="002328E0">
      <w:pPr>
        <w:tabs>
          <w:tab w:val="left" w:pos="4140"/>
        </w:tabs>
        <w:autoSpaceDE w:val="0"/>
        <w:spacing w:after="0" w:line="240" w:lineRule="auto"/>
        <w:jc w:val="both"/>
        <w:rPr>
          <w:rFonts w:ascii="Times New Roman" w:hAnsi="Times New Roman"/>
          <w:sz w:val="20"/>
          <w:szCs w:val="20"/>
        </w:rPr>
      </w:pPr>
    </w:p>
    <w:p w:rsidR="00191073" w:rsidRDefault="00191073" w:rsidP="002328E0">
      <w:pPr>
        <w:tabs>
          <w:tab w:val="left" w:pos="4140"/>
        </w:tabs>
        <w:autoSpaceDE w:val="0"/>
        <w:spacing w:after="0" w:line="240" w:lineRule="auto"/>
        <w:jc w:val="both"/>
        <w:rPr>
          <w:rFonts w:ascii="Times New Roman" w:hAnsi="Times New Roman"/>
          <w:sz w:val="20"/>
          <w:szCs w:val="20"/>
        </w:rPr>
      </w:pPr>
      <w:r w:rsidRPr="002328E0">
        <w:rPr>
          <w:rFonts w:ascii="Times New Roman" w:hAnsi="Times New Roman"/>
          <w:sz w:val="20"/>
          <w:szCs w:val="20"/>
        </w:rPr>
        <w:t xml:space="preserve">The </w:t>
      </w:r>
      <w:proofErr w:type="spellStart"/>
      <w:r w:rsidRPr="002328E0">
        <w:rPr>
          <w:rFonts w:ascii="Times New Roman" w:hAnsi="Times New Roman"/>
          <w:sz w:val="20"/>
          <w:szCs w:val="20"/>
        </w:rPr>
        <w:t>linearised</w:t>
      </w:r>
      <w:proofErr w:type="spellEnd"/>
      <w:r w:rsidRPr="002328E0">
        <w:rPr>
          <w:rFonts w:ascii="Times New Roman" w:hAnsi="Times New Roman"/>
          <w:sz w:val="20"/>
          <w:szCs w:val="20"/>
        </w:rPr>
        <w:t xml:space="preserve"> form of the pseudo first-order rate equation is shown in </w:t>
      </w:r>
      <w:r w:rsidR="003F460A">
        <w:rPr>
          <w:rFonts w:ascii="Times New Roman" w:hAnsi="Times New Roman"/>
          <w:sz w:val="20"/>
          <w:szCs w:val="20"/>
        </w:rPr>
        <w:t>Equation</w:t>
      </w:r>
      <w:r w:rsidRPr="002328E0">
        <w:rPr>
          <w:rFonts w:ascii="Times New Roman" w:hAnsi="Times New Roman"/>
          <w:sz w:val="20"/>
          <w:szCs w:val="20"/>
        </w:rPr>
        <w:t xml:space="preserve"> 2.</w:t>
      </w:r>
    </w:p>
    <w:p w:rsidR="002328E0" w:rsidRPr="002328E0" w:rsidRDefault="002328E0" w:rsidP="002328E0">
      <w:pPr>
        <w:tabs>
          <w:tab w:val="left" w:pos="4140"/>
        </w:tabs>
        <w:autoSpaceDE w:val="0"/>
        <w:spacing w:after="0" w:line="240" w:lineRule="auto"/>
        <w:jc w:val="both"/>
        <w:rPr>
          <w:rFonts w:ascii="Times New Roman" w:hAnsi="Times New Roman"/>
          <w:sz w:val="20"/>
          <w:szCs w:val="20"/>
        </w:rPr>
      </w:pPr>
    </w:p>
    <w:p w:rsidR="00191073" w:rsidRPr="002328E0" w:rsidRDefault="0022002A" w:rsidP="0089007A">
      <w:pPr>
        <w:autoSpaceDE w:val="0"/>
        <w:spacing w:after="0" w:line="240" w:lineRule="auto"/>
        <w:ind w:firstLine="720"/>
        <w:jc w:val="both"/>
        <w:rPr>
          <w:rFonts w:ascii="Times New Roman" w:hAnsi="Times New Roman"/>
          <w:sz w:val="20"/>
          <w:szCs w:val="20"/>
        </w:rPr>
      </w:pPr>
      <w:r w:rsidRPr="0022002A">
        <w:rPr>
          <w:rFonts w:ascii="Times New Roman" w:eastAsia="SimSun" w:hAnsi="Times New Roman"/>
          <w:position w:val="-24"/>
          <w:sz w:val="16"/>
          <w:szCs w:val="16"/>
        </w:rPr>
        <w:object w:dxaOrig="2659" w:dyaOrig="620">
          <v:shape id="_x0000_i1027" type="#_x0000_t75" style="width:133.5pt;height:30.75pt" o:ole="">
            <v:imagedata r:id="rId10" o:title=""/>
          </v:shape>
          <o:OLEObject Type="Embed" ProgID="Equation.3" ShapeID="_x0000_i1027" DrawAspect="Content" ObjectID="_1494091993" r:id="rId11"/>
        </w:object>
      </w:r>
      <w:r w:rsidR="005B02F7">
        <w:rPr>
          <w:rFonts w:ascii="Times New Roman" w:eastAsia="SimSun" w:hAnsi="Times New Roman"/>
          <w:sz w:val="20"/>
          <w:szCs w:val="20"/>
        </w:rPr>
        <w:tab/>
      </w:r>
      <w:r w:rsidR="0089007A">
        <w:rPr>
          <w:rFonts w:ascii="Times New Roman" w:eastAsia="SimSun" w:hAnsi="Times New Roman"/>
          <w:sz w:val="20"/>
          <w:szCs w:val="20"/>
        </w:rPr>
        <w:tab/>
      </w:r>
      <w:r w:rsidR="0089007A">
        <w:rPr>
          <w:rFonts w:ascii="Times New Roman" w:eastAsia="SimSun" w:hAnsi="Times New Roman"/>
          <w:sz w:val="20"/>
          <w:szCs w:val="20"/>
        </w:rPr>
        <w:tab/>
      </w:r>
      <w:r w:rsidR="0089007A">
        <w:rPr>
          <w:rFonts w:ascii="Times New Roman" w:eastAsia="SimSun" w:hAnsi="Times New Roman"/>
          <w:sz w:val="20"/>
          <w:szCs w:val="20"/>
        </w:rPr>
        <w:tab/>
      </w:r>
      <w:r w:rsidR="0089007A">
        <w:rPr>
          <w:rFonts w:ascii="Times New Roman" w:eastAsia="SimSun" w:hAnsi="Times New Roman"/>
          <w:sz w:val="20"/>
          <w:szCs w:val="20"/>
        </w:rPr>
        <w:tab/>
      </w:r>
      <w:r w:rsidR="0089007A">
        <w:rPr>
          <w:rFonts w:ascii="Times New Roman" w:eastAsia="SimSun" w:hAnsi="Times New Roman"/>
          <w:sz w:val="20"/>
          <w:szCs w:val="20"/>
        </w:rPr>
        <w:tab/>
      </w:r>
      <w:r w:rsidR="0089007A">
        <w:rPr>
          <w:rFonts w:ascii="Times New Roman" w:eastAsia="SimSun" w:hAnsi="Times New Roman"/>
          <w:sz w:val="20"/>
          <w:szCs w:val="20"/>
        </w:rPr>
        <w:tab/>
        <w:t xml:space="preserve">           </w:t>
      </w:r>
      <w:r w:rsidR="005B02F7">
        <w:rPr>
          <w:rFonts w:ascii="Times New Roman" w:eastAsia="SimSun" w:hAnsi="Times New Roman"/>
          <w:sz w:val="20"/>
          <w:szCs w:val="20"/>
        </w:rPr>
        <w:t>(</w:t>
      </w:r>
      <w:r>
        <w:rPr>
          <w:rFonts w:ascii="Times New Roman" w:hAnsi="Times New Roman"/>
          <w:sz w:val="20"/>
          <w:szCs w:val="20"/>
        </w:rPr>
        <w:t>Eq</w:t>
      </w:r>
      <w:r w:rsidR="005B02F7">
        <w:rPr>
          <w:rFonts w:ascii="Times New Roman" w:hAnsi="Times New Roman"/>
          <w:sz w:val="20"/>
          <w:szCs w:val="20"/>
        </w:rPr>
        <w:t>.</w:t>
      </w:r>
      <w:r w:rsidR="00191073" w:rsidRPr="002328E0">
        <w:rPr>
          <w:rFonts w:ascii="Times New Roman" w:hAnsi="Times New Roman"/>
          <w:sz w:val="20"/>
          <w:szCs w:val="20"/>
        </w:rPr>
        <w:t xml:space="preserve"> 2</w:t>
      </w:r>
      <w:r w:rsidR="005B02F7">
        <w:rPr>
          <w:rFonts w:ascii="Times New Roman" w:hAnsi="Times New Roman"/>
          <w:sz w:val="20"/>
          <w:szCs w:val="20"/>
        </w:rPr>
        <w:t>)</w:t>
      </w:r>
    </w:p>
    <w:p w:rsidR="002328E0" w:rsidRDefault="002328E0" w:rsidP="002328E0">
      <w:pPr>
        <w:autoSpaceDE w:val="0"/>
        <w:spacing w:after="0" w:line="240" w:lineRule="auto"/>
        <w:jc w:val="both"/>
        <w:rPr>
          <w:rFonts w:ascii="Times New Roman" w:hAnsi="Times New Roman"/>
          <w:sz w:val="20"/>
          <w:szCs w:val="20"/>
        </w:rPr>
      </w:pPr>
    </w:p>
    <w:p w:rsidR="00191073" w:rsidRDefault="00191073" w:rsidP="002328E0">
      <w:pPr>
        <w:autoSpaceDE w:val="0"/>
        <w:spacing w:after="0" w:line="240" w:lineRule="auto"/>
        <w:jc w:val="both"/>
        <w:rPr>
          <w:rFonts w:ascii="Times New Roman" w:hAnsi="Times New Roman"/>
          <w:sz w:val="20"/>
          <w:szCs w:val="20"/>
        </w:rPr>
      </w:pPr>
      <w:r w:rsidRPr="002328E0">
        <w:rPr>
          <w:rFonts w:ascii="Times New Roman" w:hAnsi="Times New Roman"/>
          <w:sz w:val="20"/>
          <w:szCs w:val="20"/>
        </w:rPr>
        <w:t xml:space="preserve">Where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e</w:t>
      </w:r>
      <w:proofErr w:type="spellEnd"/>
      <w:r w:rsidRPr="002328E0">
        <w:rPr>
          <w:rFonts w:ascii="Times New Roman" w:hAnsi="Times New Roman"/>
          <w:sz w:val="20"/>
          <w:szCs w:val="20"/>
        </w:rPr>
        <w:t xml:space="preserve"> (mg/g) and </w:t>
      </w:r>
      <w:r w:rsidRPr="002328E0">
        <w:rPr>
          <w:rFonts w:ascii="Times New Roman" w:hAnsi="Times New Roman"/>
          <w:i/>
          <w:sz w:val="20"/>
          <w:szCs w:val="20"/>
        </w:rPr>
        <w:t>q</w:t>
      </w:r>
      <w:r w:rsidRPr="002328E0">
        <w:rPr>
          <w:rFonts w:ascii="Times New Roman" w:hAnsi="Times New Roman"/>
          <w:sz w:val="20"/>
          <w:szCs w:val="20"/>
        </w:rPr>
        <w:t xml:space="preserve"> (mg/L) is the amount of the metal ions adsorbed at equilibrium (mg/g) and </w:t>
      </w:r>
      <w:r w:rsidRPr="002328E0">
        <w:rPr>
          <w:rFonts w:ascii="Times New Roman" w:hAnsi="Times New Roman"/>
          <w:i/>
          <w:sz w:val="20"/>
          <w:szCs w:val="20"/>
        </w:rPr>
        <w:t>t</w:t>
      </w:r>
      <w:r w:rsidRPr="002328E0">
        <w:rPr>
          <w:rFonts w:ascii="Times New Roman" w:hAnsi="Times New Roman"/>
          <w:sz w:val="20"/>
          <w:szCs w:val="20"/>
        </w:rPr>
        <w:t xml:space="preserve"> (min), respectively and </w:t>
      </w:r>
      <w:r w:rsidRPr="002328E0">
        <w:rPr>
          <w:rFonts w:ascii="Times New Roman" w:hAnsi="Times New Roman"/>
          <w:i/>
          <w:sz w:val="20"/>
          <w:szCs w:val="20"/>
        </w:rPr>
        <w:t>k</w:t>
      </w:r>
      <w:r w:rsidRPr="002328E0">
        <w:rPr>
          <w:rFonts w:ascii="Times New Roman" w:hAnsi="Times New Roman"/>
          <w:sz w:val="20"/>
          <w:szCs w:val="20"/>
          <w:vertAlign w:val="subscript"/>
        </w:rPr>
        <w:t>1</w:t>
      </w:r>
      <w:r w:rsidRPr="002328E0">
        <w:rPr>
          <w:rFonts w:ascii="Times New Roman" w:hAnsi="Times New Roman"/>
          <w:sz w:val="20"/>
          <w:szCs w:val="20"/>
        </w:rPr>
        <w:t xml:space="preserve"> is the rate constant of the equation (min</w:t>
      </w:r>
      <w:r w:rsidRPr="002328E0">
        <w:rPr>
          <w:rFonts w:ascii="Times New Roman" w:hAnsi="Times New Roman"/>
          <w:sz w:val="20"/>
          <w:szCs w:val="20"/>
          <w:vertAlign w:val="superscript"/>
        </w:rPr>
        <w:t>-1</w:t>
      </w:r>
      <w:r w:rsidRPr="002328E0">
        <w:rPr>
          <w:rFonts w:ascii="Times New Roman" w:hAnsi="Times New Roman"/>
          <w:sz w:val="20"/>
          <w:szCs w:val="20"/>
        </w:rPr>
        <w:t xml:space="preserve">). The pseudo second order of </w:t>
      </w:r>
      <w:proofErr w:type="spellStart"/>
      <w:r w:rsidRPr="002328E0">
        <w:rPr>
          <w:rFonts w:ascii="Times New Roman" w:hAnsi="Times New Roman"/>
          <w:sz w:val="20"/>
          <w:szCs w:val="20"/>
        </w:rPr>
        <w:t>Lagergren</w:t>
      </w:r>
      <w:proofErr w:type="spellEnd"/>
      <w:r w:rsidRPr="002328E0">
        <w:rPr>
          <w:rFonts w:ascii="Times New Roman" w:hAnsi="Times New Roman"/>
          <w:sz w:val="20"/>
          <w:szCs w:val="20"/>
        </w:rPr>
        <w:t xml:space="preserve"> rate equation can be expressed as </w:t>
      </w:r>
      <w:r w:rsidR="0022002A">
        <w:rPr>
          <w:rFonts w:ascii="Times New Roman" w:hAnsi="Times New Roman"/>
          <w:sz w:val="20"/>
          <w:szCs w:val="20"/>
        </w:rPr>
        <w:t>Equation</w:t>
      </w:r>
      <w:r w:rsidRPr="002328E0">
        <w:rPr>
          <w:rFonts w:ascii="Times New Roman" w:hAnsi="Times New Roman"/>
          <w:sz w:val="20"/>
          <w:szCs w:val="20"/>
        </w:rPr>
        <w:t xml:space="preserve"> 3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Ertugay&lt;/Author&gt;&lt;Year&gt;2010&lt;/Year&gt;&lt;RecNum&gt;420&lt;/RecNum&gt;&lt;DisplayText&gt;[9]&lt;/DisplayText&gt;&lt;record&gt;&lt;rec-number&gt;420&lt;/rec-number&gt;&lt;foreign-keys&gt;&lt;key app="EN" db-id="sr0twxwzpw9azuefz59vrzalex2r5r0e005r"&gt;420&lt;/key&gt;&lt;/foreign-keys&gt;&lt;ref-type name="Journal Article"&gt;17&lt;/ref-type&gt;&lt;contributors&gt;&lt;authors&gt;&lt;author&gt;Ertugay, N.&lt;/author&gt;&lt;author&gt;Bayhan, Y. K.&lt;/author&gt;&lt;/authors&gt;&lt;/contributors&gt;&lt;titles&gt;&lt;title&gt;The removal of copper (II) ion by using mushroom biomass (Agaricus bisporus) and kinetic modelling&lt;/title&gt;&lt;secondary-title&gt;Desalination&lt;/secondary-title&gt;&lt;/titles&gt;&lt;periodical&gt;&lt;full-title&gt;Desalination&lt;/full-title&gt;&lt;abbr-1&gt;Desalination&lt;/abbr-1&gt;&lt;/periodical&gt;&lt;pages&gt;137-142&lt;/pages&gt;&lt;volume&gt;255&lt;/volume&gt;&lt;number&gt;1-3&lt;/number&gt;&lt;keywords&gt;&lt;keyword&gt;Biosorption&lt;/keyword&gt;&lt;keyword&gt;Agaricus bisporus&lt;/keyword&gt;&lt;keyword&gt;Copper (II)&lt;/keyword&gt;&lt;keyword&gt;Kinetic&lt;/keyword&gt;&lt;keyword&gt;Adsorption isotherms&lt;/keyword&gt;&lt;/keywords&gt;&lt;dates&gt;&lt;year&gt;2010&lt;/year&gt;&lt;/dates&gt;&lt;isbn&gt;0011-9164&lt;/isbn&gt;&lt;work-type&gt;doi: DOI: 10.1016/j.desal.2010.01.002&lt;/work-type&gt;&lt;urls&gt;&lt;related-urls&gt;&lt;url&gt;http://www.sciencedirect.com/science/article/B6TFX-4YBX1KR-1/2/c0e7f272574e4ff0e4cb7c6d9f45b515&lt;/url&gt;&lt;/related-urls&gt;&lt;/urls&gt;&lt;access-date&gt;Printed 23/04/2010&lt;/access-date&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9]</w:t>
      </w:r>
      <w:r w:rsidR="00234B9F" w:rsidRPr="002328E0">
        <w:rPr>
          <w:rFonts w:ascii="Times New Roman" w:hAnsi="Times New Roman"/>
          <w:sz w:val="20"/>
          <w:szCs w:val="20"/>
        </w:rPr>
        <w:fldChar w:fldCharType="end"/>
      </w:r>
      <w:r w:rsidRPr="002328E0">
        <w:rPr>
          <w:rFonts w:ascii="Times New Roman" w:hAnsi="Times New Roman"/>
          <w:sz w:val="20"/>
          <w:szCs w:val="20"/>
        </w:rPr>
        <w:t>.</w:t>
      </w:r>
    </w:p>
    <w:p w:rsidR="002328E0" w:rsidRPr="002328E0" w:rsidRDefault="002328E0" w:rsidP="002328E0">
      <w:pPr>
        <w:autoSpaceDE w:val="0"/>
        <w:spacing w:after="0" w:line="240" w:lineRule="auto"/>
        <w:jc w:val="both"/>
        <w:rPr>
          <w:rFonts w:ascii="Times New Roman" w:hAnsi="Times New Roman"/>
          <w:sz w:val="20"/>
          <w:szCs w:val="20"/>
        </w:rPr>
      </w:pPr>
    </w:p>
    <w:p w:rsidR="00191073" w:rsidRPr="002328E0" w:rsidRDefault="00191073" w:rsidP="0089007A">
      <w:pPr>
        <w:autoSpaceDE w:val="0"/>
        <w:spacing w:after="0" w:line="240" w:lineRule="auto"/>
        <w:ind w:firstLine="720"/>
        <w:jc w:val="both"/>
        <w:rPr>
          <w:rFonts w:ascii="Times New Roman" w:hAnsi="Times New Roman"/>
          <w:sz w:val="20"/>
          <w:szCs w:val="20"/>
        </w:rPr>
      </w:pPr>
      <w:r w:rsidRPr="002328E0">
        <w:rPr>
          <w:rFonts w:ascii="Times New Roman" w:hAnsi="Times New Roman"/>
          <w:position w:val="-24"/>
          <w:sz w:val="20"/>
          <w:szCs w:val="20"/>
        </w:rPr>
        <w:object w:dxaOrig="1660" w:dyaOrig="620">
          <v:shape id="_x0000_i1028" type="#_x0000_t75" style="width:84pt;height:29.25pt" o:ole="">
            <v:imagedata r:id="rId12" o:title=""/>
          </v:shape>
          <o:OLEObject Type="Embed" ProgID="Equation.3" ShapeID="_x0000_i1028" DrawAspect="Content" ObjectID="_1494091994" r:id="rId13"/>
        </w:object>
      </w:r>
      <w:r w:rsidR="00954AC1">
        <w:rPr>
          <w:rFonts w:ascii="Times New Roman" w:hAnsi="Times New Roman"/>
          <w:sz w:val="20"/>
          <w:szCs w:val="20"/>
        </w:rPr>
        <w:tab/>
      </w:r>
      <w:r w:rsidR="00954AC1">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3</w:t>
      </w:r>
      <w:r w:rsidR="00954AC1">
        <w:rPr>
          <w:rFonts w:ascii="Times New Roman" w:hAnsi="Times New Roman"/>
          <w:sz w:val="20"/>
          <w:szCs w:val="20"/>
        </w:rPr>
        <w:t>)</w:t>
      </w:r>
    </w:p>
    <w:p w:rsidR="002328E0" w:rsidRDefault="002328E0" w:rsidP="002328E0">
      <w:pPr>
        <w:autoSpaceDE w:val="0"/>
        <w:spacing w:after="0" w:line="240" w:lineRule="auto"/>
        <w:jc w:val="both"/>
        <w:rPr>
          <w:rFonts w:ascii="Times New Roman" w:hAnsi="Times New Roman"/>
          <w:sz w:val="20"/>
          <w:szCs w:val="20"/>
        </w:rPr>
      </w:pPr>
    </w:p>
    <w:p w:rsidR="00191073" w:rsidRDefault="00191073" w:rsidP="002328E0">
      <w:pPr>
        <w:autoSpaceDE w:val="0"/>
        <w:spacing w:after="0" w:line="240" w:lineRule="auto"/>
        <w:jc w:val="both"/>
        <w:rPr>
          <w:rFonts w:ascii="Times New Roman" w:hAnsi="Times New Roman"/>
          <w:sz w:val="20"/>
          <w:szCs w:val="20"/>
        </w:rPr>
      </w:pPr>
      <w:r w:rsidRPr="002328E0">
        <w:rPr>
          <w:rFonts w:ascii="Times New Roman" w:hAnsi="Times New Roman"/>
          <w:sz w:val="20"/>
          <w:szCs w:val="20"/>
        </w:rPr>
        <w:t xml:space="preserve">The integrated linear form of </w:t>
      </w:r>
      <w:r w:rsidR="0022002A">
        <w:rPr>
          <w:rFonts w:ascii="Times New Roman" w:hAnsi="Times New Roman"/>
          <w:sz w:val="20"/>
          <w:szCs w:val="20"/>
        </w:rPr>
        <w:t>Equation</w:t>
      </w:r>
      <w:r w:rsidRPr="002328E0">
        <w:rPr>
          <w:rFonts w:ascii="Times New Roman" w:hAnsi="Times New Roman"/>
          <w:sz w:val="20"/>
          <w:szCs w:val="20"/>
        </w:rPr>
        <w:t xml:space="preserve"> 3 can be represented as </w:t>
      </w:r>
      <w:r w:rsidR="0022002A">
        <w:rPr>
          <w:rFonts w:ascii="Times New Roman" w:hAnsi="Times New Roman"/>
          <w:sz w:val="20"/>
          <w:szCs w:val="20"/>
        </w:rPr>
        <w:t>Equation</w:t>
      </w:r>
      <w:r w:rsidRPr="002328E0">
        <w:rPr>
          <w:rFonts w:ascii="Times New Roman" w:hAnsi="Times New Roman"/>
          <w:sz w:val="20"/>
          <w:szCs w:val="20"/>
        </w:rPr>
        <w:t xml:space="preserve"> 4.</w:t>
      </w:r>
    </w:p>
    <w:p w:rsidR="002328E0" w:rsidRPr="002328E0" w:rsidRDefault="002328E0" w:rsidP="002328E0">
      <w:pPr>
        <w:autoSpaceDE w:val="0"/>
        <w:spacing w:after="0" w:line="240" w:lineRule="auto"/>
        <w:jc w:val="both"/>
        <w:rPr>
          <w:rFonts w:ascii="Times New Roman" w:hAnsi="Times New Roman"/>
          <w:sz w:val="20"/>
          <w:szCs w:val="20"/>
        </w:rPr>
      </w:pPr>
    </w:p>
    <w:p w:rsidR="00191073" w:rsidRPr="002328E0" w:rsidRDefault="00191073" w:rsidP="0089007A">
      <w:pPr>
        <w:spacing w:after="0" w:line="240" w:lineRule="auto"/>
        <w:ind w:left="-45" w:firstLine="765"/>
        <w:jc w:val="both"/>
        <w:rPr>
          <w:rFonts w:ascii="Times New Roman" w:hAnsi="Times New Roman"/>
          <w:sz w:val="20"/>
          <w:szCs w:val="20"/>
        </w:rPr>
      </w:pPr>
      <w:r w:rsidRPr="002328E0">
        <w:rPr>
          <w:rFonts w:ascii="Times New Roman" w:hAnsi="Times New Roman"/>
          <w:position w:val="-32"/>
          <w:sz w:val="20"/>
          <w:szCs w:val="20"/>
        </w:rPr>
        <w:object w:dxaOrig="1880" w:dyaOrig="760">
          <v:shape id="_x0000_i1029" type="#_x0000_t75" style="width:94.5pt;height:36.75pt" o:ole="">
            <v:imagedata r:id="rId14" o:title=""/>
          </v:shape>
          <o:OLEObject Type="Embed" ProgID="Equation.3" ShapeID="_x0000_i1029" DrawAspect="Content" ObjectID="_1494091995" r:id="rId15"/>
        </w:object>
      </w:r>
      <w:r w:rsidR="00954AC1">
        <w:rPr>
          <w:rFonts w:ascii="Times New Roman" w:hAnsi="Times New Roman"/>
          <w:sz w:val="20"/>
          <w:szCs w:val="20"/>
        </w:rPr>
        <w:tab/>
      </w:r>
      <w:r w:rsidR="00954AC1">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4</w:t>
      </w:r>
      <w:r w:rsidR="00954AC1">
        <w:rPr>
          <w:rFonts w:ascii="Times New Roman" w:hAnsi="Times New Roman"/>
          <w:sz w:val="20"/>
          <w:szCs w:val="20"/>
        </w:rPr>
        <w:t>)</w:t>
      </w:r>
    </w:p>
    <w:p w:rsidR="002328E0" w:rsidRDefault="002328E0" w:rsidP="002328E0">
      <w:pPr>
        <w:spacing w:after="0" w:line="240" w:lineRule="auto"/>
        <w:jc w:val="both"/>
        <w:rPr>
          <w:rFonts w:ascii="Times New Roman" w:hAnsi="Times New Roman"/>
          <w:sz w:val="20"/>
          <w:szCs w:val="20"/>
        </w:rPr>
      </w:pPr>
    </w:p>
    <w:p w:rsidR="00191073" w:rsidRDefault="00191073" w:rsidP="002328E0">
      <w:pPr>
        <w:spacing w:after="0" w:line="240" w:lineRule="auto"/>
        <w:jc w:val="both"/>
        <w:rPr>
          <w:rFonts w:ascii="Times New Roman" w:hAnsi="Times New Roman"/>
          <w:sz w:val="20"/>
          <w:szCs w:val="20"/>
        </w:rPr>
      </w:pPr>
      <w:r w:rsidRPr="002328E0">
        <w:rPr>
          <w:rFonts w:ascii="Times New Roman" w:hAnsi="Times New Roman"/>
          <w:sz w:val="20"/>
          <w:szCs w:val="20"/>
        </w:rPr>
        <w:lastRenderedPageBreak/>
        <w:t>Where,</w:t>
      </w:r>
      <w:r w:rsidRPr="002328E0">
        <w:rPr>
          <w:rFonts w:ascii="Times New Roman" w:hAnsi="Times New Roman"/>
          <w:i/>
          <w:sz w:val="20"/>
          <w:szCs w:val="20"/>
        </w:rPr>
        <w:t xml:space="preserve"> </w:t>
      </w:r>
      <w:proofErr w:type="gramStart"/>
      <w:r w:rsidRPr="002328E0">
        <w:rPr>
          <w:rFonts w:ascii="Times New Roman" w:hAnsi="Times New Roman"/>
          <w:i/>
          <w:sz w:val="20"/>
          <w:szCs w:val="20"/>
        </w:rPr>
        <w:t>k</w:t>
      </w:r>
      <w:r w:rsidRPr="002328E0">
        <w:rPr>
          <w:rFonts w:ascii="Times New Roman" w:hAnsi="Times New Roman"/>
          <w:sz w:val="20"/>
          <w:szCs w:val="20"/>
          <w:vertAlign w:val="subscript"/>
        </w:rPr>
        <w:t>2</w:t>
      </w:r>
      <w:proofErr w:type="gramEnd"/>
      <w:r w:rsidRPr="002328E0">
        <w:rPr>
          <w:rFonts w:ascii="Times New Roman" w:hAnsi="Times New Roman"/>
          <w:sz w:val="20"/>
          <w:szCs w:val="20"/>
        </w:rPr>
        <w:t xml:space="preserve"> (g/mg min) is the rate constant of the second-order equation, </w:t>
      </w:r>
      <w:r w:rsidRPr="002328E0">
        <w:rPr>
          <w:rFonts w:ascii="Times New Roman" w:hAnsi="Times New Roman"/>
          <w:i/>
          <w:sz w:val="20"/>
          <w:szCs w:val="20"/>
        </w:rPr>
        <w:t>q</w:t>
      </w:r>
      <w:r w:rsidRPr="002328E0">
        <w:rPr>
          <w:rFonts w:ascii="Times New Roman" w:hAnsi="Times New Roman"/>
          <w:sz w:val="20"/>
          <w:szCs w:val="20"/>
          <w:vertAlign w:val="subscript"/>
        </w:rPr>
        <w:t>t</w:t>
      </w:r>
      <w:r w:rsidR="00960D21" w:rsidRPr="002328E0">
        <w:rPr>
          <w:rFonts w:ascii="Times New Roman" w:hAnsi="Times New Roman"/>
          <w:sz w:val="20"/>
          <w:szCs w:val="20"/>
        </w:rPr>
        <w:t xml:space="preserve"> (mg/g) is the amount of </w:t>
      </w:r>
      <w:r w:rsidRPr="002328E0">
        <w:rPr>
          <w:rFonts w:ascii="Times New Roman" w:hAnsi="Times New Roman"/>
          <w:sz w:val="20"/>
          <w:szCs w:val="20"/>
        </w:rPr>
        <w:t xml:space="preserve">sorption time </w:t>
      </w:r>
      <w:r w:rsidRPr="002328E0">
        <w:rPr>
          <w:rFonts w:ascii="Times New Roman" w:hAnsi="Times New Roman"/>
          <w:i/>
          <w:sz w:val="20"/>
          <w:szCs w:val="20"/>
        </w:rPr>
        <w:t>t</w:t>
      </w:r>
      <w:r w:rsidRPr="002328E0">
        <w:rPr>
          <w:rFonts w:ascii="Times New Roman" w:hAnsi="Times New Roman"/>
          <w:sz w:val="20"/>
          <w:szCs w:val="20"/>
        </w:rPr>
        <w:t xml:space="preserve"> (min) and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e</w:t>
      </w:r>
      <w:proofErr w:type="spellEnd"/>
      <w:r w:rsidR="00960D21" w:rsidRPr="002328E0">
        <w:rPr>
          <w:rFonts w:ascii="Times New Roman" w:hAnsi="Times New Roman"/>
          <w:sz w:val="20"/>
          <w:szCs w:val="20"/>
        </w:rPr>
        <w:t xml:space="preserve"> is the amount of </w:t>
      </w:r>
      <w:r w:rsidRPr="002328E0">
        <w:rPr>
          <w:rFonts w:ascii="Times New Roman" w:hAnsi="Times New Roman"/>
          <w:sz w:val="20"/>
          <w:szCs w:val="20"/>
        </w:rPr>
        <w:t>sorption equilibrium (mg/g).</w:t>
      </w:r>
    </w:p>
    <w:p w:rsidR="002328E0" w:rsidRPr="002328E0" w:rsidRDefault="002328E0" w:rsidP="002328E0">
      <w:pPr>
        <w:spacing w:after="0" w:line="240" w:lineRule="auto"/>
        <w:jc w:val="both"/>
        <w:rPr>
          <w:rFonts w:ascii="Times New Roman" w:hAnsi="Times New Roman"/>
          <w:sz w:val="20"/>
          <w:szCs w:val="20"/>
        </w:rPr>
      </w:pPr>
    </w:p>
    <w:p w:rsidR="00191073" w:rsidRPr="002328E0" w:rsidRDefault="00960D21" w:rsidP="002328E0">
      <w:pPr>
        <w:autoSpaceDE w:val="0"/>
        <w:spacing w:after="0" w:line="240" w:lineRule="auto"/>
        <w:jc w:val="both"/>
        <w:rPr>
          <w:rFonts w:ascii="Times New Roman" w:hAnsi="Times New Roman"/>
          <w:sz w:val="20"/>
          <w:szCs w:val="20"/>
        </w:rPr>
      </w:pPr>
      <w:r w:rsidRPr="002328E0">
        <w:rPr>
          <w:rFonts w:ascii="Times New Roman" w:hAnsi="Times New Roman"/>
          <w:sz w:val="20"/>
          <w:szCs w:val="20"/>
        </w:rPr>
        <w:t>The Langmuir isotherm</w:t>
      </w:r>
      <w:r w:rsidR="00FE6867" w:rsidRPr="002328E0">
        <w:rPr>
          <w:rFonts w:ascii="Times New Roman" w:hAnsi="Times New Roman"/>
          <w:sz w:val="20"/>
          <w:szCs w:val="20"/>
        </w:rPr>
        <w:t>s assume</w:t>
      </w:r>
      <w:r w:rsidRPr="002328E0">
        <w:rPr>
          <w:rFonts w:ascii="Times New Roman" w:hAnsi="Times New Roman"/>
          <w:sz w:val="20"/>
          <w:szCs w:val="20"/>
        </w:rPr>
        <w:t xml:space="preserve"> that </w:t>
      </w:r>
      <w:r w:rsidR="00FE6867" w:rsidRPr="002328E0">
        <w:rPr>
          <w:rFonts w:ascii="Times New Roman" w:hAnsi="Times New Roman"/>
          <w:sz w:val="20"/>
          <w:szCs w:val="20"/>
        </w:rPr>
        <w:t xml:space="preserve">adsorption </w:t>
      </w:r>
      <w:r w:rsidR="00191073" w:rsidRPr="002328E0">
        <w:rPr>
          <w:rFonts w:ascii="Times New Roman" w:hAnsi="Times New Roman"/>
          <w:sz w:val="20"/>
          <w:szCs w:val="20"/>
        </w:rPr>
        <w:t xml:space="preserve">takes place at specific homogeneous sites within the adsorbents. The Langmuir isotherm equation is represented as </w:t>
      </w:r>
      <w:r w:rsidR="0022002A">
        <w:rPr>
          <w:rFonts w:ascii="Times New Roman" w:hAnsi="Times New Roman"/>
          <w:sz w:val="20"/>
          <w:szCs w:val="20"/>
        </w:rPr>
        <w:t>Equation</w:t>
      </w:r>
      <w:r w:rsidR="00191073" w:rsidRPr="002328E0">
        <w:rPr>
          <w:rFonts w:ascii="Times New Roman" w:hAnsi="Times New Roman"/>
          <w:sz w:val="20"/>
          <w:szCs w:val="20"/>
        </w:rPr>
        <w:t xml:space="preserve"> 5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Dahiya&lt;/Author&gt;&lt;Year&gt;2008&lt;/Year&gt;&lt;RecNum&gt;268&lt;/RecNum&gt;&lt;DisplayText&gt;[10]&lt;/DisplayText&gt;&lt;record&gt;&lt;rec-number&gt;268&lt;/rec-number&gt;&lt;foreign-keys&gt;&lt;key app="EN" db-id="sr0twxwzpw9azuefz59vrzalex2r5r0e005r"&gt;268&lt;/key&gt;&lt;/foreign-keys&gt;&lt;ref-type name="Journal Article"&gt;17&lt;/ref-type&gt;&lt;contributors&gt;&lt;authors&gt;&lt;author&gt;Dahiya, Sudhir&lt;/author&gt;&lt;author&gt;Tripathi, R. M.&lt;/author&gt;&lt;author&gt;Hegde, A. G.&lt;/author&gt;&lt;/authors&gt;&lt;/contributors&gt;&lt;titles&gt;&lt;title&gt;Biosorption of lead and copper from aqueous solutions by pre-treated crab and arca shell biomass&lt;/title&gt;&lt;secondary-title&gt;Bioresource Technology&lt;/secondary-title&gt;&lt;/titles&gt;&lt;periodical&gt;&lt;full-title&gt;Bioresource Technology&lt;/full-title&gt;&lt;/periodical&gt;&lt;pages&gt;179-187&lt;/pages&gt;&lt;volume&gt;99&lt;/volume&gt;&lt;number&gt;1&lt;/number&gt;&lt;keywords&gt;&lt;keyword&gt;Lagergren&lt;/keyword&gt;&lt;keyword&gt;Langmuir&lt;/keyword&gt;&lt;keyword&gt;Freundlich isotherm&lt;/keyword&gt;&lt;keyword&gt;Adsorption free energy&lt;/keyword&gt;&lt;keyword&gt;Halls separation factor&lt;/keyword&gt;&lt;/keywords&gt;&lt;dates&gt;&lt;year&gt;2008&lt;/year&gt;&lt;/dates&gt;&lt;isbn&gt;0960-8524&lt;/isbn&gt;&lt;work-type&gt;doi: DOI: 10.1016/j.biortech.2006.11.011&lt;/work-type&gt;&lt;urls&gt;&lt;related-urls&gt;&lt;url&gt;http://www.sciencedirect.com/science/article/B6V24-4MV71FH-2/2/f5d949fd0e46680c207bfe04044f4559&lt;/url&gt;&lt;/related-urls&gt;&lt;/urls&gt;&lt;access-date&gt;Printed 06/04/2010&lt;/access-date&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0]</w:t>
      </w:r>
      <w:r w:rsidR="00234B9F" w:rsidRPr="002328E0">
        <w:rPr>
          <w:rFonts w:ascii="Times New Roman" w:hAnsi="Times New Roman"/>
          <w:sz w:val="20"/>
          <w:szCs w:val="20"/>
        </w:rPr>
        <w:fldChar w:fldCharType="end"/>
      </w:r>
      <w:r w:rsidR="00191073" w:rsidRPr="002328E0">
        <w:rPr>
          <w:rFonts w:ascii="Times New Roman" w:hAnsi="Times New Roman"/>
          <w:sz w:val="20"/>
          <w:szCs w:val="20"/>
        </w:rPr>
        <w:t>.</w:t>
      </w:r>
    </w:p>
    <w:p w:rsidR="002328E0" w:rsidRDefault="002328E0" w:rsidP="002328E0">
      <w:pPr>
        <w:autoSpaceDE w:val="0"/>
        <w:spacing w:after="0" w:line="240" w:lineRule="auto"/>
        <w:ind w:left="-45"/>
        <w:rPr>
          <w:rFonts w:ascii="Times New Roman" w:hAnsi="Times New Roman"/>
          <w:sz w:val="20"/>
          <w:szCs w:val="20"/>
        </w:rPr>
      </w:pPr>
    </w:p>
    <w:p w:rsidR="00191073" w:rsidRPr="002328E0" w:rsidRDefault="00191073" w:rsidP="0089007A">
      <w:pPr>
        <w:autoSpaceDE w:val="0"/>
        <w:spacing w:after="0" w:line="240" w:lineRule="auto"/>
        <w:ind w:left="-45" w:firstLine="765"/>
        <w:rPr>
          <w:rFonts w:ascii="Times New Roman" w:hAnsi="Times New Roman"/>
          <w:bCs/>
          <w:sz w:val="20"/>
          <w:szCs w:val="20"/>
        </w:rPr>
      </w:pPr>
      <w:r w:rsidRPr="002328E0">
        <w:rPr>
          <w:rFonts w:ascii="Times New Roman" w:hAnsi="Times New Roman"/>
          <w:position w:val="-30"/>
          <w:sz w:val="20"/>
          <w:szCs w:val="20"/>
        </w:rPr>
        <w:object w:dxaOrig="1540" w:dyaOrig="700">
          <v:shape id="_x0000_i1030" type="#_x0000_t75" style="width:76.5pt;height:35.25pt" o:ole="">
            <v:imagedata r:id="rId16" o:title=""/>
          </v:shape>
          <o:OLEObject Type="Embed" ProgID="Equation.3" ShapeID="_x0000_i1030" DrawAspect="Content" ObjectID="_1494091996" r:id="rId17"/>
        </w:object>
      </w:r>
      <w:r w:rsidR="00954AC1">
        <w:rPr>
          <w:rFonts w:ascii="Times New Roman" w:hAnsi="Times New Roman"/>
          <w:sz w:val="20"/>
          <w:szCs w:val="20"/>
        </w:rPr>
        <w:tab/>
      </w:r>
      <w:r w:rsidR="00954AC1">
        <w:rPr>
          <w:rFonts w:ascii="Times New Roman" w:hAnsi="Times New Roman"/>
          <w:sz w:val="20"/>
          <w:szCs w:val="20"/>
        </w:rPr>
        <w:tab/>
      </w:r>
      <w:r w:rsidR="0089007A">
        <w:rPr>
          <w:rFonts w:ascii="Times New Roman" w:hAnsi="Times New Roman"/>
          <w:sz w:val="20"/>
          <w:szCs w:val="20"/>
        </w:rPr>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5</w:t>
      </w:r>
      <w:r w:rsidR="00954AC1">
        <w:rPr>
          <w:rFonts w:ascii="Times New Roman" w:hAnsi="Times New Roman"/>
          <w:sz w:val="20"/>
          <w:szCs w:val="20"/>
        </w:rPr>
        <w:t>)</w:t>
      </w:r>
    </w:p>
    <w:p w:rsidR="002328E0" w:rsidRDefault="002328E0" w:rsidP="002328E0">
      <w:pPr>
        <w:autoSpaceDE w:val="0"/>
        <w:spacing w:after="0" w:line="240" w:lineRule="auto"/>
        <w:jc w:val="both"/>
        <w:rPr>
          <w:rFonts w:ascii="Times New Roman" w:hAnsi="Times New Roman"/>
          <w:sz w:val="20"/>
          <w:szCs w:val="20"/>
        </w:rPr>
      </w:pPr>
    </w:p>
    <w:p w:rsidR="00191073" w:rsidRPr="002328E0" w:rsidRDefault="00191073" w:rsidP="002328E0">
      <w:pPr>
        <w:autoSpaceDE w:val="0"/>
        <w:spacing w:after="0" w:line="240" w:lineRule="auto"/>
        <w:jc w:val="both"/>
        <w:rPr>
          <w:rFonts w:ascii="Times New Roman" w:hAnsi="Times New Roman"/>
          <w:sz w:val="20"/>
          <w:szCs w:val="20"/>
        </w:rPr>
      </w:pPr>
      <w:proofErr w:type="spellStart"/>
      <w:r w:rsidRPr="002328E0">
        <w:rPr>
          <w:rFonts w:ascii="Times New Roman" w:hAnsi="Times New Roman"/>
          <w:sz w:val="20"/>
          <w:szCs w:val="20"/>
        </w:rPr>
        <w:t>Linearised</w:t>
      </w:r>
      <w:proofErr w:type="spellEnd"/>
      <w:r w:rsidRPr="002328E0">
        <w:rPr>
          <w:rFonts w:ascii="Times New Roman" w:hAnsi="Times New Roman"/>
          <w:sz w:val="20"/>
          <w:szCs w:val="20"/>
        </w:rPr>
        <w:t xml:space="preserve"> form of Langmuir equation is shown as </w:t>
      </w:r>
      <w:r w:rsidR="0022002A">
        <w:rPr>
          <w:rFonts w:ascii="Times New Roman" w:hAnsi="Times New Roman"/>
          <w:sz w:val="20"/>
          <w:szCs w:val="20"/>
        </w:rPr>
        <w:t>Equation</w:t>
      </w:r>
      <w:r w:rsidRPr="002328E0">
        <w:rPr>
          <w:rFonts w:ascii="Times New Roman" w:hAnsi="Times New Roman"/>
          <w:sz w:val="20"/>
          <w:szCs w:val="20"/>
        </w:rPr>
        <w:t xml:space="preserve"> 6.</w:t>
      </w:r>
    </w:p>
    <w:p w:rsidR="002328E0" w:rsidRDefault="002328E0" w:rsidP="002328E0">
      <w:pPr>
        <w:autoSpaceDE w:val="0"/>
        <w:spacing w:after="0" w:line="240" w:lineRule="auto"/>
        <w:rPr>
          <w:rFonts w:ascii="Times New Roman" w:hAnsi="Times New Roman"/>
          <w:sz w:val="20"/>
          <w:szCs w:val="20"/>
        </w:rPr>
      </w:pPr>
    </w:p>
    <w:p w:rsidR="00191073" w:rsidRPr="002328E0" w:rsidRDefault="00191073" w:rsidP="0089007A">
      <w:pPr>
        <w:autoSpaceDE w:val="0"/>
        <w:spacing w:after="0" w:line="240" w:lineRule="auto"/>
        <w:ind w:firstLine="720"/>
        <w:rPr>
          <w:rFonts w:ascii="Times New Roman" w:hAnsi="Times New Roman"/>
          <w:sz w:val="20"/>
          <w:szCs w:val="20"/>
          <w:lang w:val="fr-FR"/>
        </w:rPr>
      </w:pPr>
      <w:r w:rsidRPr="002328E0">
        <w:rPr>
          <w:rFonts w:ascii="Times New Roman" w:hAnsi="Times New Roman"/>
          <w:position w:val="-32"/>
          <w:sz w:val="20"/>
          <w:szCs w:val="20"/>
        </w:rPr>
        <w:object w:dxaOrig="2439" w:dyaOrig="760">
          <v:shape id="_x0000_i1031" type="#_x0000_t75" style="width:122.25pt;height:36.75pt" o:ole="">
            <v:imagedata r:id="rId18" o:title=""/>
          </v:shape>
          <o:OLEObject Type="Embed" ProgID="Equation.3" ShapeID="_x0000_i1031" DrawAspect="Content" ObjectID="_1494091997" r:id="rId19"/>
        </w:object>
      </w:r>
      <w:r w:rsidR="00954AC1">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6</w:t>
      </w:r>
      <w:r w:rsidR="00954AC1">
        <w:rPr>
          <w:rFonts w:ascii="Times New Roman" w:hAnsi="Times New Roman"/>
          <w:sz w:val="20"/>
          <w:szCs w:val="20"/>
        </w:rPr>
        <w:t>)</w:t>
      </w:r>
    </w:p>
    <w:p w:rsidR="002328E0" w:rsidRDefault="002328E0" w:rsidP="002328E0">
      <w:pPr>
        <w:spacing w:after="0" w:line="240" w:lineRule="auto"/>
        <w:jc w:val="both"/>
        <w:rPr>
          <w:rFonts w:ascii="Times New Roman" w:hAnsi="Times New Roman"/>
          <w:bCs/>
          <w:sz w:val="20"/>
          <w:szCs w:val="20"/>
        </w:rPr>
      </w:pPr>
    </w:p>
    <w:p w:rsidR="00960D21" w:rsidRPr="002328E0" w:rsidRDefault="00191073" w:rsidP="002328E0">
      <w:pPr>
        <w:spacing w:after="0" w:line="240" w:lineRule="auto"/>
        <w:jc w:val="both"/>
        <w:rPr>
          <w:rFonts w:ascii="Times New Roman" w:hAnsi="Times New Roman"/>
          <w:sz w:val="20"/>
          <w:szCs w:val="20"/>
        </w:rPr>
      </w:pPr>
      <w:r w:rsidRPr="002328E0">
        <w:rPr>
          <w:rFonts w:ascii="Times New Roman" w:hAnsi="Times New Roman"/>
          <w:bCs/>
          <w:sz w:val="20"/>
          <w:szCs w:val="20"/>
        </w:rPr>
        <w:t xml:space="preserve">Where, </w:t>
      </w:r>
      <w:proofErr w:type="spellStart"/>
      <w:r w:rsidRPr="002328E0">
        <w:rPr>
          <w:rFonts w:ascii="Times New Roman" w:hAnsi="Times New Roman"/>
          <w:bCs/>
          <w:i/>
          <w:sz w:val="20"/>
          <w:szCs w:val="20"/>
        </w:rPr>
        <w:t>q</w:t>
      </w:r>
      <w:r w:rsidRPr="002328E0">
        <w:rPr>
          <w:rFonts w:ascii="Times New Roman" w:hAnsi="Times New Roman"/>
          <w:bCs/>
          <w:sz w:val="20"/>
          <w:szCs w:val="20"/>
          <w:vertAlign w:val="subscript"/>
        </w:rPr>
        <w:t>e</w:t>
      </w:r>
      <w:proofErr w:type="spellEnd"/>
      <w:r w:rsidRPr="002328E0">
        <w:rPr>
          <w:rFonts w:ascii="Times New Roman" w:hAnsi="Times New Roman"/>
          <w:sz w:val="20"/>
          <w:szCs w:val="20"/>
        </w:rPr>
        <w:t xml:space="preserve"> is the equilibrium concentr</w:t>
      </w:r>
      <w:r w:rsidR="00960D21" w:rsidRPr="002328E0">
        <w:rPr>
          <w:rFonts w:ascii="Times New Roman" w:hAnsi="Times New Roman"/>
          <w:sz w:val="20"/>
          <w:szCs w:val="20"/>
        </w:rPr>
        <w:t xml:space="preserve">ation of metal </w:t>
      </w:r>
      <w:proofErr w:type="spellStart"/>
      <w:r w:rsidR="00960D21" w:rsidRPr="002328E0">
        <w:rPr>
          <w:rFonts w:ascii="Times New Roman" w:hAnsi="Times New Roman"/>
          <w:sz w:val="20"/>
          <w:szCs w:val="20"/>
        </w:rPr>
        <w:t>cations</w:t>
      </w:r>
      <w:proofErr w:type="spellEnd"/>
      <w:r w:rsidR="00960D21" w:rsidRPr="002328E0">
        <w:rPr>
          <w:rFonts w:ascii="Times New Roman" w:hAnsi="Times New Roman"/>
          <w:sz w:val="20"/>
          <w:szCs w:val="20"/>
        </w:rPr>
        <w:t xml:space="preserve"> on the </w:t>
      </w:r>
      <w:r w:rsidRPr="002328E0">
        <w:rPr>
          <w:rFonts w:ascii="Times New Roman" w:hAnsi="Times New Roman"/>
          <w:sz w:val="20"/>
          <w:szCs w:val="20"/>
        </w:rPr>
        <w:t>sorbent (mg/g);</w:t>
      </w:r>
      <w:r w:rsidRPr="002328E0">
        <w:rPr>
          <w:rFonts w:ascii="Times New Roman" w:hAnsi="Times New Roman"/>
          <w:bCs/>
          <w:sz w:val="20"/>
          <w:szCs w:val="20"/>
        </w:rPr>
        <w:t xml:space="preserve"> </w:t>
      </w:r>
      <w:proofErr w:type="spellStart"/>
      <w:r w:rsidRPr="002328E0">
        <w:rPr>
          <w:rFonts w:ascii="Times New Roman" w:hAnsi="Times New Roman"/>
          <w:i/>
          <w:iCs/>
          <w:sz w:val="20"/>
          <w:szCs w:val="20"/>
        </w:rPr>
        <w:t>C</w:t>
      </w:r>
      <w:r w:rsidRPr="002328E0">
        <w:rPr>
          <w:rFonts w:ascii="Times New Roman" w:hAnsi="Times New Roman"/>
          <w:sz w:val="20"/>
          <w:szCs w:val="20"/>
          <w:vertAlign w:val="subscript"/>
        </w:rPr>
        <w:t>e</w:t>
      </w:r>
      <w:proofErr w:type="spellEnd"/>
      <w:r w:rsidRPr="002328E0">
        <w:rPr>
          <w:rFonts w:ascii="Times New Roman" w:hAnsi="Times New Roman"/>
          <w:sz w:val="20"/>
          <w:szCs w:val="20"/>
        </w:rPr>
        <w:t xml:space="preserve"> is the equilibrium concentration of trace metal in the solution </w:t>
      </w:r>
      <w:r w:rsidRPr="002328E0">
        <w:rPr>
          <w:rFonts w:ascii="Times New Roman" w:hAnsi="Times New Roman"/>
          <w:bCs/>
          <w:sz w:val="20"/>
          <w:szCs w:val="20"/>
        </w:rPr>
        <w:t>(mg/L),</w:t>
      </w:r>
      <w:r w:rsidRPr="002328E0">
        <w:rPr>
          <w:rFonts w:ascii="Times New Roman" w:hAnsi="Times New Roman"/>
          <w:sz w:val="20"/>
          <w:szCs w:val="20"/>
        </w:rPr>
        <w:t xml:space="preserve"> </w:t>
      </w:r>
      <w:proofErr w:type="spellStart"/>
      <w:r w:rsidRPr="002328E0">
        <w:rPr>
          <w:rFonts w:ascii="Times New Roman" w:hAnsi="Times New Roman"/>
          <w:i/>
          <w:iCs/>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is the maximum monolayer sorption capacity of the adsorbent (mg/g) and </w:t>
      </w:r>
      <w:r w:rsidRPr="002328E0">
        <w:rPr>
          <w:rFonts w:ascii="Times New Roman" w:hAnsi="Times New Roman"/>
          <w:i/>
          <w:iCs/>
          <w:sz w:val="20"/>
          <w:szCs w:val="20"/>
        </w:rPr>
        <w:t>K</w:t>
      </w:r>
      <w:r w:rsidRPr="002328E0">
        <w:rPr>
          <w:rFonts w:ascii="Times New Roman" w:hAnsi="Times New Roman"/>
          <w:sz w:val="20"/>
          <w:szCs w:val="20"/>
          <w:vertAlign w:val="subscript"/>
        </w:rPr>
        <w:t>L</w:t>
      </w:r>
      <w:r w:rsidR="00960D21" w:rsidRPr="002328E0">
        <w:rPr>
          <w:rFonts w:ascii="Times New Roman" w:hAnsi="Times New Roman"/>
          <w:sz w:val="20"/>
          <w:szCs w:val="20"/>
        </w:rPr>
        <w:t xml:space="preserve"> is the Langmuir </w:t>
      </w:r>
      <w:r w:rsidRPr="002328E0">
        <w:rPr>
          <w:rFonts w:ascii="Times New Roman" w:hAnsi="Times New Roman"/>
          <w:sz w:val="20"/>
          <w:szCs w:val="20"/>
        </w:rPr>
        <w:t xml:space="preserve">sorption constant (L/mg) which reflects the affinity of </w:t>
      </w:r>
      <w:r w:rsidR="00960D21" w:rsidRPr="002328E0">
        <w:rPr>
          <w:rFonts w:ascii="Times New Roman" w:hAnsi="Times New Roman"/>
          <w:sz w:val="20"/>
          <w:szCs w:val="20"/>
        </w:rPr>
        <w:t xml:space="preserve">metal </w:t>
      </w:r>
      <w:proofErr w:type="spellStart"/>
      <w:r w:rsidRPr="002328E0">
        <w:rPr>
          <w:rFonts w:ascii="Times New Roman" w:hAnsi="Times New Roman"/>
          <w:sz w:val="20"/>
          <w:szCs w:val="20"/>
        </w:rPr>
        <w:t>adsorbate</w:t>
      </w:r>
      <w:proofErr w:type="spellEnd"/>
      <w:r w:rsidRPr="002328E0">
        <w:rPr>
          <w:rFonts w:ascii="Times New Roman" w:hAnsi="Times New Roman"/>
          <w:sz w:val="20"/>
          <w:szCs w:val="20"/>
        </w:rPr>
        <w:t xml:space="preserve"> </w:t>
      </w:r>
      <w:r w:rsidR="00960D21" w:rsidRPr="002328E0">
        <w:rPr>
          <w:rFonts w:ascii="Times New Roman" w:hAnsi="Times New Roman"/>
          <w:sz w:val="20"/>
          <w:szCs w:val="20"/>
        </w:rPr>
        <w:t xml:space="preserve">to </w:t>
      </w:r>
      <w:r w:rsidRPr="002328E0">
        <w:rPr>
          <w:rFonts w:ascii="Times New Roman" w:hAnsi="Times New Roman"/>
          <w:sz w:val="20"/>
          <w:szCs w:val="20"/>
        </w:rPr>
        <w:t xml:space="preserve">sorbent. The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w:t>
      </w:r>
      <w:r w:rsidR="00960D21" w:rsidRPr="002328E0">
        <w:rPr>
          <w:rFonts w:ascii="Times New Roman" w:hAnsi="Times New Roman"/>
          <w:sz w:val="20"/>
          <w:szCs w:val="20"/>
        </w:rPr>
        <w:t xml:space="preserve">values were </w:t>
      </w:r>
      <w:r w:rsidRPr="002328E0">
        <w:rPr>
          <w:rFonts w:ascii="Times New Roman" w:hAnsi="Times New Roman"/>
          <w:sz w:val="20"/>
          <w:szCs w:val="20"/>
        </w:rPr>
        <w:t xml:space="preserve">calculated from the intercept of </w:t>
      </w:r>
      <w:r w:rsidR="00960D21" w:rsidRPr="002328E0">
        <w:rPr>
          <w:rFonts w:ascii="Times New Roman" w:hAnsi="Times New Roman"/>
          <w:sz w:val="20"/>
          <w:szCs w:val="20"/>
        </w:rPr>
        <w:t xml:space="preserve">the </w:t>
      </w:r>
      <w:r w:rsidRPr="002328E0">
        <w:rPr>
          <w:rFonts w:ascii="Times New Roman" w:hAnsi="Times New Roman"/>
          <w:sz w:val="20"/>
          <w:szCs w:val="20"/>
        </w:rPr>
        <w:t>1</w:t>
      </w:r>
      <w:r w:rsidRPr="002328E0">
        <w:rPr>
          <w:rFonts w:ascii="Times New Roman" w:hAnsi="Times New Roman"/>
          <w:i/>
          <w:sz w:val="20"/>
          <w:szCs w:val="20"/>
        </w:rPr>
        <w:t>/</w:t>
      </w:r>
      <w:proofErr w:type="spellStart"/>
      <w:r w:rsidRPr="002328E0">
        <w:rPr>
          <w:rFonts w:ascii="Times New Roman" w:hAnsi="Times New Roman"/>
          <w:i/>
          <w:sz w:val="20"/>
          <w:szCs w:val="20"/>
        </w:rPr>
        <w:t>q</w:t>
      </w:r>
      <w:r w:rsidRPr="002328E0">
        <w:rPr>
          <w:rFonts w:ascii="Times New Roman" w:hAnsi="Times New Roman"/>
          <w:i/>
          <w:sz w:val="20"/>
          <w:szCs w:val="20"/>
          <w:vertAlign w:val="subscript"/>
        </w:rPr>
        <w:t>e</w:t>
      </w:r>
      <w:proofErr w:type="spellEnd"/>
      <w:r w:rsidRPr="002328E0">
        <w:rPr>
          <w:rFonts w:ascii="Times New Roman" w:hAnsi="Times New Roman"/>
          <w:sz w:val="20"/>
          <w:szCs w:val="20"/>
        </w:rPr>
        <w:t xml:space="preserve"> versus 1/</w:t>
      </w:r>
      <w:proofErr w:type="spellStart"/>
      <w:r w:rsidRPr="002328E0">
        <w:rPr>
          <w:rFonts w:ascii="Times New Roman" w:hAnsi="Times New Roman"/>
          <w:i/>
          <w:sz w:val="20"/>
          <w:szCs w:val="20"/>
        </w:rPr>
        <w:t>C</w:t>
      </w:r>
      <w:r w:rsidRPr="002328E0">
        <w:rPr>
          <w:rFonts w:ascii="Times New Roman" w:hAnsi="Times New Roman"/>
          <w:i/>
          <w:sz w:val="20"/>
          <w:szCs w:val="20"/>
          <w:vertAlign w:val="subscript"/>
        </w:rPr>
        <w:t>e</w:t>
      </w:r>
      <w:proofErr w:type="spellEnd"/>
      <w:r w:rsidR="00960D21" w:rsidRPr="002328E0">
        <w:rPr>
          <w:rFonts w:ascii="Times New Roman" w:hAnsi="Times New Roman"/>
          <w:sz w:val="20"/>
          <w:szCs w:val="20"/>
        </w:rPr>
        <w:t xml:space="preserve"> plot</w:t>
      </w:r>
      <w:r w:rsidRPr="002328E0">
        <w:rPr>
          <w:rFonts w:ascii="Times New Roman" w:hAnsi="Times New Roman"/>
          <w:sz w:val="20"/>
          <w:szCs w:val="20"/>
        </w:rPr>
        <w:t xml:space="preserve">. The </w:t>
      </w:r>
      <w:r w:rsidRPr="002328E0">
        <w:rPr>
          <w:rFonts w:ascii="Times New Roman" w:hAnsi="Times New Roman"/>
          <w:i/>
          <w:sz w:val="20"/>
          <w:szCs w:val="20"/>
        </w:rPr>
        <w:t>K</w:t>
      </w:r>
      <w:r w:rsidRPr="002328E0">
        <w:rPr>
          <w:rFonts w:ascii="Times New Roman" w:hAnsi="Times New Roman"/>
          <w:i/>
          <w:sz w:val="20"/>
          <w:szCs w:val="20"/>
          <w:vertAlign w:val="subscript"/>
        </w:rPr>
        <w:t>L</w:t>
      </w:r>
      <w:r w:rsidRPr="002328E0">
        <w:rPr>
          <w:rFonts w:ascii="Times New Roman" w:hAnsi="Times New Roman"/>
          <w:sz w:val="20"/>
          <w:szCs w:val="20"/>
        </w:rPr>
        <w:t xml:space="preserve"> value </w:t>
      </w:r>
      <w:r w:rsidR="00960D21" w:rsidRPr="002328E0">
        <w:rPr>
          <w:rFonts w:ascii="Times New Roman" w:hAnsi="Times New Roman"/>
          <w:sz w:val="20"/>
          <w:szCs w:val="20"/>
        </w:rPr>
        <w:t xml:space="preserve">was </w:t>
      </w:r>
      <w:r w:rsidRPr="002328E0">
        <w:rPr>
          <w:rFonts w:ascii="Times New Roman" w:hAnsi="Times New Roman"/>
          <w:sz w:val="20"/>
          <w:szCs w:val="20"/>
        </w:rPr>
        <w:t xml:space="preserve">obtained from subsequent substitution of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to the slope (1/</w:t>
      </w:r>
      <w:proofErr w:type="spellStart"/>
      <w:r w:rsidRPr="002328E0">
        <w:rPr>
          <w:rFonts w:ascii="Times New Roman" w:hAnsi="Times New Roman"/>
          <w:i/>
          <w:sz w:val="20"/>
          <w:szCs w:val="20"/>
        </w:rPr>
        <w:t>K</w:t>
      </w:r>
      <w:r w:rsidRPr="002328E0">
        <w:rPr>
          <w:rFonts w:ascii="Times New Roman" w:hAnsi="Times New Roman"/>
          <w:i/>
          <w:sz w:val="20"/>
          <w:szCs w:val="20"/>
          <w:vertAlign w:val="subscript"/>
        </w:rPr>
        <w:t>L</w:t>
      </w:r>
      <w:r w:rsidRPr="002328E0">
        <w:rPr>
          <w:rFonts w:ascii="Times New Roman" w:hAnsi="Times New Roman"/>
          <w:i/>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w:t>
      </w:r>
    </w:p>
    <w:p w:rsidR="002328E0" w:rsidRDefault="002328E0" w:rsidP="002328E0">
      <w:pPr>
        <w:spacing w:after="0" w:line="240" w:lineRule="auto"/>
        <w:jc w:val="both"/>
        <w:rPr>
          <w:rFonts w:ascii="Times New Roman" w:hAnsi="Times New Roman"/>
          <w:sz w:val="20"/>
          <w:szCs w:val="20"/>
        </w:rPr>
      </w:pPr>
    </w:p>
    <w:p w:rsidR="00191073" w:rsidRPr="002328E0" w:rsidRDefault="00191073"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The degree of suitability of </w:t>
      </w:r>
      <w:r w:rsidR="009C1622">
        <w:rPr>
          <w:rFonts w:ascii="Times New Roman" w:hAnsi="Times New Roman"/>
          <w:sz w:val="20"/>
          <w:szCs w:val="20"/>
        </w:rPr>
        <w:t>ETB</w:t>
      </w:r>
      <w:r w:rsidRPr="002328E0">
        <w:rPr>
          <w:rFonts w:ascii="Times New Roman" w:hAnsi="Times New Roman"/>
          <w:sz w:val="20"/>
          <w:szCs w:val="20"/>
        </w:rPr>
        <w:t xml:space="preserve"> for trace metals will be estimated with separation factor constant (</w:t>
      </w:r>
      <w:r w:rsidRPr="002328E0">
        <w:rPr>
          <w:rFonts w:ascii="Times New Roman" w:hAnsi="Times New Roman"/>
          <w:i/>
          <w:sz w:val="20"/>
          <w:szCs w:val="20"/>
        </w:rPr>
        <w:t>R</w:t>
      </w:r>
      <w:r w:rsidRPr="002328E0">
        <w:rPr>
          <w:rFonts w:ascii="Times New Roman" w:hAnsi="Times New Roman"/>
          <w:i/>
          <w:sz w:val="20"/>
          <w:szCs w:val="20"/>
          <w:vertAlign w:val="subscript"/>
        </w:rPr>
        <w:t>L</w:t>
      </w:r>
      <w:r w:rsidRPr="002328E0">
        <w:rPr>
          <w:rFonts w:ascii="Times New Roman" w:hAnsi="Times New Roman"/>
          <w:sz w:val="20"/>
          <w:szCs w:val="20"/>
        </w:rPr>
        <w:t>)</w:t>
      </w:r>
      <w:r w:rsidRPr="002328E0">
        <w:rPr>
          <w:rFonts w:ascii="Times New Roman" w:hAnsi="Times New Roman"/>
          <w:i/>
          <w:sz w:val="20"/>
          <w:szCs w:val="20"/>
        </w:rPr>
        <w:t xml:space="preserve"> </w:t>
      </w:r>
      <w:r w:rsidRPr="002328E0">
        <w:rPr>
          <w:rFonts w:ascii="Times New Roman" w:hAnsi="Times New Roman"/>
          <w:sz w:val="20"/>
          <w:szCs w:val="20"/>
        </w:rPr>
        <w:t xml:space="preserve">calculated using </w:t>
      </w:r>
      <w:r w:rsidR="0022002A">
        <w:rPr>
          <w:rFonts w:ascii="Times New Roman" w:hAnsi="Times New Roman"/>
          <w:sz w:val="20"/>
          <w:szCs w:val="20"/>
        </w:rPr>
        <w:t>Equation</w:t>
      </w:r>
      <w:r w:rsidRPr="002328E0">
        <w:rPr>
          <w:rFonts w:ascii="Times New Roman" w:hAnsi="Times New Roman"/>
          <w:sz w:val="20"/>
          <w:szCs w:val="20"/>
        </w:rPr>
        <w:t xml:space="preserve"> 7.</w:t>
      </w:r>
    </w:p>
    <w:p w:rsidR="002328E0" w:rsidRDefault="002328E0" w:rsidP="002328E0">
      <w:pPr>
        <w:spacing w:after="0" w:line="240" w:lineRule="auto"/>
        <w:jc w:val="both"/>
        <w:rPr>
          <w:rFonts w:ascii="Times New Roman" w:hAnsi="Times New Roman"/>
          <w:sz w:val="20"/>
          <w:szCs w:val="20"/>
        </w:rPr>
      </w:pPr>
    </w:p>
    <w:p w:rsidR="00191073" w:rsidRPr="002328E0" w:rsidRDefault="00191073" w:rsidP="0089007A">
      <w:pPr>
        <w:spacing w:after="0" w:line="240" w:lineRule="auto"/>
        <w:ind w:firstLine="720"/>
        <w:jc w:val="both"/>
        <w:rPr>
          <w:rFonts w:ascii="Times New Roman" w:hAnsi="Times New Roman"/>
          <w:sz w:val="20"/>
          <w:szCs w:val="20"/>
        </w:rPr>
      </w:pPr>
      <w:r w:rsidRPr="002328E0">
        <w:rPr>
          <w:rFonts w:ascii="Times New Roman" w:hAnsi="Times New Roman"/>
          <w:position w:val="-30"/>
          <w:sz w:val="20"/>
          <w:szCs w:val="20"/>
        </w:rPr>
        <w:object w:dxaOrig="1460" w:dyaOrig="680">
          <v:shape id="_x0000_i1032" type="#_x0000_t75" style="width:1in;height:35.25pt" o:ole="">
            <v:imagedata r:id="rId20" o:title=""/>
          </v:shape>
          <o:OLEObject Type="Embed" ProgID="Equation.3" ShapeID="_x0000_i1032" DrawAspect="Content" ObjectID="_1494091998" r:id="rId21"/>
        </w:object>
      </w:r>
      <w:r w:rsidR="00954AC1">
        <w:rPr>
          <w:rFonts w:ascii="Times New Roman" w:hAnsi="Times New Roman"/>
          <w:sz w:val="20"/>
          <w:szCs w:val="20"/>
        </w:rPr>
        <w:tab/>
      </w:r>
      <w:r w:rsidR="00954AC1">
        <w:rPr>
          <w:rFonts w:ascii="Times New Roman" w:hAnsi="Times New Roman"/>
          <w:sz w:val="20"/>
          <w:szCs w:val="20"/>
        </w:rPr>
        <w:tab/>
      </w:r>
      <w:r w:rsidR="00954AC1">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r>
      <w:r w:rsidR="0089007A">
        <w:rPr>
          <w:rFonts w:ascii="Times New Roman" w:hAnsi="Times New Roman"/>
          <w:sz w:val="20"/>
          <w:szCs w:val="20"/>
        </w:rPr>
        <w:tab/>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7</w:t>
      </w:r>
      <w:r w:rsidR="00954AC1">
        <w:rPr>
          <w:rFonts w:ascii="Times New Roman" w:hAnsi="Times New Roman"/>
          <w:sz w:val="20"/>
          <w:szCs w:val="20"/>
        </w:rPr>
        <w:t>)</w:t>
      </w:r>
    </w:p>
    <w:p w:rsidR="002328E0" w:rsidRDefault="002328E0" w:rsidP="002328E0">
      <w:pPr>
        <w:spacing w:after="0" w:line="240" w:lineRule="auto"/>
        <w:jc w:val="both"/>
        <w:rPr>
          <w:rFonts w:ascii="Times New Roman" w:hAnsi="Times New Roman"/>
          <w:sz w:val="20"/>
          <w:szCs w:val="20"/>
        </w:rPr>
      </w:pPr>
    </w:p>
    <w:p w:rsidR="00191073" w:rsidRPr="002328E0" w:rsidRDefault="00191073"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Where </w:t>
      </w:r>
      <w:r w:rsidRPr="002328E0">
        <w:rPr>
          <w:rFonts w:ascii="Times New Roman" w:hAnsi="Times New Roman"/>
          <w:i/>
          <w:sz w:val="20"/>
          <w:szCs w:val="20"/>
        </w:rPr>
        <w:t>K</w:t>
      </w:r>
      <w:r w:rsidRPr="002328E0">
        <w:rPr>
          <w:rFonts w:ascii="Times New Roman" w:hAnsi="Times New Roman"/>
          <w:i/>
          <w:sz w:val="20"/>
          <w:szCs w:val="20"/>
          <w:vertAlign w:val="subscript"/>
        </w:rPr>
        <w:t>L</w:t>
      </w:r>
      <w:r w:rsidR="00FE6867" w:rsidRPr="002328E0">
        <w:rPr>
          <w:rFonts w:ascii="Times New Roman" w:hAnsi="Times New Roman"/>
          <w:sz w:val="20"/>
          <w:szCs w:val="20"/>
        </w:rPr>
        <w:t xml:space="preserve"> is the Langmuir </w:t>
      </w:r>
      <w:r w:rsidRPr="002328E0">
        <w:rPr>
          <w:rFonts w:ascii="Times New Roman" w:hAnsi="Times New Roman"/>
          <w:sz w:val="20"/>
          <w:szCs w:val="20"/>
        </w:rPr>
        <w:t xml:space="preserve">sorption constant and </w:t>
      </w:r>
      <w:r w:rsidRPr="002328E0">
        <w:rPr>
          <w:rFonts w:ascii="Times New Roman" w:hAnsi="Times New Roman"/>
          <w:i/>
          <w:sz w:val="20"/>
          <w:szCs w:val="20"/>
        </w:rPr>
        <w:t>C</w:t>
      </w:r>
      <w:r w:rsidRPr="002328E0">
        <w:rPr>
          <w:rFonts w:ascii="Times New Roman" w:hAnsi="Times New Roman"/>
          <w:i/>
          <w:sz w:val="20"/>
          <w:szCs w:val="20"/>
          <w:vertAlign w:val="subscript"/>
        </w:rPr>
        <w:t>o</w:t>
      </w:r>
      <w:r w:rsidRPr="002328E0">
        <w:rPr>
          <w:rFonts w:ascii="Times New Roman" w:hAnsi="Times New Roman"/>
          <w:sz w:val="20"/>
          <w:szCs w:val="20"/>
        </w:rPr>
        <w:t xml:space="preserve"> is the initial concentration (mg/L) of trace metals. The </w:t>
      </w:r>
      <w:proofErr w:type="spellStart"/>
      <w:r w:rsidRPr="002328E0">
        <w:rPr>
          <w:rFonts w:ascii="Times New Roman" w:hAnsi="Times New Roman"/>
          <w:sz w:val="20"/>
          <w:szCs w:val="20"/>
        </w:rPr>
        <w:t>Freundlich</w:t>
      </w:r>
      <w:proofErr w:type="spellEnd"/>
      <w:r w:rsidRPr="002328E0">
        <w:rPr>
          <w:rFonts w:ascii="Times New Roman" w:hAnsi="Times New Roman"/>
          <w:sz w:val="20"/>
          <w:szCs w:val="20"/>
        </w:rPr>
        <w:t xml:space="preserve"> isotherm is an empirical equation employed to describe heterogeneous absorption system. The </w:t>
      </w:r>
      <w:proofErr w:type="spellStart"/>
      <w:r w:rsidRPr="002328E0">
        <w:rPr>
          <w:rFonts w:ascii="Times New Roman" w:hAnsi="Times New Roman"/>
          <w:sz w:val="20"/>
          <w:szCs w:val="20"/>
        </w:rPr>
        <w:t>Freundlich</w:t>
      </w:r>
      <w:proofErr w:type="spellEnd"/>
      <w:r w:rsidRPr="002328E0">
        <w:rPr>
          <w:rFonts w:ascii="Times New Roman" w:hAnsi="Times New Roman"/>
          <w:sz w:val="20"/>
          <w:szCs w:val="20"/>
        </w:rPr>
        <w:t xml:space="preserve"> equation is given as </w:t>
      </w:r>
      <w:r w:rsidR="0022002A">
        <w:rPr>
          <w:rFonts w:ascii="Times New Roman" w:hAnsi="Times New Roman"/>
          <w:sz w:val="20"/>
          <w:szCs w:val="20"/>
        </w:rPr>
        <w:t>Equation</w:t>
      </w:r>
      <w:r w:rsidRPr="002328E0">
        <w:rPr>
          <w:rFonts w:ascii="Times New Roman" w:hAnsi="Times New Roman"/>
          <w:sz w:val="20"/>
          <w:szCs w:val="20"/>
        </w:rPr>
        <w:t xml:space="preserve"> 8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Benguella&lt;/Author&gt;&lt;Year&gt;2002&lt;/Year&gt;&lt;RecNum&gt;466&lt;/RecNum&gt;&lt;DisplayText&gt;[11]&lt;/DisplayText&gt;&lt;record&gt;&lt;rec-number&gt;466&lt;/rec-number&gt;&lt;foreign-keys&gt;&lt;key app="EN" db-id="sr0twxwzpw9azuefz59vrzalex2r5r0e005r"&gt;466&lt;/key&gt;&lt;/foreign-keys&gt;&lt;ref-type name="Journal Article"&gt;17&lt;/ref-type&gt;&lt;contributors&gt;&lt;authors&gt;&lt;author&gt;Benguella, B.&lt;/author&gt;&lt;author&gt;Benaissa, H.&lt;/author&gt;&lt;/authors&gt;&lt;/contributors&gt;&lt;auth-address&gt;Departement De Chimie, Faculte Des Sciences, Universite De Tlemcen, B.P. 119, 13000 Tlemcen, Algeria&lt;/auth-address&gt;&lt;titles&gt;&lt;title&gt;Cadmium removal from aqueous solutions by chitin: Kinetic and equilibrium studies&lt;/title&gt;&lt;secondary-title&gt;Water Research&lt;/secondary-title&gt;&lt;/titles&gt;&lt;periodical&gt;&lt;full-title&gt;Water Research&lt;/full-title&gt;&lt;/periodical&gt;&lt;pages&gt;2463-2474&lt;/pages&gt;&lt;volume&gt;36&lt;/volume&gt;&lt;keywords&gt;&lt;keyword&gt;Chemicals removal (water treatment)&lt;/keyword&gt;&lt;keyword&gt;Cadmium&lt;/keyword&gt;&lt;keyword&gt;Chitin&lt;/keyword&gt;&lt;keyword&gt;Computer simulation&lt;/keyword&gt;&lt;keyword&gt;Correlation methods&lt;/keyword&gt;&lt;keyword&gt;Energy dispersive spectroscopy&lt;/keyword&gt;&lt;keyword&gt;Isotherms&lt;/keyword&gt;&lt;keyword&gt;Particle size analysis&lt;/keyword&gt;&lt;keyword&gt;Phase equilibria&lt;/keyword&gt;&lt;keyword&gt;Positive ions&lt;/keyword&gt;&lt;keyword&gt;Rate constants&lt;/keyword&gt;&lt;keyword&gt;Scanning electron microscopy&lt;/keyword&gt;&lt;keyword&gt;Solutions&lt;/keyword&gt;&lt;keyword&gt;Sorption&lt;/keyword&gt;&lt;keyword&gt;X ray analysis&lt;/keyword&gt;&lt;/keywords&gt;&lt;dates&gt;&lt;year&gt;2002&lt;/year&gt;&lt;/dates&gt;&lt;publisher&gt;Elsevier Ltd&lt;/publisher&gt;&lt;isbn&gt;00431354&lt;/isbn&gt;&lt;urls&gt;&lt;related-urls&gt;&lt;url&gt;http://dx.doi.org/10.1016/S0043-1354(01)00459-6&lt;/url&gt;&lt;/related-urls&gt;&lt;/urls&gt;&lt;access-date&gt;Printed 21/04/2010&lt;/access-date&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1]</w:t>
      </w:r>
      <w:r w:rsidR="00234B9F" w:rsidRPr="002328E0">
        <w:rPr>
          <w:rFonts w:ascii="Times New Roman" w:hAnsi="Times New Roman"/>
          <w:sz w:val="20"/>
          <w:szCs w:val="20"/>
        </w:rPr>
        <w:fldChar w:fldCharType="end"/>
      </w:r>
      <w:r w:rsidRPr="002328E0">
        <w:rPr>
          <w:rFonts w:ascii="Times New Roman" w:hAnsi="Times New Roman"/>
          <w:sz w:val="20"/>
          <w:szCs w:val="20"/>
        </w:rPr>
        <w:t>.</w:t>
      </w:r>
    </w:p>
    <w:p w:rsidR="002328E0" w:rsidRDefault="002328E0" w:rsidP="002328E0">
      <w:pPr>
        <w:autoSpaceDE w:val="0"/>
        <w:spacing w:after="0" w:line="240" w:lineRule="auto"/>
        <w:rPr>
          <w:rFonts w:ascii="Times New Roman" w:hAnsi="Times New Roman"/>
          <w:i/>
          <w:sz w:val="20"/>
          <w:szCs w:val="20"/>
        </w:rPr>
      </w:pPr>
    </w:p>
    <w:p w:rsidR="00191073" w:rsidRPr="002328E0" w:rsidRDefault="00191073" w:rsidP="0089007A">
      <w:pPr>
        <w:autoSpaceDE w:val="0"/>
        <w:spacing w:after="0" w:line="240" w:lineRule="auto"/>
        <w:ind w:firstLine="720"/>
        <w:rPr>
          <w:rFonts w:ascii="Times New Roman" w:hAnsi="Times New Roman"/>
          <w:sz w:val="20"/>
          <w:szCs w:val="20"/>
        </w:rPr>
      </w:pPr>
      <w:proofErr w:type="spellStart"/>
      <w:proofErr w:type="gramStart"/>
      <w:r w:rsidRPr="002328E0">
        <w:rPr>
          <w:rFonts w:ascii="Times New Roman" w:hAnsi="Times New Roman"/>
          <w:i/>
          <w:sz w:val="20"/>
          <w:szCs w:val="20"/>
        </w:rPr>
        <w:t>q</w:t>
      </w:r>
      <w:r w:rsidRPr="002328E0">
        <w:rPr>
          <w:rFonts w:ascii="Times New Roman" w:hAnsi="Times New Roman"/>
          <w:i/>
          <w:sz w:val="20"/>
          <w:szCs w:val="20"/>
          <w:vertAlign w:val="subscript"/>
        </w:rPr>
        <w:t>e</w:t>
      </w:r>
      <w:proofErr w:type="spellEnd"/>
      <w:proofErr w:type="gramEnd"/>
      <w:r w:rsidRPr="002328E0">
        <w:rPr>
          <w:rFonts w:ascii="Times New Roman" w:hAnsi="Times New Roman"/>
          <w:sz w:val="20"/>
          <w:szCs w:val="20"/>
        </w:rPr>
        <w:t xml:space="preserve"> = </w:t>
      </w:r>
      <w:r w:rsidRPr="002328E0">
        <w:rPr>
          <w:rFonts w:ascii="Times New Roman" w:hAnsi="Times New Roman"/>
          <w:i/>
          <w:sz w:val="20"/>
          <w:szCs w:val="20"/>
        </w:rPr>
        <w:t>K</w:t>
      </w:r>
      <w:r w:rsidRPr="002328E0">
        <w:rPr>
          <w:rFonts w:ascii="Times New Roman" w:hAnsi="Times New Roman"/>
          <w:sz w:val="20"/>
          <w:szCs w:val="20"/>
          <w:vertAlign w:val="subscript"/>
        </w:rPr>
        <w:t>F</w:t>
      </w:r>
      <w:r w:rsidRPr="002328E0">
        <w:rPr>
          <w:rFonts w:ascii="Times New Roman" w:hAnsi="Times New Roman"/>
          <w:i/>
          <w:sz w:val="20"/>
          <w:szCs w:val="20"/>
        </w:rPr>
        <w:t>C</w:t>
      </w:r>
      <w:r w:rsidRPr="002328E0">
        <w:rPr>
          <w:rFonts w:ascii="Times New Roman" w:hAnsi="Times New Roman"/>
          <w:sz w:val="20"/>
          <w:szCs w:val="20"/>
          <w:vertAlign w:val="subscript"/>
        </w:rPr>
        <w:t>e</w:t>
      </w:r>
      <w:r w:rsidRPr="002328E0">
        <w:rPr>
          <w:rFonts w:ascii="Times New Roman" w:hAnsi="Times New Roman"/>
          <w:sz w:val="20"/>
          <w:szCs w:val="20"/>
          <w:vertAlign w:val="superscript"/>
        </w:rPr>
        <w:t>1/</w:t>
      </w:r>
      <w:r w:rsidRPr="002328E0">
        <w:rPr>
          <w:rFonts w:ascii="Times New Roman" w:hAnsi="Times New Roman"/>
          <w:i/>
          <w:sz w:val="20"/>
          <w:szCs w:val="20"/>
          <w:vertAlign w:val="superscript"/>
        </w:rPr>
        <w:t>n</w:t>
      </w:r>
      <w:r w:rsidR="00954AC1">
        <w:rPr>
          <w:rFonts w:ascii="Times New Roman" w:hAnsi="Times New Roman"/>
          <w:sz w:val="20"/>
          <w:szCs w:val="20"/>
        </w:rPr>
        <w:tab/>
      </w:r>
      <w:r w:rsidR="00954AC1">
        <w:rPr>
          <w:rFonts w:ascii="Times New Roman" w:hAnsi="Times New Roman"/>
          <w:sz w:val="20"/>
          <w:szCs w:val="20"/>
        </w:rPr>
        <w:tab/>
      </w:r>
      <w:r w:rsidR="00954AC1">
        <w:rPr>
          <w:rFonts w:ascii="Times New Roman" w:hAnsi="Times New Roman"/>
          <w:sz w:val="20"/>
          <w:szCs w:val="20"/>
        </w:rPr>
        <w:tab/>
      </w:r>
      <w:r w:rsidR="0089007A">
        <w:rPr>
          <w:rFonts w:ascii="Times New Roman" w:hAnsi="Times New Roman"/>
          <w:sz w:val="20"/>
          <w:szCs w:val="20"/>
        </w:rPr>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8</w:t>
      </w:r>
      <w:r w:rsidR="00954AC1">
        <w:rPr>
          <w:rFonts w:ascii="Times New Roman" w:hAnsi="Times New Roman"/>
          <w:sz w:val="20"/>
          <w:szCs w:val="20"/>
        </w:rPr>
        <w:t>)</w:t>
      </w:r>
    </w:p>
    <w:p w:rsidR="002328E0" w:rsidRDefault="002328E0" w:rsidP="002328E0">
      <w:pPr>
        <w:autoSpaceDE w:val="0"/>
        <w:spacing w:after="0" w:line="240" w:lineRule="auto"/>
        <w:jc w:val="both"/>
        <w:rPr>
          <w:rFonts w:ascii="Times New Roman" w:hAnsi="Times New Roman"/>
          <w:sz w:val="20"/>
          <w:szCs w:val="20"/>
        </w:rPr>
      </w:pPr>
    </w:p>
    <w:p w:rsidR="00191073" w:rsidRPr="002328E0" w:rsidRDefault="00191073" w:rsidP="002328E0">
      <w:pPr>
        <w:autoSpaceDE w:val="0"/>
        <w:spacing w:after="0" w:line="240" w:lineRule="auto"/>
        <w:jc w:val="both"/>
        <w:rPr>
          <w:rFonts w:ascii="Times New Roman" w:hAnsi="Times New Roman"/>
          <w:sz w:val="20"/>
          <w:szCs w:val="20"/>
        </w:rPr>
      </w:pPr>
      <w:r w:rsidRPr="002328E0">
        <w:rPr>
          <w:rFonts w:ascii="Times New Roman" w:hAnsi="Times New Roman"/>
          <w:sz w:val="20"/>
          <w:szCs w:val="20"/>
        </w:rPr>
        <w:t xml:space="preserve">The logarithmic form of the equation is given as </w:t>
      </w:r>
      <w:r w:rsidR="0022002A">
        <w:rPr>
          <w:rFonts w:ascii="Times New Roman" w:hAnsi="Times New Roman"/>
          <w:sz w:val="20"/>
          <w:szCs w:val="20"/>
        </w:rPr>
        <w:t>Equation</w:t>
      </w:r>
      <w:r w:rsidRPr="002328E0">
        <w:rPr>
          <w:rFonts w:ascii="Times New Roman" w:hAnsi="Times New Roman"/>
          <w:sz w:val="20"/>
          <w:szCs w:val="20"/>
        </w:rPr>
        <w:t xml:space="preserve"> 9.</w:t>
      </w:r>
    </w:p>
    <w:p w:rsidR="002328E0" w:rsidRDefault="002328E0" w:rsidP="002328E0">
      <w:pPr>
        <w:autoSpaceDE w:val="0"/>
        <w:spacing w:after="0" w:line="240" w:lineRule="auto"/>
        <w:ind w:left="-45"/>
        <w:jc w:val="both"/>
        <w:rPr>
          <w:rFonts w:ascii="Times New Roman" w:hAnsi="Times New Roman"/>
          <w:sz w:val="20"/>
          <w:szCs w:val="20"/>
        </w:rPr>
      </w:pPr>
    </w:p>
    <w:p w:rsidR="00191073" w:rsidRPr="002328E0" w:rsidRDefault="00191073" w:rsidP="0089007A">
      <w:pPr>
        <w:autoSpaceDE w:val="0"/>
        <w:spacing w:after="0" w:line="240" w:lineRule="auto"/>
        <w:ind w:left="-45" w:firstLine="765"/>
        <w:jc w:val="both"/>
        <w:rPr>
          <w:rFonts w:ascii="Times New Roman" w:hAnsi="Times New Roman"/>
          <w:sz w:val="20"/>
          <w:szCs w:val="20"/>
        </w:rPr>
      </w:pPr>
      <w:r w:rsidRPr="002328E0">
        <w:rPr>
          <w:rFonts w:ascii="Times New Roman" w:hAnsi="Times New Roman"/>
          <w:position w:val="-24"/>
          <w:sz w:val="20"/>
          <w:szCs w:val="20"/>
        </w:rPr>
        <w:object w:dxaOrig="2340" w:dyaOrig="620">
          <v:shape id="_x0000_i1033" type="#_x0000_t75" style="width:117pt;height:29.25pt" o:ole="">
            <v:imagedata r:id="rId22" o:title=""/>
          </v:shape>
          <o:OLEObject Type="Embed" ProgID="Equation.3" ShapeID="_x0000_i1033" DrawAspect="Content" ObjectID="_1494091999" r:id="rId23"/>
        </w:object>
      </w:r>
      <w:r w:rsidR="00954AC1">
        <w:rPr>
          <w:rFonts w:ascii="Times New Roman" w:hAnsi="Times New Roman"/>
          <w:sz w:val="20"/>
          <w:szCs w:val="20"/>
        </w:rPr>
        <w:tab/>
      </w:r>
      <w:r w:rsidR="0089007A">
        <w:rPr>
          <w:rFonts w:ascii="Times New Roman" w:hAnsi="Times New Roman"/>
          <w:sz w:val="20"/>
          <w:szCs w:val="20"/>
        </w:rPr>
        <w:t xml:space="preserve">                                                                                                 </w:t>
      </w:r>
      <w:r w:rsidR="00954AC1">
        <w:rPr>
          <w:rFonts w:ascii="Times New Roman" w:hAnsi="Times New Roman"/>
          <w:sz w:val="20"/>
          <w:szCs w:val="20"/>
        </w:rPr>
        <w:t>(</w:t>
      </w:r>
      <w:r w:rsidR="0022002A">
        <w:rPr>
          <w:rFonts w:ascii="Times New Roman" w:hAnsi="Times New Roman"/>
          <w:sz w:val="20"/>
          <w:szCs w:val="20"/>
        </w:rPr>
        <w:t>Eq</w:t>
      </w:r>
      <w:r w:rsidR="00954AC1">
        <w:rPr>
          <w:rFonts w:ascii="Times New Roman" w:hAnsi="Times New Roman"/>
          <w:sz w:val="20"/>
          <w:szCs w:val="20"/>
        </w:rPr>
        <w:t>.</w:t>
      </w:r>
      <w:r w:rsidRPr="002328E0">
        <w:rPr>
          <w:rFonts w:ascii="Times New Roman" w:hAnsi="Times New Roman"/>
          <w:sz w:val="20"/>
          <w:szCs w:val="20"/>
        </w:rPr>
        <w:t xml:space="preserve"> 9</w:t>
      </w:r>
      <w:r w:rsidR="00954AC1">
        <w:rPr>
          <w:rFonts w:ascii="Times New Roman" w:hAnsi="Times New Roman"/>
          <w:sz w:val="20"/>
          <w:szCs w:val="20"/>
        </w:rPr>
        <w:t>)</w:t>
      </w:r>
    </w:p>
    <w:p w:rsidR="002328E0" w:rsidRDefault="002328E0" w:rsidP="002328E0">
      <w:pPr>
        <w:spacing w:after="0" w:line="240" w:lineRule="auto"/>
        <w:jc w:val="both"/>
        <w:rPr>
          <w:rFonts w:ascii="Times New Roman" w:hAnsi="Times New Roman"/>
          <w:sz w:val="20"/>
          <w:szCs w:val="20"/>
        </w:rPr>
      </w:pPr>
    </w:p>
    <w:p w:rsidR="00191073" w:rsidRPr="002328E0" w:rsidRDefault="00191073"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Where, </w:t>
      </w:r>
      <w:proofErr w:type="spellStart"/>
      <w:r w:rsidRPr="002328E0">
        <w:rPr>
          <w:rFonts w:ascii="Times New Roman" w:hAnsi="Times New Roman"/>
          <w:i/>
          <w:iCs/>
          <w:sz w:val="20"/>
          <w:szCs w:val="20"/>
        </w:rPr>
        <w:t>q</w:t>
      </w:r>
      <w:r w:rsidRPr="002328E0">
        <w:rPr>
          <w:rFonts w:ascii="Times New Roman" w:hAnsi="Times New Roman"/>
          <w:sz w:val="20"/>
          <w:szCs w:val="20"/>
          <w:vertAlign w:val="subscript"/>
        </w:rPr>
        <w:t>e</w:t>
      </w:r>
      <w:proofErr w:type="spellEnd"/>
      <w:r w:rsidRPr="002328E0">
        <w:rPr>
          <w:rFonts w:ascii="Times New Roman" w:hAnsi="Times New Roman"/>
          <w:sz w:val="20"/>
          <w:szCs w:val="20"/>
        </w:rPr>
        <w:t xml:space="preserve"> is the </w:t>
      </w:r>
      <w:r w:rsidR="00A9307D">
        <w:rPr>
          <w:rFonts w:ascii="Times New Roman" w:hAnsi="Times New Roman"/>
          <w:sz w:val="20"/>
          <w:szCs w:val="20"/>
        </w:rPr>
        <w:t>sorption capacity</w:t>
      </w:r>
      <w:r w:rsidRPr="002328E0">
        <w:rPr>
          <w:rFonts w:ascii="Times New Roman" w:hAnsi="Times New Roman"/>
          <w:sz w:val="20"/>
          <w:szCs w:val="20"/>
        </w:rPr>
        <w:t xml:space="preserve"> of metal per unit weight of adsorbents (mg/g), </w:t>
      </w:r>
      <w:proofErr w:type="spellStart"/>
      <w:r w:rsidRPr="002328E0">
        <w:rPr>
          <w:rFonts w:ascii="Times New Roman" w:hAnsi="Times New Roman"/>
          <w:i/>
          <w:iCs/>
          <w:sz w:val="20"/>
          <w:szCs w:val="20"/>
        </w:rPr>
        <w:t>C</w:t>
      </w:r>
      <w:r w:rsidRPr="002328E0">
        <w:rPr>
          <w:rFonts w:ascii="Times New Roman" w:hAnsi="Times New Roman"/>
          <w:sz w:val="20"/>
          <w:szCs w:val="20"/>
          <w:vertAlign w:val="subscript"/>
        </w:rPr>
        <w:t>e</w:t>
      </w:r>
      <w:proofErr w:type="spellEnd"/>
      <w:r w:rsidRPr="002328E0">
        <w:rPr>
          <w:rFonts w:ascii="Times New Roman" w:hAnsi="Times New Roman"/>
          <w:sz w:val="20"/>
          <w:szCs w:val="20"/>
        </w:rPr>
        <w:t xml:space="preserve"> is the equilibrium concentration of metal ions in solution (mg/L)</w:t>
      </w:r>
      <w:proofErr w:type="gramStart"/>
      <w:r w:rsidRPr="002328E0">
        <w:rPr>
          <w:rFonts w:ascii="Times New Roman" w:hAnsi="Times New Roman"/>
          <w:sz w:val="20"/>
          <w:szCs w:val="20"/>
        </w:rPr>
        <w:t>,</w:t>
      </w:r>
      <w:proofErr w:type="gramEnd"/>
      <w:r w:rsidRPr="002328E0">
        <w:rPr>
          <w:rFonts w:ascii="Times New Roman" w:hAnsi="Times New Roman"/>
          <w:sz w:val="20"/>
          <w:szCs w:val="20"/>
        </w:rPr>
        <w:t xml:space="preserve"> </w:t>
      </w:r>
      <w:r w:rsidRPr="002328E0">
        <w:rPr>
          <w:rFonts w:ascii="Times New Roman" w:hAnsi="Times New Roman"/>
          <w:i/>
          <w:iCs/>
          <w:sz w:val="20"/>
          <w:szCs w:val="20"/>
        </w:rPr>
        <w:t>K</w:t>
      </w:r>
      <w:r w:rsidRPr="002328E0">
        <w:rPr>
          <w:rFonts w:ascii="Times New Roman" w:hAnsi="Times New Roman"/>
          <w:sz w:val="20"/>
          <w:szCs w:val="20"/>
          <w:vertAlign w:val="subscript"/>
        </w:rPr>
        <w:t>F</w:t>
      </w:r>
      <w:r w:rsidRPr="002328E0">
        <w:rPr>
          <w:rFonts w:ascii="Times New Roman" w:hAnsi="Times New Roman"/>
          <w:sz w:val="20"/>
          <w:szCs w:val="20"/>
        </w:rPr>
        <w:t xml:space="preserve"> is the </w:t>
      </w:r>
      <w:proofErr w:type="spellStart"/>
      <w:r w:rsidR="00FE6867" w:rsidRPr="002328E0">
        <w:rPr>
          <w:rFonts w:ascii="Times New Roman" w:hAnsi="Times New Roman"/>
          <w:sz w:val="20"/>
          <w:szCs w:val="20"/>
        </w:rPr>
        <w:t>Freundlich</w:t>
      </w:r>
      <w:proofErr w:type="spellEnd"/>
      <w:r w:rsidR="00FE6867" w:rsidRPr="002328E0">
        <w:rPr>
          <w:rFonts w:ascii="Times New Roman" w:hAnsi="Times New Roman"/>
          <w:sz w:val="20"/>
          <w:szCs w:val="20"/>
        </w:rPr>
        <w:t xml:space="preserve"> constants denoting </w:t>
      </w:r>
      <w:r w:rsidRPr="002328E0">
        <w:rPr>
          <w:rFonts w:ascii="Times New Roman" w:hAnsi="Times New Roman"/>
          <w:sz w:val="20"/>
          <w:szCs w:val="20"/>
        </w:rPr>
        <w:t xml:space="preserve">sorption capacity (mg/g) and </w:t>
      </w:r>
      <w:r w:rsidRPr="002328E0">
        <w:rPr>
          <w:rFonts w:ascii="Times New Roman" w:hAnsi="Times New Roman"/>
          <w:i/>
          <w:iCs/>
          <w:sz w:val="20"/>
          <w:szCs w:val="20"/>
        </w:rPr>
        <w:t xml:space="preserve">n </w:t>
      </w:r>
      <w:r w:rsidRPr="002328E0">
        <w:rPr>
          <w:rFonts w:ascii="Times New Roman" w:hAnsi="Times New Roman"/>
          <w:sz w:val="20"/>
          <w:szCs w:val="20"/>
        </w:rPr>
        <w:t>is the empi</w:t>
      </w:r>
      <w:r w:rsidR="00FE6867" w:rsidRPr="002328E0">
        <w:rPr>
          <w:rFonts w:ascii="Times New Roman" w:hAnsi="Times New Roman"/>
          <w:sz w:val="20"/>
          <w:szCs w:val="20"/>
        </w:rPr>
        <w:t xml:space="preserve">rical constant, indicating of </w:t>
      </w:r>
      <w:r w:rsidRPr="002328E0">
        <w:rPr>
          <w:rFonts w:ascii="Times New Roman" w:hAnsi="Times New Roman"/>
          <w:sz w:val="20"/>
          <w:szCs w:val="20"/>
        </w:rPr>
        <w:t xml:space="preserve">sorption intensity (L/mg). The </w:t>
      </w:r>
      <w:r w:rsidRPr="002328E0">
        <w:rPr>
          <w:rFonts w:ascii="Times New Roman" w:hAnsi="Times New Roman"/>
          <w:i/>
          <w:sz w:val="20"/>
          <w:szCs w:val="20"/>
        </w:rPr>
        <w:t>n</w:t>
      </w:r>
      <w:r w:rsidRPr="002328E0">
        <w:rPr>
          <w:rFonts w:ascii="Times New Roman" w:hAnsi="Times New Roman"/>
          <w:sz w:val="20"/>
          <w:szCs w:val="20"/>
        </w:rPr>
        <w:t xml:space="preserve"> parameter could be calculated from the reciprocal of slope of </w:t>
      </w:r>
      <w:proofErr w:type="spellStart"/>
      <w:r w:rsidRPr="002328E0">
        <w:rPr>
          <w:rFonts w:ascii="Times New Roman" w:hAnsi="Times New Roman"/>
          <w:sz w:val="20"/>
          <w:szCs w:val="20"/>
        </w:rPr>
        <w:t>ln</w:t>
      </w:r>
      <w:proofErr w:type="spellEnd"/>
      <w:r w:rsidR="00960D21" w:rsidRPr="002328E0">
        <w:rPr>
          <w:rFonts w:ascii="Times New Roman" w:hAnsi="Times New Roman"/>
          <w:sz w:val="20"/>
          <w:szCs w:val="20"/>
        </w:rPr>
        <w:t xml:space="preserve"> </w:t>
      </w:r>
      <w:proofErr w:type="spellStart"/>
      <w:r w:rsidRPr="002328E0">
        <w:rPr>
          <w:rFonts w:ascii="Times New Roman" w:hAnsi="Times New Roman"/>
          <w:i/>
          <w:sz w:val="20"/>
          <w:szCs w:val="20"/>
        </w:rPr>
        <w:t>q</w:t>
      </w:r>
      <w:r w:rsidRPr="002328E0">
        <w:rPr>
          <w:rFonts w:ascii="Times New Roman" w:hAnsi="Times New Roman"/>
          <w:i/>
          <w:sz w:val="20"/>
          <w:szCs w:val="20"/>
          <w:vertAlign w:val="subscript"/>
        </w:rPr>
        <w:t>e</w:t>
      </w:r>
      <w:proofErr w:type="spellEnd"/>
      <w:r w:rsidRPr="002328E0">
        <w:rPr>
          <w:rFonts w:ascii="Times New Roman" w:hAnsi="Times New Roman"/>
          <w:sz w:val="20"/>
          <w:szCs w:val="20"/>
        </w:rPr>
        <w:t xml:space="preserve"> versus </w:t>
      </w:r>
      <w:proofErr w:type="spellStart"/>
      <w:r w:rsidRPr="002328E0">
        <w:rPr>
          <w:rFonts w:ascii="Times New Roman" w:hAnsi="Times New Roman"/>
          <w:sz w:val="20"/>
          <w:szCs w:val="20"/>
        </w:rPr>
        <w:t>ln</w:t>
      </w:r>
      <w:proofErr w:type="spellEnd"/>
      <w:r w:rsidR="00960D21" w:rsidRPr="002328E0">
        <w:rPr>
          <w:rFonts w:ascii="Times New Roman" w:hAnsi="Times New Roman"/>
          <w:sz w:val="20"/>
          <w:szCs w:val="20"/>
        </w:rPr>
        <w:t xml:space="preserve"> </w:t>
      </w:r>
      <w:proofErr w:type="spellStart"/>
      <w:r w:rsidRPr="002328E0">
        <w:rPr>
          <w:rFonts w:ascii="Times New Roman" w:hAnsi="Times New Roman"/>
          <w:i/>
          <w:sz w:val="20"/>
          <w:szCs w:val="20"/>
        </w:rPr>
        <w:t>C</w:t>
      </w:r>
      <w:r w:rsidRPr="002328E0">
        <w:rPr>
          <w:rFonts w:ascii="Times New Roman" w:hAnsi="Times New Roman"/>
          <w:i/>
          <w:sz w:val="20"/>
          <w:szCs w:val="20"/>
          <w:vertAlign w:val="subscript"/>
        </w:rPr>
        <w:t>e</w:t>
      </w:r>
      <w:proofErr w:type="spellEnd"/>
      <w:r w:rsidRPr="002328E0">
        <w:rPr>
          <w:rFonts w:ascii="Times New Roman" w:hAnsi="Times New Roman"/>
          <w:sz w:val="20"/>
          <w:szCs w:val="20"/>
        </w:rPr>
        <w:t xml:space="preserve"> plot. The </w:t>
      </w:r>
      <w:r w:rsidRPr="002328E0">
        <w:rPr>
          <w:rFonts w:ascii="Times New Roman" w:hAnsi="Times New Roman"/>
          <w:i/>
          <w:sz w:val="20"/>
          <w:szCs w:val="20"/>
        </w:rPr>
        <w:t>K</w:t>
      </w:r>
      <w:r w:rsidRPr="002328E0">
        <w:rPr>
          <w:rFonts w:ascii="Times New Roman" w:hAnsi="Times New Roman"/>
          <w:i/>
          <w:sz w:val="20"/>
          <w:szCs w:val="20"/>
          <w:vertAlign w:val="subscript"/>
        </w:rPr>
        <w:t>F</w:t>
      </w:r>
      <w:r w:rsidRPr="002328E0">
        <w:rPr>
          <w:rFonts w:ascii="Times New Roman" w:hAnsi="Times New Roman"/>
          <w:sz w:val="20"/>
          <w:szCs w:val="20"/>
        </w:rPr>
        <w:t xml:space="preserve"> value can be obtained from the intercept </w:t>
      </w:r>
      <w:proofErr w:type="spellStart"/>
      <w:r w:rsidRPr="002328E0">
        <w:rPr>
          <w:rFonts w:ascii="Times New Roman" w:hAnsi="Times New Roman"/>
          <w:sz w:val="20"/>
          <w:szCs w:val="20"/>
        </w:rPr>
        <w:t>ln</w:t>
      </w:r>
      <w:proofErr w:type="spellEnd"/>
      <w:r w:rsidRPr="002328E0">
        <w:rPr>
          <w:rFonts w:ascii="Times New Roman" w:hAnsi="Times New Roman"/>
          <w:sz w:val="20"/>
          <w:szCs w:val="20"/>
        </w:rPr>
        <w:t xml:space="preserve"> </w:t>
      </w:r>
      <w:r w:rsidRPr="002328E0">
        <w:rPr>
          <w:rFonts w:ascii="Times New Roman" w:hAnsi="Times New Roman"/>
          <w:i/>
          <w:sz w:val="20"/>
          <w:szCs w:val="20"/>
        </w:rPr>
        <w:t>K</w:t>
      </w:r>
      <w:r w:rsidRPr="002328E0">
        <w:rPr>
          <w:rFonts w:ascii="Times New Roman" w:hAnsi="Times New Roman"/>
          <w:i/>
          <w:sz w:val="20"/>
          <w:szCs w:val="20"/>
          <w:vertAlign w:val="subscript"/>
        </w:rPr>
        <w:t>F</w:t>
      </w:r>
      <w:r w:rsidRPr="002328E0">
        <w:rPr>
          <w:rFonts w:ascii="Times New Roman" w:hAnsi="Times New Roman"/>
          <w:sz w:val="20"/>
          <w:szCs w:val="20"/>
        </w:rPr>
        <w:t>.</w:t>
      </w:r>
    </w:p>
    <w:p w:rsidR="00976271" w:rsidRDefault="00976271" w:rsidP="002328E0">
      <w:pPr>
        <w:autoSpaceDE w:val="0"/>
        <w:autoSpaceDN w:val="0"/>
        <w:adjustRightInd w:val="0"/>
        <w:spacing w:after="0" w:line="240" w:lineRule="auto"/>
        <w:jc w:val="both"/>
        <w:rPr>
          <w:rFonts w:ascii="Times New Roman" w:hAnsi="Times New Roman"/>
          <w:sz w:val="20"/>
          <w:szCs w:val="20"/>
        </w:rPr>
      </w:pPr>
    </w:p>
    <w:p w:rsidR="002328E0" w:rsidRPr="002328E0" w:rsidRDefault="002328E0" w:rsidP="002328E0">
      <w:pPr>
        <w:autoSpaceDE w:val="0"/>
        <w:autoSpaceDN w:val="0"/>
        <w:adjustRightInd w:val="0"/>
        <w:spacing w:after="0" w:line="240" w:lineRule="auto"/>
        <w:jc w:val="both"/>
        <w:rPr>
          <w:rFonts w:ascii="Times New Roman" w:hAnsi="Times New Roman"/>
          <w:sz w:val="20"/>
          <w:szCs w:val="20"/>
        </w:rPr>
      </w:pPr>
    </w:p>
    <w:p w:rsidR="00C81456" w:rsidRPr="002328E0" w:rsidRDefault="002328E0" w:rsidP="002328E0">
      <w:pPr>
        <w:spacing w:after="0" w:line="240" w:lineRule="auto"/>
        <w:jc w:val="center"/>
        <w:rPr>
          <w:rFonts w:ascii="Times New Roman" w:hAnsi="Times New Roman"/>
          <w:b/>
          <w:sz w:val="20"/>
          <w:szCs w:val="20"/>
        </w:rPr>
      </w:pPr>
      <w:r w:rsidRPr="002328E0">
        <w:rPr>
          <w:rFonts w:ascii="Times New Roman" w:hAnsi="Times New Roman"/>
          <w:b/>
          <w:sz w:val="20"/>
          <w:szCs w:val="20"/>
        </w:rPr>
        <w:t>Results and Discussion</w:t>
      </w:r>
    </w:p>
    <w:p w:rsidR="0089007A" w:rsidRDefault="0089007A" w:rsidP="002328E0">
      <w:pPr>
        <w:spacing w:after="0" w:line="240" w:lineRule="auto"/>
        <w:jc w:val="both"/>
        <w:rPr>
          <w:rFonts w:ascii="Times New Roman" w:hAnsi="Times New Roman"/>
          <w:b/>
          <w:sz w:val="20"/>
          <w:szCs w:val="20"/>
        </w:rPr>
      </w:pPr>
    </w:p>
    <w:p w:rsidR="00D36426" w:rsidRPr="002328E0" w:rsidRDefault="00D36426" w:rsidP="002328E0">
      <w:pPr>
        <w:spacing w:after="0" w:line="240" w:lineRule="auto"/>
        <w:jc w:val="both"/>
        <w:rPr>
          <w:rFonts w:ascii="Times New Roman" w:hAnsi="Times New Roman"/>
          <w:b/>
          <w:sz w:val="20"/>
          <w:szCs w:val="20"/>
        </w:rPr>
      </w:pPr>
      <w:r w:rsidRPr="002328E0">
        <w:rPr>
          <w:rFonts w:ascii="Times New Roman" w:hAnsi="Times New Roman"/>
          <w:b/>
          <w:sz w:val="20"/>
          <w:szCs w:val="20"/>
        </w:rPr>
        <w:t>Characterisation of ETB</w:t>
      </w:r>
    </w:p>
    <w:p w:rsidR="00C81456" w:rsidRDefault="00C81456"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The thiolation process </w:t>
      </w:r>
      <w:r w:rsidR="006756A2" w:rsidRPr="002328E0">
        <w:rPr>
          <w:rFonts w:ascii="Times New Roman" w:hAnsi="Times New Roman"/>
          <w:sz w:val="20"/>
          <w:szCs w:val="20"/>
        </w:rPr>
        <w:t xml:space="preserve">on beads </w:t>
      </w:r>
      <w:r w:rsidR="009C1622">
        <w:rPr>
          <w:rFonts w:ascii="Times New Roman" w:hAnsi="Times New Roman"/>
          <w:sz w:val="20"/>
          <w:szCs w:val="20"/>
        </w:rPr>
        <w:t xml:space="preserve">E </w:t>
      </w:r>
      <w:r w:rsidRPr="002328E0">
        <w:rPr>
          <w:rFonts w:ascii="Times New Roman" w:hAnsi="Times New Roman"/>
          <w:sz w:val="20"/>
          <w:szCs w:val="20"/>
        </w:rPr>
        <w:t>has increased</w:t>
      </w:r>
      <w:r w:rsidR="004F6F3E">
        <w:rPr>
          <w:rFonts w:ascii="Times New Roman" w:hAnsi="Times New Roman"/>
          <w:sz w:val="20"/>
          <w:szCs w:val="20"/>
        </w:rPr>
        <w:t xml:space="preserve"> the BET surface area from 39.5</w:t>
      </w:r>
      <w:r w:rsidRPr="002328E0">
        <w:rPr>
          <w:rFonts w:ascii="Times New Roman" w:hAnsi="Times New Roman"/>
          <w:sz w:val="20"/>
          <w:szCs w:val="20"/>
        </w:rPr>
        <w:t xml:space="preserve"> </w:t>
      </w:r>
      <w:proofErr w:type="gramStart"/>
      <w:r w:rsidRPr="002328E0">
        <w:rPr>
          <w:rFonts w:ascii="Times New Roman" w:hAnsi="Times New Roman"/>
          <w:sz w:val="20"/>
          <w:szCs w:val="20"/>
        </w:rPr>
        <w:t>to 46.</w:t>
      </w:r>
      <w:r w:rsidR="004F6F3E">
        <w:rPr>
          <w:rFonts w:ascii="Times New Roman" w:hAnsi="Times New Roman"/>
          <w:sz w:val="20"/>
          <w:szCs w:val="20"/>
        </w:rPr>
        <w:t>3</w:t>
      </w:r>
      <w:r w:rsidR="00252FA9" w:rsidRPr="002328E0">
        <w:rPr>
          <w:rFonts w:ascii="Times New Roman" w:hAnsi="Times New Roman"/>
          <w:sz w:val="20"/>
          <w:szCs w:val="20"/>
        </w:rPr>
        <w:t xml:space="preserve"> </w:t>
      </w:r>
      <w:r w:rsidRPr="002328E0">
        <w:rPr>
          <w:rFonts w:ascii="Times New Roman" w:hAnsi="Times New Roman"/>
          <w:sz w:val="20"/>
          <w:szCs w:val="20"/>
        </w:rPr>
        <w:t>m</w:t>
      </w:r>
      <w:r w:rsidRPr="002328E0">
        <w:rPr>
          <w:rFonts w:ascii="Times New Roman" w:hAnsi="Times New Roman"/>
          <w:sz w:val="20"/>
          <w:szCs w:val="20"/>
          <w:vertAlign w:val="superscript"/>
        </w:rPr>
        <w:t>2</w:t>
      </w:r>
      <w:r w:rsidRPr="002328E0">
        <w:rPr>
          <w:rFonts w:ascii="Times New Roman" w:hAnsi="Times New Roman"/>
          <w:sz w:val="20"/>
          <w:szCs w:val="20"/>
        </w:rPr>
        <w:t>/g</w:t>
      </w:r>
      <w:proofErr w:type="gramEnd"/>
      <w:r w:rsidRPr="002328E0">
        <w:rPr>
          <w:rFonts w:ascii="Times New Roman" w:hAnsi="Times New Roman"/>
          <w:sz w:val="20"/>
          <w:szCs w:val="20"/>
        </w:rPr>
        <w:t>. The mean pore aperture of ETB was 182</w:t>
      </w:r>
      <w:r w:rsidR="00252FA9" w:rsidRPr="002328E0">
        <w:rPr>
          <w:rFonts w:ascii="Times New Roman" w:hAnsi="Times New Roman"/>
          <w:sz w:val="20"/>
          <w:szCs w:val="20"/>
        </w:rPr>
        <w:t xml:space="preserve"> </w:t>
      </w:r>
      <w:r w:rsidRPr="002328E0">
        <w:rPr>
          <w:rFonts w:ascii="Times New Roman" w:hAnsi="Times New Roman"/>
          <w:sz w:val="20"/>
          <w:szCs w:val="20"/>
        </w:rPr>
        <w:t xml:space="preserve">nm, which is categorised as </w:t>
      </w:r>
      <w:proofErr w:type="spellStart"/>
      <w:r w:rsidRPr="002328E0">
        <w:rPr>
          <w:rFonts w:ascii="Times New Roman" w:hAnsi="Times New Roman"/>
          <w:sz w:val="20"/>
          <w:szCs w:val="20"/>
        </w:rPr>
        <w:t>macroporous</w:t>
      </w:r>
      <w:proofErr w:type="spellEnd"/>
      <w:r w:rsidRPr="002328E0">
        <w:rPr>
          <w:rFonts w:ascii="Times New Roman" w:hAnsi="Times New Roman"/>
          <w:sz w:val="20"/>
          <w:szCs w:val="20"/>
        </w:rPr>
        <w:t xml:space="preserve"> material. The internal structure of ETB consisted of multiple porous layers with most cavities located near the surface of the bead</w:t>
      </w:r>
      <w:r w:rsidR="00D36426" w:rsidRPr="002328E0">
        <w:rPr>
          <w:rFonts w:ascii="Times New Roman" w:hAnsi="Times New Roman"/>
          <w:sz w:val="20"/>
          <w:szCs w:val="20"/>
        </w:rPr>
        <w:t xml:space="preserve">. The surface and core pore structure of ETB were also similar </w:t>
      </w:r>
      <w:r w:rsidRPr="002328E0">
        <w:rPr>
          <w:rFonts w:ascii="Times New Roman" w:hAnsi="Times New Roman"/>
          <w:sz w:val="20"/>
          <w:szCs w:val="20"/>
        </w:rPr>
        <w:t>(Fig</w:t>
      </w:r>
      <w:r w:rsidR="002B5DD7">
        <w:rPr>
          <w:rFonts w:ascii="Times New Roman" w:hAnsi="Times New Roman"/>
          <w:sz w:val="20"/>
          <w:szCs w:val="20"/>
        </w:rPr>
        <w:t>ure</w:t>
      </w:r>
      <w:r w:rsidR="00A26E6F">
        <w:rPr>
          <w:rFonts w:ascii="Times New Roman" w:hAnsi="Times New Roman"/>
          <w:sz w:val="20"/>
          <w:szCs w:val="20"/>
        </w:rPr>
        <w:t xml:space="preserve"> 1</w:t>
      </w:r>
      <w:r w:rsidRPr="002328E0">
        <w:rPr>
          <w:rFonts w:ascii="Times New Roman" w:hAnsi="Times New Roman"/>
          <w:sz w:val="20"/>
          <w:szCs w:val="20"/>
        </w:rPr>
        <w:t>)</w:t>
      </w:r>
      <w:r w:rsidR="00D36426" w:rsidRPr="002328E0">
        <w:rPr>
          <w:rFonts w:ascii="Times New Roman" w:hAnsi="Times New Roman"/>
          <w:sz w:val="20"/>
          <w:szCs w:val="20"/>
        </w:rPr>
        <w:t>.</w:t>
      </w:r>
      <w:r w:rsidR="006756A2" w:rsidRPr="002328E0">
        <w:rPr>
          <w:rFonts w:ascii="Times New Roman" w:hAnsi="Times New Roman"/>
          <w:sz w:val="20"/>
          <w:szCs w:val="20"/>
        </w:rPr>
        <w:t xml:space="preserve"> </w:t>
      </w:r>
      <w:r w:rsidR="001D14F0" w:rsidRPr="002328E0">
        <w:rPr>
          <w:rFonts w:ascii="Times New Roman" w:hAnsi="Times New Roman"/>
          <w:sz w:val="20"/>
          <w:szCs w:val="20"/>
        </w:rPr>
        <w:t>The surface charge of ETB is more negative as compared to beads</w:t>
      </w:r>
      <w:r w:rsidR="009C1622">
        <w:rPr>
          <w:rFonts w:ascii="Times New Roman" w:hAnsi="Times New Roman"/>
          <w:sz w:val="20"/>
          <w:szCs w:val="20"/>
        </w:rPr>
        <w:t xml:space="preserve"> E</w:t>
      </w:r>
      <w:r w:rsidR="001D14F0" w:rsidRPr="002328E0">
        <w:rPr>
          <w:rFonts w:ascii="Times New Roman" w:hAnsi="Times New Roman"/>
          <w:sz w:val="20"/>
          <w:szCs w:val="20"/>
        </w:rPr>
        <w:t>. The pH of point of zero charge (</w:t>
      </w:r>
      <w:proofErr w:type="spellStart"/>
      <w:r w:rsidR="001D14F0" w:rsidRPr="002328E0">
        <w:rPr>
          <w:rFonts w:ascii="Times New Roman" w:hAnsi="Times New Roman"/>
          <w:sz w:val="20"/>
          <w:szCs w:val="20"/>
        </w:rPr>
        <w:t>pH</w:t>
      </w:r>
      <w:r w:rsidR="001D14F0" w:rsidRPr="002328E0">
        <w:rPr>
          <w:rFonts w:ascii="Times New Roman" w:hAnsi="Times New Roman"/>
          <w:sz w:val="20"/>
          <w:szCs w:val="20"/>
          <w:vertAlign w:val="subscript"/>
        </w:rPr>
        <w:t>ZPC</w:t>
      </w:r>
      <w:proofErr w:type="spellEnd"/>
      <w:r w:rsidR="001D14F0" w:rsidRPr="002328E0">
        <w:rPr>
          <w:rFonts w:ascii="Times New Roman" w:hAnsi="Times New Roman"/>
          <w:sz w:val="20"/>
          <w:szCs w:val="20"/>
        </w:rPr>
        <w:t xml:space="preserve">) of ETB is 6.3, slightly lower than </w:t>
      </w:r>
      <w:r w:rsidR="009C1622">
        <w:rPr>
          <w:rFonts w:ascii="Times New Roman" w:hAnsi="Times New Roman"/>
          <w:sz w:val="20"/>
          <w:szCs w:val="20"/>
        </w:rPr>
        <w:t>beads E</w:t>
      </w:r>
      <w:r w:rsidR="001D14F0" w:rsidRPr="002328E0">
        <w:rPr>
          <w:rFonts w:ascii="Times New Roman" w:hAnsi="Times New Roman"/>
          <w:sz w:val="20"/>
          <w:szCs w:val="20"/>
        </w:rPr>
        <w:t xml:space="preserve"> (6.5). The cationic exchange capacit</w:t>
      </w:r>
      <w:r w:rsidR="00EE50C8" w:rsidRPr="002328E0">
        <w:rPr>
          <w:rFonts w:ascii="Times New Roman" w:hAnsi="Times New Roman"/>
          <w:sz w:val="20"/>
          <w:szCs w:val="20"/>
        </w:rPr>
        <w:t xml:space="preserve">y (CEC) of ETB is </w:t>
      </w:r>
      <w:proofErr w:type="gramStart"/>
      <w:r w:rsidR="00EE50C8" w:rsidRPr="002328E0">
        <w:rPr>
          <w:rFonts w:ascii="Times New Roman" w:hAnsi="Times New Roman"/>
          <w:sz w:val="20"/>
          <w:szCs w:val="20"/>
        </w:rPr>
        <w:t xml:space="preserve">20.2 </w:t>
      </w:r>
      <w:proofErr w:type="spellStart"/>
      <w:r w:rsidR="00EE50C8" w:rsidRPr="002328E0">
        <w:rPr>
          <w:rFonts w:ascii="Times New Roman" w:hAnsi="Times New Roman"/>
          <w:sz w:val="20"/>
          <w:szCs w:val="20"/>
        </w:rPr>
        <w:t>cmol</w:t>
      </w:r>
      <w:proofErr w:type="spellEnd"/>
      <w:r w:rsidR="00EE50C8" w:rsidRPr="002328E0">
        <w:rPr>
          <w:rFonts w:ascii="Times New Roman" w:hAnsi="Times New Roman"/>
          <w:sz w:val="20"/>
          <w:szCs w:val="20"/>
        </w:rPr>
        <w:t>/kg</w:t>
      </w:r>
      <w:proofErr w:type="gramEnd"/>
      <w:r w:rsidR="00EE50C8" w:rsidRPr="002328E0">
        <w:rPr>
          <w:rFonts w:ascii="Times New Roman" w:hAnsi="Times New Roman"/>
          <w:sz w:val="20"/>
          <w:szCs w:val="20"/>
        </w:rPr>
        <w:t xml:space="preserve">. </w:t>
      </w:r>
      <w:r w:rsidR="00D36426" w:rsidRPr="002328E0">
        <w:rPr>
          <w:rFonts w:ascii="Times New Roman" w:hAnsi="Times New Roman"/>
          <w:sz w:val="20"/>
          <w:szCs w:val="20"/>
        </w:rPr>
        <w:t xml:space="preserve">The </w:t>
      </w:r>
      <w:proofErr w:type="spellStart"/>
      <w:r w:rsidR="00D36426" w:rsidRPr="002328E0">
        <w:rPr>
          <w:rFonts w:ascii="Times New Roman" w:hAnsi="Times New Roman"/>
          <w:sz w:val="20"/>
          <w:szCs w:val="20"/>
        </w:rPr>
        <w:t>sulfur</w:t>
      </w:r>
      <w:proofErr w:type="spellEnd"/>
      <w:r w:rsidR="00D36426" w:rsidRPr="002328E0">
        <w:rPr>
          <w:rFonts w:ascii="Times New Roman" w:hAnsi="Times New Roman"/>
          <w:sz w:val="20"/>
          <w:szCs w:val="20"/>
        </w:rPr>
        <w:t xml:space="preserve"> content of ETB determined by </w:t>
      </w:r>
      <w:r w:rsidR="00D36426" w:rsidRPr="002328E0">
        <w:rPr>
          <w:rFonts w:ascii="Times New Roman" w:hAnsi="Times New Roman"/>
          <w:i/>
          <w:sz w:val="20"/>
          <w:szCs w:val="20"/>
        </w:rPr>
        <w:t>LECO</w:t>
      </w:r>
      <w:r w:rsidR="00D36426" w:rsidRPr="002328E0">
        <w:rPr>
          <w:rFonts w:ascii="Times New Roman" w:hAnsi="Times New Roman"/>
          <w:sz w:val="20"/>
          <w:szCs w:val="20"/>
        </w:rPr>
        <w:t xml:space="preserve"> analyser was 7.88 %</w:t>
      </w:r>
      <w:r w:rsidR="006756A2" w:rsidRPr="002328E0">
        <w:rPr>
          <w:rFonts w:ascii="Times New Roman" w:hAnsi="Times New Roman"/>
          <w:sz w:val="20"/>
          <w:szCs w:val="20"/>
        </w:rPr>
        <w:t xml:space="preserve"> which is similar to EDX </w:t>
      </w:r>
      <w:proofErr w:type="spellStart"/>
      <w:r w:rsidR="006756A2" w:rsidRPr="002328E0">
        <w:rPr>
          <w:rFonts w:ascii="Times New Roman" w:hAnsi="Times New Roman"/>
          <w:sz w:val="20"/>
          <w:szCs w:val="20"/>
        </w:rPr>
        <w:t>sulfur</w:t>
      </w:r>
      <w:proofErr w:type="spellEnd"/>
      <w:r w:rsidR="006756A2" w:rsidRPr="002328E0">
        <w:rPr>
          <w:rFonts w:ascii="Times New Roman" w:hAnsi="Times New Roman"/>
          <w:sz w:val="20"/>
          <w:szCs w:val="20"/>
        </w:rPr>
        <w:t xml:space="preserve"> (6.8 and 7.0 %)</w:t>
      </w:r>
      <w:r w:rsidR="00D36426" w:rsidRPr="002328E0">
        <w:rPr>
          <w:rFonts w:ascii="Times New Roman" w:hAnsi="Times New Roman"/>
          <w:sz w:val="20"/>
          <w:szCs w:val="20"/>
        </w:rPr>
        <w:t xml:space="preserve">. </w:t>
      </w:r>
      <w:r w:rsidRPr="002328E0">
        <w:rPr>
          <w:rFonts w:ascii="Times New Roman" w:hAnsi="Times New Roman"/>
          <w:sz w:val="20"/>
          <w:szCs w:val="20"/>
        </w:rPr>
        <w:t xml:space="preserve">Analysis of </w:t>
      </w:r>
      <w:r w:rsidR="00A26E6F">
        <w:rPr>
          <w:rFonts w:ascii="Times New Roman" w:hAnsi="Times New Roman"/>
          <w:sz w:val="20"/>
          <w:szCs w:val="20"/>
        </w:rPr>
        <w:t>FTIR</w:t>
      </w:r>
      <w:r w:rsidRPr="002328E0">
        <w:rPr>
          <w:rFonts w:ascii="Times New Roman" w:hAnsi="Times New Roman"/>
          <w:sz w:val="20"/>
          <w:szCs w:val="20"/>
        </w:rPr>
        <w:t xml:space="preserve"> spectra of ETB found a new </w:t>
      </w:r>
      <w:r w:rsidR="00F5623C">
        <w:rPr>
          <w:rFonts w:ascii="Times New Roman" w:hAnsi="Times New Roman"/>
          <w:sz w:val="20"/>
          <w:szCs w:val="20"/>
        </w:rPr>
        <w:t>peak</w:t>
      </w:r>
      <w:r w:rsidRPr="002328E0">
        <w:rPr>
          <w:rFonts w:ascii="Times New Roman" w:hAnsi="Times New Roman"/>
          <w:sz w:val="20"/>
          <w:szCs w:val="20"/>
        </w:rPr>
        <w:t xml:space="preserve"> at 15</w:t>
      </w:r>
      <w:r w:rsidR="00F5623C">
        <w:rPr>
          <w:rFonts w:ascii="Times New Roman" w:hAnsi="Times New Roman"/>
          <w:sz w:val="20"/>
          <w:szCs w:val="20"/>
        </w:rPr>
        <w:t>55</w:t>
      </w:r>
      <w:r w:rsidR="00252FA9" w:rsidRPr="002328E0">
        <w:rPr>
          <w:rFonts w:ascii="Times New Roman" w:hAnsi="Times New Roman"/>
          <w:sz w:val="20"/>
          <w:szCs w:val="20"/>
        </w:rPr>
        <w:t xml:space="preserve"> </w:t>
      </w:r>
      <w:r w:rsidRPr="002328E0">
        <w:rPr>
          <w:rFonts w:ascii="Times New Roman" w:hAnsi="Times New Roman"/>
          <w:sz w:val="20"/>
          <w:szCs w:val="20"/>
        </w:rPr>
        <w:t>cm</w:t>
      </w:r>
      <w:r w:rsidRPr="002328E0">
        <w:rPr>
          <w:rFonts w:ascii="Times New Roman" w:hAnsi="Times New Roman"/>
          <w:sz w:val="20"/>
          <w:szCs w:val="20"/>
          <w:vertAlign w:val="superscript"/>
        </w:rPr>
        <w:t>-1</w:t>
      </w:r>
      <w:r w:rsidRPr="002328E0">
        <w:rPr>
          <w:rFonts w:ascii="Times New Roman" w:hAnsi="Times New Roman"/>
          <w:sz w:val="20"/>
          <w:szCs w:val="20"/>
        </w:rPr>
        <w:t>, which is assigned to interaction of C=S stretching with C-N stretching vibrations of thiourea moiety</w:t>
      </w:r>
      <w:r w:rsidR="00A26E6F">
        <w:rPr>
          <w:rFonts w:ascii="Times New Roman" w:hAnsi="Times New Roman"/>
          <w:sz w:val="20"/>
          <w:szCs w:val="20"/>
        </w:rPr>
        <w:t xml:space="preserve"> (Figure 2)</w:t>
      </w:r>
      <w:r w:rsidRP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Gavilan&lt;/Author&gt;&lt;Year&gt;2009&lt;/Year&gt;&lt;RecNum&gt;1135&lt;/RecNum&gt;&lt;DisplayText&gt;[5]&lt;/DisplayText&gt;&lt;record&gt;&lt;rec-number&gt;1135&lt;/rec-number&gt;&lt;foreign-keys&gt;&lt;key app="EN" db-id="sr0twxwzpw9azuefz59vrzalex2r5r0e005r"&gt;1135&lt;/key&gt;&lt;/foreign-keys&gt;&lt;ref-type name="Journal Article"&gt;17&lt;/ref-type&gt;&lt;contributors&gt;&lt;authors&gt;&lt;author&gt;Gavilan, K. Campos&lt;/author&gt;&lt;author&gt;Pestov, A. V.&lt;/author&gt;&lt;author&gt;Garcia, H. Maldonado&lt;/author&gt;&lt;author&gt;Yatluk, Y.&lt;/author&gt;&lt;author&gt;Roussy, Jean&lt;/author&gt;&lt;author&gt;Guibal, E.&lt;/author&gt;&lt;/authors&gt;&lt;/contributors&gt;&lt;titles&gt;&lt;title&gt;Mercury sorption on a thiocarbamoyl derivative of chitosan&lt;/title&gt;&lt;secondary-title&gt;Journal of Hazardous Materials&lt;/secondary-title&gt;&lt;/titles&gt;&lt;periodical&gt;&lt;full-title&gt;J Hazard Mater&lt;/full-title&gt;&lt;abbr-1&gt;Journal of hazardous materials&lt;/abbr-1&gt;&lt;/periodical&gt;&lt;pages&gt;415-426&lt;/pages&gt;&lt;volume&gt;165&lt;/volume&gt;&lt;number&gt;1-3&lt;/number&gt;&lt;keywords&gt;&lt;keyword&gt;Chitosan&lt;/keyword&gt;&lt;keyword&gt;Mercury&lt;/keyword&gt;&lt;keyword&gt;Thiocarbamoylation&lt;/keyword&gt;&lt;keyword&gt;Sorption isotherms&lt;/keyword&gt;&lt;keyword&gt;Uptake kinetics&lt;/keyword&gt;&lt;keyword&gt;Competition&lt;/keyword&gt;&lt;/keywords&gt;&lt;dates&gt;&lt;year&gt;2009&lt;/year&gt;&lt;/dates&gt;&lt;isbn&gt;0304-3894&lt;/isbn&gt;&lt;work-type&gt;doi: DOI: 10.1016/j.jhazmat.2008.10.005&lt;/work-type&gt;&lt;urls&gt;&lt;related-urls&gt;&lt;url&gt;http://www.sciencedirect.com/science/article/B6TGF-4TNWH2X-2/2/6d711f3f558d9ca041d0dfa63c895eeb&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5]</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The presence of </w:t>
      </w:r>
      <w:proofErr w:type="spellStart"/>
      <w:r w:rsidRPr="002328E0">
        <w:rPr>
          <w:rFonts w:ascii="Times New Roman" w:hAnsi="Times New Roman"/>
          <w:sz w:val="20"/>
          <w:szCs w:val="20"/>
        </w:rPr>
        <w:t>sul</w:t>
      </w:r>
      <w:r w:rsidR="00252FA9" w:rsidRPr="002328E0">
        <w:rPr>
          <w:rFonts w:ascii="Times New Roman" w:hAnsi="Times New Roman"/>
          <w:sz w:val="20"/>
          <w:szCs w:val="20"/>
        </w:rPr>
        <w:t>f</w:t>
      </w:r>
      <w:r w:rsidRPr="002328E0">
        <w:rPr>
          <w:rFonts w:ascii="Times New Roman" w:hAnsi="Times New Roman"/>
          <w:sz w:val="20"/>
          <w:szCs w:val="20"/>
        </w:rPr>
        <w:t>ur</w:t>
      </w:r>
      <w:proofErr w:type="spellEnd"/>
      <w:r w:rsidRPr="002328E0">
        <w:rPr>
          <w:rFonts w:ascii="Times New Roman" w:hAnsi="Times New Roman"/>
          <w:sz w:val="20"/>
          <w:szCs w:val="20"/>
        </w:rPr>
        <w:t xml:space="preserve"> was confirmed by XPS spectra where a peak was detected at 163</w:t>
      </w:r>
      <w:r w:rsidR="00252FA9" w:rsidRPr="002328E0">
        <w:rPr>
          <w:rFonts w:ascii="Times New Roman" w:hAnsi="Times New Roman"/>
          <w:sz w:val="20"/>
          <w:szCs w:val="20"/>
        </w:rPr>
        <w:t xml:space="preserve"> </w:t>
      </w:r>
      <w:proofErr w:type="spellStart"/>
      <w:r w:rsidRPr="002328E0">
        <w:rPr>
          <w:rFonts w:ascii="Times New Roman" w:hAnsi="Times New Roman"/>
          <w:sz w:val="20"/>
          <w:szCs w:val="20"/>
        </w:rPr>
        <w:t>eV</w:t>
      </w:r>
      <w:proofErr w:type="spellEnd"/>
      <w:r w:rsidR="00A26E6F">
        <w:rPr>
          <w:rFonts w:ascii="Times New Roman" w:hAnsi="Times New Roman"/>
          <w:sz w:val="20"/>
          <w:szCs w:val="20"/>
        </w:rPr>
        <w:t xml:space="preserve"> (Figure 3)</w:t>
      </w:r>
      <w:r w:rsidRPr="002328E0">
        <w:rPr>
          <w:rFonts w:ascii="Times New Roman" w:hAnsi="Times New Roman"/>
          <w:sz w:val="20"/>
          <w:szCs w:val="20"/>
        </w:rPr>
        <w:t>.</w:t>
      </w:r>
    </w:p>
    <w:p w:rsidR="00A9307D" w:rsidRPr="002328E0" w:rsidRDefault="00A9307D" w:rsidP="002328E0">
      <w:pPr>
        <w:spacing w:after="0" w:line="240" w:lineRule="auto"/>
        <w:jc w:val="both"/>
        <w:rPr>
          <w:rFonts w:ascii="Times New Roman" w:hAnsi="Times New Roman"/>
          <w:sz w:val="20"/>
          <w:szCs w:val="20"/>
        </w:rPr>
      </w:pPr>
    </w:p>
    <w:p w:rsidR="00A9307D" w:rsidRPr="00A9307D" w:rsidRDefault="00A9307D" w:rsidP="006C546D">
      <w:pPr>
        <w:spacing w:after="0" w:line="240" w:lineRule="auto"/>
        <w:jc w:val="center"/>
        <w:rPr>
          <w:rFonts w:ascii="Times New Roman" w:hAnsi="Times New Roman"/>
          <w:sz w:val="18"/>
          <w:szCs w:val="18"/>
        </w:rPr>
      </w:pPr>
      <w:r w:rsidRPr="00A9307D">
        <w:rPr>
          <w:rFonts w:ascii="Times New Roman" w:hAnsi="Times New Roman"/>
          <w:noProof/>
          <w:sz w:val="18"/>
          <w:szCs w:val="18"/>
          <w:lang w:val="en-US"/>
        </w:rPr>
        <w:drawing>
          <wp:inline distT="0" distB="0" distL="0" distR="0" wp14:anchorId="0C38C592" wp14:editId="79001E78">
            <wp:extent cx="1716405" cy="1440815"/>
            <wp:effectExtent l="19050" t="0" r="0" b="0"/>
            <wp:docPr id="1" name="Picture 3" descr="C:\Program Files\Xradia\MicroXCT\7.0.2817\3DViewer\share\examine_report/resources/genmacrep-page-0_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rogram Files\Xradia\MicroXCT\7.0.2817\3DViewer\share\examine_report/resources/genmacrep-page-0_2.bmp"/>
                    <pic:cNvPicPr>
                      <a:picLocks noChangeAspect="1" noChangeArrowheads="1"/>
                    </pic:cNvPicPr>
                  </pic:nvPicPr>
                  <pic:blipFill>
                    <a:blip r:embed="rId24" cstate="print"/>
                    <a:srcRect/>
                    <a:stretch>
                      <a:fillRect/>
                    </a:stretch>
                  </pic:blipFill>
                  <pic:spPr bwMode="auto">
                    <a:xfrm>
                      <a:off x="0" y="0"/>
                      <a:ext cx="1716405" cy="1440815"/>
                    </a:xfrm>
                    <a:prstGeom prst="rect">
                      <a:avLst/>
                    </a:prstGeom>
                    <a:noFill/>
                    <a:ln w="9525">
                      <a:noFill/>
                      <a:miter lim="800000"/>
                      <a:headEnd/>
                      <a:tailEnd/>
                    </a:ln>
                  </pic:spPr>
                </pic:pic>
              </a:graphicData>
            </a:graphic>
          </wp:inline>
        </w:drawing>
      </w:r>
      <w:r w:rsidRPr="00A9307D">
        <w:rPr>
          <w:rFonts w:ascii="Times New Roman" w:hAnsi="Times New Roman"/>
          <w:sz w:val="18"/>
          <w:szCs w:val="18"/>
        </w:rPr>
        <w:t xml:space="preserve"> </w:t>
      </w:r>
      <w:r w:rsidRPr="00A9307D">
        <w:rPr>
          <w:rFonts w:ascii="Times New Roman" w:hAnsi="Times New Roman"/>
          <w:noProof/>
          <w:sz w:val="18"/>
          <w:szCs w:val="18"/>
          <w:lang w:val="en-US"/>
        </w:rPr>
        <w:drawing>
          <wp:inline distT="0" distB="0" distL="0" distR="0" wp14:anchorId="149DD6C9" wp14:editId="064593CC">
            <wp:extent cx="1898015" cy="1440815"/>
            <wp:effectExtent l="19050" t="0" r="6985" b="0"/>
            <wp:docPr id="2" name="Picture 2" descr="ADTCBCa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TCBCa_6"/>
                    <pic:cNvPicPr>
                      <a:picLocks noChangeAspect="1" noChangeArrowheads="1"/>
                    </pic:cNvPicPr>
                  </pic:nvPicPr>
                  <pic:blipFill>
                    <a:blip r:embed="rId25" cstate="print"/>
                    <a:srcRect/>
                    <a:stretch>
                      <a:fillRect/>
                    </a:stretch>
                  </pic:blipFill>
                  <pic:spPr bwMode="auto">
                    <a:xfrm>
                      <a:off x="0" y="0"/>
                      <a:ext cx="1898015" cy="1440815"/>
                    </a:xfrm>
                    <a:prstGeom prst="rect">
                      <a:avLst/>
                    </a:prstGeom>
                    <a:noFill/>
                    <a:ln w="9525">
                      <a:noFill/>
                      <a:miter lim="800000"/>
                      <a:headEnd/>
                      <a:tailEnd/>
                    </a:ln>
                  </pic:spPr>
                </pic:pic>
              </a:graphicData>
            </a:graphic>
          </wp:inline>
        </w:drawing>
      </w:r>
      <w:r w:rsidRPr="00A9307D">
        <w:rPr>
          <w:rFonts w:ascii="Times New Roman" w:hAnsi="Times New Roman"/>
          <w:sz w:val="18"/>
          <w:szCs w:val="18"/>
        </w:rPr>
        <w:t xml:space="preserve"> </w:t>
      </w:r>
      <w:r w:rsidRPr="00A9307D">
        <w:rPr>
          <w:rFonts w:ascii="Times New Roman" w:hAnsi="Times New Roman"/>
          <w:noProof/>
          <w:sz w:val="18"/>
          <w:szCs w:val="18"/>
          <w:lang w:val="en-US"/>
        </w:rPr>
        <w:drawing>
          <wp:inline distT="0" distB="0" distL="0" distR="0" wp14:anchorId="3643A41E" wp14:editId="5BFBF6C7">
            <wp:extent cx="1906270" cy="1440815"/>
            <wp:effectExtent l="19050" t="0" r="0" b="0"/>
            <wp:docPr id="3" name="Picture 3" descr="XRGHT25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RGHT25K"/>
                    <pic:cNvPicPr>
                      <a:picLocks noChangeAspect="1" noChangeArrowheads="1"/>
                    </pic:cNvPicPr>
                  </pic:nvPicPr>
                  <pic:blipFill>
                    <a:blip r:embed="rId26" cstate="print"/>
                    <a:srcRect/>
                    <a:stretch>
                      <a:fillRect/>
                    </a:stretch>
                  </pic:blipFill>
                  <pic:spPr bwMode="auto">
                    <a:xfrm>
                      <a:off x="0" y="0"/>
                      <a:ext cx="1906270" cy="1440815"/>
                    </a:xfrm>
                    <a:prstGeom prst="rect">
                      <a:avLst/>
                    </a:prstGeom>
                    <a:noFill/>
                    <a:ln w="9525">
                      <a:noFill/>
                      <a:miter lim="800000"/>
                      <a:headEnd/>
                      <a:tailEnd/>
                    </a:ln>
                  </pic:spPr>
                </pic:pic>
              </a:graphicData>
            </a:graphic>
          </wp:inline>
        </w:drawing>
      </w:r>
    </w:p>
    <w:p w:rsidR="006C546D" w:rsidRDefault="006C546D" w:rsidP="006C546D">
      <w:pPr>
        <w:pStyle w:val="FigureTablescaptions"/>
        <w:ind w:left="0" w:firstLine="0"/>
        <w:jc w:val="center"/>
        <w:rPr>
          <w:sz w:val="18"/>
          <w:szCs w:val="18"/>
        </w:rPr>
      </w:pPr>
    </w:p>
    <w:p w:rsidR="00A9307D" w:rsidRPr="00A9307D" w:rsidRDefault="00A9307D" w:rsidP="006C546D">
      <w:pPr>
        <w:pStyle w:val="FigureTablescaptions"/>
        <w:ind w:left="0" w:firstLine="0"/>
        <w:jc w:val="center"/>
        <w:rPr>
          <w:sz w:val="18"/>
          <w:szCs w:val="18"/>
        </w:rPr>
      </w:pPr>
      <w:r w:rsidRPr="00A9307D">
        <w:rPr>
          <w:sz w:val="18"/>
          <w:szCs w:val="18"/>
        </w:rPr>
        <w:t>(</w:t>
      </w:r>
      <w:proofErr w:type="spellStart"/>
      <w:r w:rsidRPr="00A9307D">
        <w:rPr>
          <w:sz w:val="18"/>
          <w:szCs w:val="18"/>
        </w:rPr>
        <w:t>i</w:t>
      </w:r>
      <w:proofErr w:type="spellEnd"/>
      <w:r w:rsidRPr="00A9307D">
        <w:rPr>
          <w:sz w:val="18"/>
          <w:szCs w:val="18"/>
        </w:rPr>
        <w:t>)</w:t>
      </w:r>
      <w:r w:rsidRPr="00A9307D">
        <w:rPr>
          <w:sz w:val="18"/>
          <w:szCs w:val="18"/>
        </w:rPr>
        <w:tab/>
      </w:r>
      <w:r w:rsidRPr="00A9307D">
        <w:rPr>
          <w:sz w:val="18"/>
          <w:szCs w:val="18"/>
        </w:rPr>
        <w:tab/>
      </w:r>
      <w:r w:rsidRPr="00A9307D">
        <w:rPr>
          <w:sz w:val="18"/>
          <w:szCs w:val="18"/>
        </w:rPr>
        <w:tab/>
      </w:r>
      <w:r w:rsidRPr="00A9307D">
        <w:rPr>
          <w:sz w:val="18"/>
          <w:szCs w:val="18"/>
        </w:rPr>
        <w:tab/>
        <w:t>(</w:t>
      </w:r>
      <w:proofErr w:type="gramStart"/>
      <w:r w:rsidRPr="00A9307D">
        <w:rPr>
          <w:sz w:val="18"/>
          <w:szCs w:val="18"/>
        </w:rPr>
        <w:t>ii</w:t>
      </w:r>
      <w:proofErr w:type="gramEnd"/>
      <w:r w:rsidRPr="00A9307D">
        <w:rPr>
          <w:sz w:val="18"/>
          <w:szCs w:val="18"/>
        </w:rPr>
        <w:t>)</w:t>
      </w:r>
      <w:r w:rsidRPr="00A9307D">
        <w:rPr>
          <w:sz w:val="18"/>
          <w:szCs w:val="18"/>
        </w:rPr>
        <w:tab/>
      </w:r>
      <w:r w:rsidRPr="00A9307D">
        <w:rPr>
          <w:sz w:val="18"/>
          <w:szCs w:val="18"/>
        </w:rPr>
        <w:tab/>
      </w:r>
      <w:r w:rsidRPr="00A9307D">
        <w:rPr>
          <w:sz w:val="18"/>
          <w:szCs w:val="18"/>
        </w:rPr>
        <w:tab/>
      </w:r>
      <w:r w:rsidRPr="00A9307D">
        <w:rPr>
          <w:sz w:val="18"/>
          <w:szCs w:val="18"/>
        </w:rPr>
        <w:tab/>
        <w:t>(iii)</w:t>
      </w:r>
    </w:p>
    <w:p w:rsidR="006C546D" w:rsidRDefault="006C546D" w:rsidP="006C546D">
      <w:pPr>
        <w:spacing w:after="0" w:line="240" w:lineRule="auto"/>
        <w:jc w:val="center"/>
        <w:rPr>
          <w:rFonts w:ascii="Times New Roman" w:hAnsi="Times New Roman"/>
          <w:sz w:val="18"/>
          <w:szCs w:val="18"/>
        </w:rPr>
      </w:pPr>
    </w:p>
    <w:p w:rsidR="0055745F" w:rsidRPr="0089007A" w:rsidRDefault="00A9307D" w:rsidP="006C546D">
      <w:pPr>
        <w:spacing w:after="0" w:line="240" w:lineRule="auto"/>
        <w:jc w:val="center"/>
        <w:rPr>
          <w:rFonts w:ascii="Times New Roman" w:hAnsi="Times New Roman"/>
          <w:sz w:val="20"/>
          <w:szCs w:val="18"/>
        </w:rPr>
      </w:pPr>
      <w:proofErr w:type="gramStart"/>
      <w:r w:rsidRPr="0089007A">
        <w:rPr>
          <w:rFonts w:ascii="Times New Roman" w:hAnsi="Times New Roman"/>
          <w:sz w:val="20"/>
          <w:szCs w:val="18"/>
        </w:rPr>
        <w:t>Figure 1.</w:t>
      </w:r>
      <w:proofErr w:type="gramEnd"/>
      <w:r w:rsidRPr="0089007A">
        <w:rPr>
          <w:rFonts w:ascii="Times New Roman" w:hAnsi="Times New Roman"/>
          <w:sz w:val="20"/>
          <w:szCs w:val="18"/>
        </w:rPr>
        <w:t xml:space="preserve"> CT image </w:t>
      </w:r>
      <w:r w:rsidRPr="0089007A">
        <w:rPr>
          <w:rFonts w:ascii="Times New Roman" w:hAnsi="Times New Roman"/>
          <w:b/>
          <w:sz w:val="20"/>
          <w:szCs w:val="18"/>
        </w:rPr>
        <w:t>(</w:t>
      </w:r>
      <w:proofErr w:type="spellStart"/>
      <w:r w:rsidRPr="0089007A">
        <w:rPr>
          <w:rFonts w:ascii="Times New Roman" w:hAnsi="Times New Roman"/>
          <w:b/>
          <w:sz w:val="20"/>
          <w:szCs w:val="18"/>
        </w:rPr>
        <w:t>i</w:t>
      </w:r>
      <w:proofErr w:type="spellEnd"/>
      <w:r w:rsidRPr="0089007A">
        <w:rPr>
          <w:rFonts w:ascii="Times New Roman" w:hAnsi="Times New Roman"/>
          <w:b/>
          <w:sz w:val="20"/>
          <w:szCs w:val="18"/>
        </w:rPr>
        <w:t>)</w:t>
      </w:r>
      <w:r w:rsidRPr="0089007A">
        <w:rPr>
          <w:rFonts w:ascii="Times New Roman" w:hAnsi="Times New Roman"/>
          <w:sz w:val="20"/>
          <w:szCs w:val="18"/>
        </w:rPr>
        <w:t xml:space="preserve"> surface SEM </w:t>
      </w:r>
      <w:r w:rsidRPr="0089007A">
        <w:rPr>
          <w:rFonts w:ascii="Times New Roman" w:hAnsi="Times New Roman"/>
          <w:b/>
          <w:sz w:val="20"/>
          <w:szCs w:val="18"/>
        </w:rPr>
        <w:t>(ii)</w:t>
      </w:r>
      <w:r w:rsidRPr="0089007A">
        <w:rPr>
          <w:rFonts w:ascii="Times New Roman" w:hAnsi="Times New Roman"/>
          <w:sz w:val="20"/>
          <w:szCs w:val="18"/>
        </w:rPr>
        <w:t xml:space="preserve"> and cross-sectioned SEM </w:t>
      </w:r>
      <w:r w:rsidRPr="0089007A">
        <w:rPr>
          <w:rFonts w:ascii="Times New Roman" w:hAnsi="Times New Roman"/>
          <w:b/>
          <w:sz w:val="20"/>
          <w:szCs w:val="18"/>
        </w:rPr>
        <w:t>(iii)</w:t>
      </w:r>
      <w:r w:rsidRPr="0089007A">
        <w:rPr>
          <w:rFonts w:ascii="Times New Roman" w:hAnsi="Times New Roman"/>
          <w:sz w:val="20"/>
          <w:szCs w:val="18"/>
        </w:rPr>
        <w:t xml:space="preserve"> micrographs of ETB bead</w:t>
      </w:r>
    </w:p>
    <w:p w:rsidR="00A9307D" w:rsidRDefault="00A9307D" w:rsidP="006C546D">
      <w:pPr>
        <w:spacing w:after="0" w:line="240" w:lineRule="auto"/>
        <w:jc w:val="both"/>
        <w:rPr>
          <w:rFonts w:ascii="Times New Roman" w:hAnsi="Times New Roman"/>
          <w:sz w:val="20"/>
          <w:szCs w:val="20"/>
        </w:rPr>
      </w:pPr>
    </w:p>
    <w:p w:rsidR="006C546D" w:rsidRDefault="006C546D" w:rsidP="006C546D">
      <w:pPr>
        <w:spacing w:after="0" w:line="240" w:lineRule="auto"/>
        <w:jc w:val="both"/>
        <w:rPr>
          <w:rFonts w:ascii="Times New Roman" w:hAnsi="Times New Roman"/>
          <w:sz w:val="20"/>
          <w:szCs w:val="20"/>
        </w:rPr>
      </w:pPr>
    </w:p>
    <w:p w:rsidR="006C546D" w:rsidRPr="006C546D" w:rsidRDefault="00896B28" w:rsidP="00A26E6F">
      <w:pPr>
        <w:spacing w:after="0" w:line="240" w:lineRule="auto"/>
        <w:jc w:val="center"/>
        <w:rPr>
          <w:rFonts w:ascii="Times New Roman" w:hAnsi="Times New Roman"/>
          <w:b/>
          <w:noProof/>
          <w:sz w:val="18"/>
          <w:szCs w:val="18"/>
          <w:lang w:eastAsia="ko-KR" w:bidi="ml-IN"/>
        </w:rPr>
      </w:pPr>
      <w:r>
        <w:rPr>
          <w:rFonts w:ascii="Times New Roman" w:hAnsi="Times New Roman"/>
          <w:b/>
          <w:noProof/>
          <w:sz w:val="18"/>
          <w:szCs w:val="18"/>
          <w:lang w:eastAsia="ko-KR" w:bidi="ml-IN"/>
        </w:rPr>
      </w:r>
      <w:r>
        <w:rPr>
          <w:rFonts w:ascii="Times New Roman" w:hAnsi="Times New Roman"/>
          <w:b/>
          <w:noProof/>
          <w:sz w:val="18"/>
          <w:szCs w:val="18"/>
          <w:lang w:eastAsia="ko-KR" w:bidi="ml-IN"/>
        </w:rPr>
        <w:pict>
          <v:group id="Canvas 5" o:spid="_x0000_s1034" editas="canvas" style="width:379.55pt;height:225.9pt;mso-position-horizontal-relative:char;mso-position-vertical-relative:line" coordorigin="2159,9294" coordsize="7591,4518">
            <v:shape id="_x0000_s1035" type="#_x0000_t75" style="position:absolute;left:2159;top:9294;width:7591;height:4518;visibility:visible" o:preferrelative="f">
              <v:fill o:detectmouseclick="t"/>
              <v:path o:connecttype="none"/>
            </v:shape>
            <v:shape id="Freeform 7" o:spid="_x0000_s1036" style="position:absolute;left:2695;top:9501;width:6831;height:3612;visibility:visible;mso-wrap-style:square;v-text-anchor:top" coordsize="7894,4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7pasUA&#10;AADaAAAADwAAAGRycy9kb3ducmV2LnhtbESPT2vCQBTE70K/w/IKvRTd6EElzSpRKFVQxD+X3h7Z&#10;101o9m3IbmPsp+8KBY/DzPyGyZa9rUVHra8cKxiPEhDEhdMVGwWX8/twDsIHZI21Y1JwIw/LxdMg&#10;w1S7Kx+pOwUjIoR9igrKEJpUSl+UZNGPXEMcvS/XWgxRtkbqFq8Rbms5SZKptFhxXCixoXVJxffp&#10;xyqY/eavq9l2/2H8Lr+Y/Xjrb4dPpV6e+/wNRKA+PML/7Y1WMIH7lXg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julqxQAAANoAAAAPAAAAAAAAAAAAAAAAAJgCAABkcnMv&#10;ZG93bnJldi54bWxQSwUGAAAAAAQABAD1AAAAigMAAAAA&#10;" path="m,158r8,l16,158r8,8l32,166r8,l48,166r8,l64,166r8,8l80,174r8,l96,182r8,l112,182r7,8l127,198r8,l143,198r8,8l159,206r8,8l175,214r8,l191,214r8,8l207,222r8,l223,222r8,l239,222r8,l255,230r8,l271,230r7,l286,230r8,8l302,238r8,l318,246r8,l334,246r8,8l350,254r8,8l366,262r8,l382,270r8,l398,270r8,l414,270r8,l430,270r7,l445,270r8,8l461,278r8,l477,278r8,l493,278r8,l509,278r8,l525,278r8,l541,278r8,8l557,286r8,l573,286r8,l589,286r7,l604,294r8,l620,294r8,l636,302r8,l652,302r8,8l668,310r8,7l684,317r8,8l700,333r8,l716,341r8,l732,349r8,8l747,357r8,8l763,373r8,l779,381r8,8l795,397r8,8l811,413r8,8l827,429r8,8l843,445r8,l859,453r8,8l875,469r8,7l891,476r8,8l906,492r8,8l922,508r8,l938,516r8,8l954,524r8,8l970,532r8,8l986,540r8,l1002,548r8,l1018,556r8,8l1034,564r8,8l1050,572r8,8l1065,580r8,l1081,580r8,8l1097,588r8,l1113,596r8,l1129,596r8,l1145,604r8,8l1161,612r8,8l1177,620r8,7l1193,627r8,8l1209,635r8,8l1224,643r8,8l1240,659r8,l1256,667r8,16l1272,683r8,8l1288,699r8,8l1304,715r8,8l1320,739r8,8l1336,755r8,16l1352,779r8,15l1368,810r8,24l1383,850r8,16l1399,882r8,16l1415,914r8,16l1431,937r8,16l1447,977r8,24l1463,1033r8,24l1479,1081r8,47l1495,1152r8,24l1511,1208r8,32l1527,1271r7,40l1542,1351r8,32l1558,1430r8,56l1574,1542r8,47l1590,1653r8,167l1606,1891r8,72l1622,2034r8,96l1638,2233r8,111l1654,2432r8,71l1670,2583r8,95l1686,2766r7,79l1701,2925r8,71l1717,3068r8,127l1733,3251r8,55l1749,3354r8,56l1765,3457r8,40l1781,3529r8,40l1797,3600r8,40l1813,3672r8,24l1829,3728r8,47l1845,3799r7,24l1860,3839r8,16l1876,3879r8,16l1892,3910r8,16l1908,3942r8,16l1924,3974r8,8l1940,3998r8,16l1956,4030r8,8l1972,4046r8,7l1988,4061r8,8l2004,4077r7,l2019,4085r8,8l2035,4093r8,8l2051,4101r8,8l2067,4109r8,l2083,4109r8,l2099,4109r8,l2115,4109r8,l2131,4109r8,l2147,4109r8,l2162,4101r8,l2178,4101r8,l2194,4093r8,l2210,4085r8,-8l2226,4077r8,-8l2242,4061r8,-8l2258,4053r8,-7l2274,4038r8,-8l2290,4030r8,-8l2306,4014r8,l2321,4006r8,l2337,3998r8,-8l2353,3990r8,-8l2369,3974r8,-8l2385,3958r8,-8l2401,3934r8,-16l2417,3902r8,-7l2433,3879r8,-8l2449,3855r8,-16l2465,3823r8,-8l2480,3799r8,-16l2496,3767r8,-16l2512,3736r8,-32l2528,3680r8,-16l2544,3640r8,-16l2560,3600r8,-15l2576,3561r8,-16l2592,3521r8,-24l2608,3481r8,-24l2624,3441r8,-39l2639,3386r8,-16l2655,3354r8,-16l2671,3322r8,-8l2687,3306r8,-16l2703,3282r8,-15l2719,3259r8,-16l2735,3227r8,-16l2751,3195r8,-40l2767,3131r8,-15l2783,3092r8,-24l2798,3044r8,-24l2814,2996r8,-16l2830,2957r8,-16l2846,2917r8,-16l2862,2885r8,-24l2878,2845r8,-8l2894,2837r8,l2910,2837r8,l2926,2853r8,8l2942,2877r7,16l2957,2917r8,24l2973,2972r8,64l2989,3068r8,24l3005,3116r8,15l3021,3147r8,l3037,3147r8,l3053,3131r8,l3069,3123r8,l3085,3131r8,24l3101,3163r7,l3116,3163r8,-8l3132,3131r8,-23l3148,3068r8,-40l3164,2988r8,-55l3180,2885r8,-56l3196,2774r8,-96l3212,2639r8,-40l3228,2559r8,-32l3244,2495r8,-31l3260,2432r7,-32l3275,2376r8,-32l3291,2321r8,-24l3307,2273r8,-24l3323,2225r8,-40l3339,2170r8,-24l3355,2130r8,-24l3371,2090r8,-24l3387,2050r8,-16l3403,2019r8,-24l3419,1979r7,-16l3434,1947r8,-40l3450,1891r8,-23l3466,1852r8,-16l3482,1812r8,-16l3498,1772r8,-16l3514,1732r8,-23l3530,1685r8,-24l3546,1645r8,-48l3562,1573r8,-23l3577,1526r8,-24l3593,1486r8,-24l3609,1438r8,-16l3625,1406r8,-23l3641,1367r8,-16l3657,1335r8,-32l3673,1287r8,-8l3689,1263r8,-15l3705,1232r8,-16l3721,1200r8,-16l3736,1168r8,-16l3752,1136r8,-16l3768,1104r8,-39l3784,1049r8,-16l3800,1017r8,-16l3816,977r8,-16l3832,945r8,-23l3848,906r8,-16l3864,866r8,-24l3880,826r8,-24l3895,779r8,-48l3911,707r8,-24l3927,659r8,-24l3943,612r8,-24l3959,564r8,-24l3975,516r8,-24l3991,476r8,-23l4007,437r8,-40l4023,381r8,-16l4039,349r8,-16l4054,325r8,-15l4070,310r8,l4086,325r8,16l4102,357r8,16l4118,389r8,-24l4134,341r8,-16l4150,317r8,-7l4166,302r8,-8l4182,286r8,-8l4198,262r8,-16l4213,230r8,-16l4229,198r8,-32l4245,151r8,-8l4261,135r8,l4277,135r8,l4293,135r8,l4309,143r8,l4325,143r8,8l4341,151r8,7l4357,166r7,l4372,174r8,8l4388,182r8,8l4404,198r8,l4420,206r8,8l4436,222r8,8l4452,238r8,8l4468,254r8,16l4484,278r8,8l4500,294r8,8l4516,317r7,8l4531,333r8,8l4547,349r8,8l4563,357r8,8l4579,373r8,8l4595,381r8,l4611,381r8,l4627,381r8,l4643,381r8,l4659,381r8,l4675,381r7,l4690,381r8,-8l4706,373r8,-8l4722,357r8,-8l4738,341r8,-16l4754,310r8,-8l4770,286r8,-8l4786,262r8,-16l4802,238r8,-24l4818,198r8,-8l4834,182r7,-8l4849,158r8,-7l4865,143r8,-8l4881,127r8,-16l4897,103r8,-8l4913,79r8,-8l4929,63r8,-16l4945,39r8,-8l4961,31r8,-8l4977,15r8,-8l4992,7r8,-7l5008,r8,l5024,r8,l5040,r8,l5056,7r8,l5072,15r8,8l5088,23r8,8l5104,39r8,8l5120,55r8,8l5136,71r8,16l5151,95r8,32l5167,135r8,16l5183,166r8,16l5199,206r8,16l5215,246r8,24l5231,294r8,31l5247,349r8,32l5263,421r8,71l5279,524r8,32l5295,588r8,39l5310,659r8,32l5326,739r8,55l5342,850r8,48l5358,961r8,88l5374,1144r8,167l5390,1446r8,167l5406,1772r8,151l5422,2106r8,223l5438,2527r8,175l5454,2869r8,143l5469,3108r8,63l5485,3219r8,40l5501,3282r8,-15l5517,3243r8,-40l5533,3155r8,-55l5549,3028r8,-71l5565,2901r8,-48l5581,2813r8,-31l5597,2766r8,-16l5613,2742r8,8l5628,2774r8,39l5644,2861r8,32l5660,2933r8,24l5676,2972r8,l5692,2957r8,-32l5708,2869r8,-56l5724,2766r8,-127l5740,2551r8,-79l5756,2400r8,-87l5772,2217r7,-71l5787,2082r8,-48l5803,1995r8,-24l5819,1963r8,16l5835,2011r8,95l5851,2154r8,39l5867,2233r8,40l5883,2305r8,47l5899,2408r8,72l5915,2551r8,56l5931,2654r7,32l5946,2702r8,-8l5962,2686r8,16l5978,2742r8,71l5994,2893r8,79l6010,3028r8,8l6026,2996r8,-71l6042,2837r8,-87l6058,2678r8,-55l6074,2583r8,-16l6090,2623r7,63l6105,2750r8,56l6121,2853r8,24l6137,2877r8,-24l6153,2806r8,-72l6169,2647r8,-104l6185,2432r8,-159l6201,2233r8,-8l6217,2241r8,32l6233,2305r8,24l6249,2337r7,7l6264,2344r8,8l6280,2352r8,l6296,2352r8,-8l6312,2352r8,24l6328,2416r8,40l6344,2503r8,40l6360,2575r8,48l6376,2694r8,88l6392,2893r8,135l6407,3163r8,270l6423,3553r8,95l6439,3704r8,32l6455,3736r8,-8l6471,3720r8,8l6487,3751r8,48l6503,3847r8,40l6519,3934r8,72l6535,4038r8,23l6551,4085r8,16l6566,4117r8,24l6582,4149r8,16l6598,4173r8,l6614,4173r8,-8l6630,4157r8,-16l6646,4117r8,-24l6662,4085r8,l6678,4085r8,-8l6694,4061r8,-23l6710,3998r8,-48l6725,3902r8,-31l6741,3839r8,-8l6757,3815r8,-87l6773,3640r8,-103l6789,3418r8,-112l6805,3211r8,-80l6821,3068r8,-32l6837,3012r8,-24l6853,2949r8,-64l6869,2790r8,-223l6884,2472r8,-80l6900,2337r8,-32l6916,2305r8,32l6932,2368r8,16l6948,2360r8,-63l6964,2193r8,-127l6980,1931r8,-207l6996,1653r8,-48l7012,1573r8,-15l7028,1542r8,l7043,1542r8,16l7059,1581r8,24l7075,1629r8,32l7091,1693r8,31l7107,1756r8,32l7123,1804r8,24l7139,1860r8,23l7155,1923r8,40l7171,2011r8,47l7187,2098r7,40l7202,2162r8,23l7218,2209r8,48l7234,2281r8,32l7250,2344r8,32l7266,2424r8,40l7282,2511r8,48l7298,2599r8,32l7314,2662r8,24l7330,2718r8,80l7346,2845r7,48l7361,2949r8,55l7377,3052r8,48l7393,3131r8,8l7409,3139r8,-8l7425,3131r8,-8l7441,3123r8,16l7457,3147r8,16l7473,3179r8,8l7489,3187r8,l7505,3179r7,-8l7520,3171r8,-8l7536,3155r8,l7552,3155r8,8l7568,3163r8,l7584,3155r8,-16l7600,3123r8,-23l7616,3084r8,-16l7632,3060r8,-8l7648,3052r8,-8l7664,3036r7,-16l7679,3004r8,-32l7695,2957r8,-16l7711,2917r8,-8l7727,2893r8,-16l7743,2861r8,-8l7759,2845r8,-16l7775,2821r8,-8l7791,2806r8,-16l7807,2774r8,-8l7822,2750r8,-16l7838,2726r8,-16l7854,2694r8,-16l7870,2662r8,-15l7886,2631r8,-16e" filled="f" strokecolor="black [3213]" strokeweight=".4pt">
              <v:path arrowok="t" o:connecttype="custom" o:connectlocs="44333491,70818097;92020437,82745452;139334439,97654493;186649050,103617865;233963051,109581238;281277053,136045228;328963999,177417649;376278000,204254045;423592612,222144772;470906613,254572134;518220614,322780951;565907561,462180270;613221562,873670046;660536174,1303422954;707850175,1463322281;755164176,1525567725;802851123,1531531098;850165124,1502086032;897479736,1460340595;944793737,1365668398;992107738,1244159806;1039794685,1143523627;1087108686,1057424083;1134423297,1172968692;1181737299,1093205537;1229051300,856151724;1276365912,731661446;1324052248,595243202;1371366859,476716906;1418680861,373099041;1465994862,236680797;1513309473,115545220;1560995809,103617865;1608310421,53299776;1655624422,85727138;1702938424,136045228;1750252425,139026914;1797939371,70818097;1845253373,11554339;1892567984,8572653;1939881985,82745452;1987195987,295944555;2034882933,1122650603;2082196934,1036924075;2129511546,1048478414;2147483647,784961221;2147483647,1007105993;2147483647,1001142010;2147483647,847206055;2147483647,947842235;2147483647,1389522497;2147483647,1555385807;2147483647,1442822273;2147483647,1075314810;2147483647,642579605;2147483647,666434315;2147483647,862115096;2147483647,1119668917;2147483647,1187877733;2147483647,1143523627;2147483647,1063387455;2147483647,986605985" o:connectangles="0,0,0,0,0,0,0,0,0,0,0,0,0,0,0,0,0,0,0,0,0,0,0,0,0,0,0,0,0,0,0,0,0,0,0,0,0,0,0,0,0,0,0,0,0,0,0,0,0,0,0,0,0,0,0,0,0,0,0,0,0,0"/>
            </v:shape>
            <v:shape id="Freeform 9" o:spid="_x0000_s1037" style="position:absolute;left:2695;top:9501;width:6831;height:3612;visibility:visible;mso-wrap-style:square;v-text-anchor:top" coordsize="7894,4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ZQBMEA&#10;AADaAAAADwAAAGRycy9kb3ducmV2LnhtbESPQYvCMBSE74L/ITzBi2iqyCrVKCIIgl6sgtdH82yr&#10;zUttotb99RthweMwM98w82VjSvGk2hWWFQwHEQji1OqCMwWn46Y/BeE8ssbSMil4k4Plot2aY6zt&#10;iw/0THwmAoRdjApy76tYSpfmZNANbEUcvIutDfog60zqGl8Bbko5iqIfabDgsJBjReuc0lvyMAp6&#10;p+NkQtf9vtRjc0uqX96t72elup1mNQPhqfHf8H97qxWM4XMl3A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WUATBAAAA2gAAAA8AAAAAAAAAAAAAAAAAmAIAAGRycy9kb3du&#10;cmV2LnhtbFBLBQYAAAAABAAEAPUAAACGAwAAAAA=&#10;" path="m,63r8,l16,63r8,l32,63r8,l48,63r8,l64,63r8,8l80,71r8,8l96,79r8,l112,87r7,8l127,95r8,l143,95r8,8l159,103r8,l175,103r8,8l191,111r8,l207,111r8,l223,111r8,l239,111r8,l255,111r8,l271,111r7,8l286,119r8,l302,119r8,8l318,127r8,8l334,135r8,8l350,143r8,8l366,151r8,l382,151r8,l398,151r8,l414,158r8,-7l430,151r7,l445,151r8,l461,151r8,l477,151r8,-8l493,143r8,l509,143r8,-8l525,135r8,l541,135r8,l557,135r8,-8l573,127r8,l589,127r7,l604,127r8,8l620,135r8,l636,135r8,8l652,143r8,l668,143r8,8l684,151r8,7l700,158r8,8l716,166r8,8l732,174r8,8l747,190r8,8l763,198r8,16l779,214r8,8l795,230r8,8l811,246r8,8l827,254r8,16l843,270r8,16l859,286r8,16l875,302r8,8l891,310r8,15l906,325r8,8l922,333r8,8l938,341r8,8l954,349r8,l970,349r8,8l986,357r8,l1002,357r8,8l1018,365r8,l1034,365r8,l1050,365r8,8l1065,373r8,-8l1081,365r8,8l1097,373r8,-8l1113,373r8,-8l1129,365r8,8l1145,381r8,-8l1161,373r8,8l1177,381r8,8l1193,381r8,16l1209,389r8,8l1224,389r8,24l1240,413r8,l1256,397r8,24l1272,421r8,l1288,421r8,24l1304,445r8,8l1320,445r8,24l1336,469r8,23l1352,484r8,16l1368,500r8,24l1383,532r8,24l1399,556r8,32l1415,588r8,39l1431,627r8,56l1447,683r8,24l1463,715r8,24l1479,739r8,32l1495,771r8,63l1511,834r8,64l1527,906r7,63l1542,969r8,120l1558,1096r8,112l1574,1216r8,175l1590,1399r8,159l1606,1573r8,199l1622,1788r8,231l1638,2034r8,191l1654,2233r8,199l1670,2448r8,175l1686,2639r7,174l1701,2821r8,143l1717,2972r8,128l1733,3108r8,119l1749,3227r8,103l1765,3338r8,88l1781,3433r8,88l1797,3521r8,71l1813,3600r8,64l1829,3672r8,64l1845,3743r7,48l1860,3799r8,48l1876,3855r8,40l1892,3902r8,40l1908,3942r8,40l1924,3990r8,32l1940,4022r8,39l1956,4061r8,32l1972,4093r8,24l1988,4117r8,24l2004,4141r7,16l2019,4157r8,8l2035,4165r8,8l2051,4173r8,l2067,4173r8,-8l2083,4165r8,-8l2099,4157r8,-8l2115,4149r8,-16l2131,4133r8,-16l2147,4117r8,-16l2162,4101r8,-16l2178,4077r8,-16l2194,4053r8,-31l2210,4022r8,-40l2226,3982r8,-40l2242,3942r8,-40l2258,3895r8,-32l2274,3863r8,-24l2290,3839r8,-24l2306,3815r8,-24l2321,3791r8,-24l2337,3767r8,-31l2353,3736r8,-32l2369,3704r8,-32l2385,3672r8,-40l2401,3632r8,-40l2417,3592r8,-39l2433,3545r8,-40l2449,3505r8,-40l2465,3465r8,-39l2480,3426r8,-40l2496,3386r8,-40l2512,3346r8,-40l2528,3298r8,-39l2544,3259r8,-48l2560,3211r8,-48l2576,3163r8,-47l2592,3116r8,-48l2608,3068r8,-40l2624,3020r8,-32l2639,2980r8,-31l2655,2949r8,-32l2671,2917r8,-32l2687,2885r8,-24l2703,2853r8,-24l2719,2821r8,-31l2735,2790r8,-48l2751,2742r8,-48l2767,2694r8,-55l2783,2639r8,-48l2798,2591r8,-48l2814,2535r8,-47l2830,2488r8,-48l2846,2440r8,-40l2862,2400r8,-40l2878,2360r8,-23l2894,2337r8,-16l2910,2321r8,8l2926,2337r8,23l2942,2360r7,40l2957,2408r8,56l2973,2472r8,55l2989,2535r8,64l3005,2607r8,55l3021,2662r8,32l3037,2694r8,l3053,2686r8,-8l3069,2678r8,8l3085,2694r8,24l3101,2726r7,16l3116,2750r8,-16l3132,2734r8,-48l3148,2686r8,-79l3164,2599r8,-96l3180,2495r8,-111l3196,2376r8,-95l3212,2281r8,-80l3228,2201r8,-63l3244,2130r8,-56l3260,2066r7,-47l3275,2011r8,-40l3291,1963r8,-40l3307,1923r8,-40l3323,1883r8,-31l3339,1844r8,-32l3355,1812r8,-32l3371,1780r8,-24l3387,1748r8,-24l3403,1724r8,-31l3419,1693r7,-32l3434,1661r8,-32l3450,1621r8,-32l3466,1589r8,-39l3482,1550r8,-40l3498,1510r8,-48l3514,1462r8,-48l3530,1414r8,-47l3546,1359r8,-40l3562,1311r8,-48l3577,1263r8,-47l3593,1216r8,-40l3609,1168r8,-40l3625,1128r8,-32l3641,1096r8,-31l3657,1057r8,-32l3673,1025r8,-32l3689,993r8,-32l3705,961r8,-31l3721,922r8,-32l3736,890r8,-32l3752,858r8,-40l3768,818r8,-32l3784,786r8,-31l3800,747r8,-32l3816,707r8,-32l3832,675r8,-32l3848,635r8,-31l3864,604r8,-32l3880,564r8,-32l3895,532r8,-32l3911,492r8,-31l3927,461r8,-32l3943,429r8,-32l3959,389r8,-24l3975,365r8,-24l3991,341r8,-24l4007,317r8,-15l4023,294r8,-16l4039,278r8,-16l4054,262r8,-16l4070,246r8,-32l4086,214r8,-40l4102,174r8,-39l4118,135r8,-8l4134,135r8,8l4150,135r8,-16l4166,119r8,8l4182,127r8,8l4198,135r8,8l4213,143r8,8l4229,151r8,7l4245,158r8,8l4261,166r8,l4277,166r8,8l4293,174r8,16l4309,190r8,8l4325,206r8,8l4341,214r8,16l4357,230r7,16l4372,246r8,8l4388,254r8,16l4404,270r8,8l4420,278r8,16l4436,294r8,8l4452,302r8,8l4468,310r8,15l4484,325r8,8l4500,333r8,8l4516,341r7,8l4531,349r8,l4547,349r8,l4563,349r8,l4579,349r8,l4595,349r8,-16l4611,333r8,-16l4627,317r8,-15l4643,302r8,-8l4659,294r8,-16l4675,278r7,l4690,278r8,-8l4706,262r8,-8l4722,254r8,-16l4738,238r8,-16l4754,214r8,-16l4770,198r8,-16l4786,174r8,-16l4802,158r8,-7l4818,143r8,-8l4834,135r7,-8l4849,119r8,-8l4865,111r8,-16l4881,95r8,-24l4897,71r8,-16l4913,55r8,-8l4929,47r8,-16l4945,31r8,-8l4961,23r8,-8l4977,15r8,-8l4992,7r8,-7l5008,r8,l5024,r8,7l5040,7r8,8l5056,15r8,16l5072,31r8,8l5088,47r8,16l5104,63r8,24l5120,87r8,16l5136,103r8,32l5151,135r8,23l5167,158r8,32l5183,198r8,32l5199,238r8,40l5215,278r8,39l5231,317r8,48l5247,373r8,48l5263,421r8,63l5279,484r8,88l5295,572r8,95l5310,675r8,104l5326,786r8,120l5342,906r8,143l5358,1065r8,175l5374,1248r8,230l5390,1494r8,270l5406,1780r8,326l5422,2130r8,342l5438,2488r8,254l5454,2758r8,143l5469,2909r8,63l5485,2980r8,-23l5501,2949r8,-56l5517,2885r8,-103l5533,2774r8,-112l5549,2662r8,-63l5565,2599r8,-16l5581,2591r8,-16l5597,2575r8,-64l5613,2511r8,-79l5628,2424r8,-56l5644,2360r8,-23l5660,2329r8,-64l5676,2257r8,-151l5692,2098r8,-175l5708,1915r8,-206l5724,1701r8,-143l5740,1550r8,-88l5756,1462r8,-16l5772,1454r7,40l5787,1502r8,103l5803,1613r8,135l5819,1756r8,191l5835,1963r8,143l5851,2114r8,79l5867,2201r8,40l5883,2241r8,88l5899,2329r8,111l5915,2448r8,63l5931,2511r7,-31l5946,2472r8,-80l5962,2384r8,40l5978,2432r8,175l5994,2615r8,127l6010,2750r8,-88l6026,2647r8,-207l6042,2424r8,-143l6058,2281r8,-48l6074,2233r8,40l6090,2273r7,103l6105,2384r8,88l6121,2472r8,8l6137,2472r8,-64l6153,2400r8,-135l6169,2249r8,-191l6185,2050r8,-103l6201,1939r8,40l6217,1979r8,71l6233,2066r8,-16l6249,2050r7,-39l6264,2003r8,-16l6280,1987r8,8l6296,2003r8,16l6312,2027r8,55l6328,2090r8,127l6344,2225r8,143l6360,2368r8,104l6376,2488r8,206l6392,2710r8,294l6407,3020r8,262l6423,3298r8,151l6439,3465r8,-32l6455,3426r8,-104l6471,3322r8,64l6487,3394r8,151l6503,3553r8,119l6519,3672r8,95l6535,3775r8,88l6551,3871r8,55l6566,3926r8,56l6582,3982r8,48l6598,4030r8,l6614,4022r8,-48l6630,3966r8,-87l6646,3871r8,-24l6662,3855r8,47l6678,3902r8,16l6694,3910r8,-63l6710,3839r8,-103l6725,3728r8,-80l6741,3648r8,-40l6757,3608r8,-103l6773,3497r8,-199l6789,3282r8,-198l6805,3068r8,-143l6821,2925r8,-72l6837,2845r8,-39l6853,2806r8,-104l6869,2702r8,-127l6884,2567r8,-103l6900,2456r8,-32l6916,2440r8,79l6932,2527r8,24l6948,2535r8,-143l6964,2384r8,-214l6980,2162r8,-151l6996,2003r8,-72l7012,1923r8,-40l7028,1883r8,-15l7043,1868r8,7l7059,1875r8,16l7075,1899r8,24l7091,1931r8,32l7107,1963r8,40l7123,2003r8,47l7139,2050r8,48l7155,2098r8,48l7171,2154r8,47l7187,2201r7,56l7202,2257r8,48l7218,2305r8,39l7234,2344r8,32l7250,2384r8,40l7266,2432r8,56l7282,2488r8,55l7298,2551r8,40l7314,2591r8,24l7330,2615r8,24l7346,2647r7,39l7361,2694r8,80l7377,2782r8,79l7393,2861r8,32l7409,2893r8,16l7425,2909r8,40l7441,2949r8,39l7457,2988r8,40l7473,3028r8,32l7489,3060r8,16l7505,3076r7,8l7520,3092r8,l7536,3092r8,8l7552,3100r8,8l7568,3108r8,l7584,3108r8,-32l7600,3076r8,-40l7616,3036r8,-32l7632,2996r8,l7648,2996r8,l7664,2996r7,-24l7679,2972r8,-31l7695,2933r8,-24l7711,2909r8,-16l7727,2893r8,-24l7743,2869r8,l7759,2869r8,-8l7775,2861r8,l7791,2861r8,-24l7807,2829r8,-16l7822,2813r8,-23l7838,2790r8,l7854,2790r8,-8l7870,2782r8,-32l7886,2750r8,-16e" filled="f" strokecolor="black [3213]" strokeweight=".4pt">
              <v:stroke dashstyle="1 1"/>
              <v:path arrowok="t" o:connecttype="custom" o:connectlocs="44333491,35409049;92020437,41372421;139334439,56281462;186649050,53299776;233963051,50318090;281277053,73799783;328963999,115545220;376278000,136045228;423592612,139026914;470906613,156917641;518220614,207235731;565907561,334707695;613221562,829315328;660536174,1276959574;707850175,1469286264;755164176,1552404121;802851123,1528549411;850165124,1430895529;897479736,1338832002;944793737,1214714129;992107738,1087242165;1039794685,965732962;1087108686,868079079;1134423297,1004123696;1181737299,932933194;1229051300,716752405;1276365912,619097912;1324052248,491625947;1371366859,370116744;1418680861,266498879;1465994862,159899327;1513309473,91690510;1560995809,50318090;1608310421,73799783;1655624422,112563534;1702938424,130081245;1750252425,100636179;1797939371,50318090;1845253373,8572653;1892567984,14536025;1939881985,103617865;1987195987,337689992;2034882933,1081278182;2082196934,959769590;2129511546,636988639;2147483647,784961221;2147483647,903488128;2147483647,885596790;2147483647,764088198;2147483647,882615104;2147483647,1262050533;2147483647,1502086032;2147483647,1359704416;2147483647,1007105993;2147483647,749552173;2147483647,746570487;2147483647,885596790;2147483647,1033941778;2147483647,1146505313;2147483647,1119668917;2147483647,1069350827;2147483647,1024996720" o:connectangles="0,0,0,0,0,0,0,0,0,0,0,0,0,0,0,0,0,0,0,0,0,0,0,0,0,0,0,0,0,0,0,0,0,0,0,0,0,0,0,0,0,0,0,0,0,0,0,0,0,0,0,0,0,0,0,0,0,0,0,0,0,0"/>
            </v:shape>
            <v:rect id="Rectangle 10" o:spid="_x0000_s1038" style="position:absolute;left:7848;top:12917;width:151;height:3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p6kcEA&#10;AADaAAAADwAAAGRycy9kb3ducmV2LnhtbESPT4vCMBTE7wt+h/AEb2uqoEg1iggue9rFP4jHR/Ns&#10;is1LabJN/fYbQfA4zMxvmNWmt7XoqPWVYwWTcQaCuHC64lLB+bT/XIDwAVlj7ZgUPMjDZj34WGGu&#10;XeQDdcdQigRhn6MCE0KTS+kLQxb92DXEybu51mJIsi2lbjEmuK3lNMvm0mLFacFgQztDxf34ZxUc&#10;5vHXdIuvLk628XoLU+LZ5Uep0bDfLkEE6sM7/Gp/awUzeF5JN0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6epHBAAAA2gAAAA8AAAAAAAAAAAAAAAAAmAIAAGRycy9kb3du&#10;cmV2LnhtbFBLBQYAAAAABAAEAPUAAACGAwAAAAA=&#10;" filled="f" stroked="f">
              <v:textbox style="layout-flow:vertical;mso-layout-flow-alt:bottom-to-top;mso-next-textbox:#Rectangle 10" inset="0,0,0,0">
                <w:txbxContent>
                  <w:p w:rsidR="00FB04D9" w:rsidRPr="00A26E6F" w:rsidRDefault="00FB04D9" w:rsidP="006C546D">
                    <w:pPr>
                      <w:rPr>
                        <w:sz w:val="11"/>
                        <w:szCs w:val="12"/>
                      </w:rPr>
                    </w:pPr>
                    <w:r w:rsidRPr="00A26E6F">
                      <w:rPr>
                        <w:rFonts w:ascii="Arial" w:hAnsi="Arial" w:cs="Arial"/>
                        <w:color w:val="400080"/>
                        <w:sz w:val="11"/>
                        <w:szCs w:val="12"/>
                        <w:lang w:val="en-US"/>
                      </w:rPr>
                      <w:t>1380</w:t>
                    </w:r>
                  </w:p>
                </w:txbxContent>
              </v:textbox>
            </v:rect>
            <v:line id="Line 11" o:spid="_x0000_s1039" style="position:absolute;visibility:visible" from="7896,11881" to="7897,12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Bu88UAAADaAAAADwAAAGRycy9kb3ducmV2LnhtbESPQWvCQBSE70L/w/IKvUjd1INI6iZU&#10;qdAiCNoU2tsj+5pEs2/j7lbjv3cFweMwM98ws7w3rTiS841lBS+jBARxaXXDlYLia/k8BeEDssbW&#10;Mik4k4c8exjMMNX2xBs6bkMlIoR9igrqELpUSl/WZNCPbEccvT/rDIYoXSW1w1OEm1aOk2QiDTYc&#10;F2rsaFFTud/+GwXDzQ4/f60ZJ+vv+WFX/LjufbFS6umxf3sFEagP9/Ct/aEVTOB6Jd4Am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Bu88UAAADaAAAADwAAAAAAAAAA&#10;AAAAAAChAgAAZHJzL2Rvd25yZXYueG1sUEsFBgAAAAAEAAQA+QAAAJMDAAAAAA==&#10;" strokecolor="#f0562b" strokeweight=".4pt"/>
            <v:rect id="Rectangle 12" o:spid="_x0000_s1040" style="position:absolute;left:7399;top:12969;width:152;height:2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vVD70A&#10;AADaAAAADwAAAGRycy9kb3ducmV2LnhtbERPTYvCMBC9L/gfwgje1lRBkWoUEVw8KboiHodmbIrN&#10;pDTZpv57cxD2+Hjfq01va9FR6yvHCibjDARx4XTFpYLr7/57AcIHZI21Y1LwIg+b9eBrhbl2kc/U&#10;XUIpUgj7HBWYEJpcSl8YsujHriFO3MO1FkOCbSl1izGF21pOs2wuLVacGgw2tDNUPC9/VsF5Hk+m&#10;W/x0cbKN90eYEs9uR6VGw367BBGoD//ij/ugFaSt6Uq6AXL9B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7vVD70AAADaAAAADwAAAAAAAAAAAAAAAACYAgAAZHJzL2Rvd25yZXYu&#10;eG1sUEsFBgAAAAAEAAQA9QAAAIIDAAAAAA==&#10;" filled="f" stroked="f">
              <v:textbox style="layout-flow:vertical;mso-layout-flow-alt:bottom-to-top;mso-next-textbox:#Rectangle 12" inset="0,0,0,0">
                <w:txbxContent>
                  <w:p w:rsidR="00FB04D9" w:rsidRPr="00A26E6F" w:rsidRDefault="00FB04D9" w:rsidP="006C546D">
                    <w:pPr>
                      <w:rPr>
                        <w:sz w:val="11"/>
                        <w:szCs w:val="12"/>
                      </w:rPr>
                    </w:pPr>
                    <w:r w:rsidRPr="00A26E6F">
                      <w:rPr>
                        <w:rFonts w:ascii="Arial" w:hAnsi="Arial" w:cs="Arial"/>
                        <w:color w:val="400080"/>
                        <w:sz w:val="11"/>
                        <w:szCs w:val="12"/>
                        <w:lang w:val="en-US"/>
                      </w:rPr>
                      <w:t>1645</w:t>
                    </w:r>
                  </w:p>
                </w:txbxContent>
              </v:textbox>
            </v:rect>
            <v:line id="Line 13" o:spid="_x0000_s1041" style="position:absolute;visibility:visible" from="7455,10118" to="7456,12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6gcQAAADaAAAADwAAAGRycy9kb3ducmV2LnhtbESPT2sCMRTE7wW/Q3iCl6LZehBdjWKl&#10;QqVQ8B/o7bF57q5uXrZJqttv3wiCx2FmfsNMZo2pxJWcLy0reOslIIgzq0vOFey2y+4QhA/IGivL&#10;pOCPPMymrZcJptreeE3XTchFhLBPUUERQp1K6bOCDPqerYmjd7LOYIjS5VI7vEW4qWQ/SQbSYMlx&#10;ocCaFgVll82vUfC6PuPqaE0/+d6//5x3B1d/LL6U6rSb+RhEoCY8w4/2p1YwgvuVeAPk9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v/qBxAAAANoAAAAPAAAAAAAAAAAA&#10;AAAAAKECAABkcnMvZG93bnJldi54bWxQSwUGAAAAAAQABAD5AAAAkgMAAAAA&#10;" strokecolor="#f0562b" strokeweight=".4pt"/>
            <v:rect id="Rectangle 14" o:spid="_x0000_s1042" style="position:absolute;left:7567;top:12937;width:184;height:2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5zksMA&#10;AADbAAAADwAAAGRycy9kb3ducmV2LnhtbESPQWsCMRCF74X+hzCCt5pVUGQ1iggtPVW0UnocNuNm&#10;cTNZNulm++87B6G3Gd6b977Z7kffqoH62AQ2MJ8VoIirYBuuDVw/X1/WoGJCttgGJgO/FGG/e37a&#10;YmlD5jMNl1QrCeFYogGXUldqHStHHuMsdMSi3ULvMcna19r2mCXct3pRFCvtsWFpcNjR0VF1v/x4&#10;A+dVPrlh/Tbk+SF/39KCePn1Ycx0Mh42oBKN6d/8uH63gi/08osMoH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5zksMAAADbAAAADwAAAAAAAAAAAAAAAACYAgAAZHJzL2Rv&#10;d25yZXYueG1sUEsFBgAAAAAEAAQA9QAAAIgDAAAAAA==&#10;" filled="f" stroked="f">
              <v:textbox style="layout-flow:vertical;mso-layout-flow-alt:bottom-to-top;mso-next-textbox:#Rectangle 14" inset="0,0,0,0">
                <w:txbxContent>
                  <w:p w:rsidR="00FB04D9" w:rsidRPr="00A26E6F" w:rsidRDefault="00FB04D9" w:rsidP="006C546D">
                    <w:pPr>
                      <w:rPr>
                        <w:sz w:val="11"/>
                        <w:szCs w:val="12"/>
                      </w:rPr>
                    </w:pPr>
                    <w:r w:rsidRPr="00A26E6F">
                      <w:rPr>
                        <w:rFonts w:ascii="Arial" w:hAnsi="Arial" w:cs="Arial"/>
                        <w:color w:val="400080"/>
                        <w:sz w:val="11"/>
                        <w:szCs w:val="12"/>
                        <w:lang w:val="en-US"/>
                      </w:rPr>
                      <w:t>1555</w:t>
                    </w:r>
                  </w:p>
                </w:txbxContent>
              </v:textbox>
            </v:rect>
            <v:line id="Line 15" o:spid="_x0000_s1043" style="position:absolute;visibility:visible" from="7607,10388" to="7608,12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vHR8IAAADbAAAADwAAAGRycy9kb3ducmV2LnhtbERPS2sCMRC+C/6HMEIvolk9SFmNomKh&#10;pVDwBXobNuPu6mayJqmu/74pCN7m43vOZNaYStzI+dKygkE/AUGcWV1yrmC3/ei9g/ABWWNlmRQ8&#10;yMNs2m5NMNX2zmu6bUIuYgj7FBUUIdSplD4ryKDv25o4cifrDIYIXS61w3sMN5UcJslIGiw5NhRY&#10;07Kg7LL5NQq66zN+Ha0ZJj/7xfW8O7h6tfxW6q3TzMcgAjXhJX66P3WcP4D/X+IBcv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9vHR8IAAADbAAAADwAAAAAAAAAAAAAA&#10;AAChAgAAZHJzL2Rvd25yZXYueG1sUEsFBgAAAAAEAAQA+QAAAJADAAAAAA==&#10;" strokecolor="#f0562b" strokeweight=".4pt"/>
            <v:rect id="Rectangle 16" o:spid="_x0000_s1044" style="position:absolute;left:7778;top:12572;width:186;height:3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BIfsAA&#10;AADbAAAADwAAAGRycy9kb3ducmV2LnhtbERPTYvCMBC9L/gfwgh7W1MLilSjiKB4clGXxePQjE2x&#10;mZQmNt1/v1lY8DaP9zmrzWAb0VPna8cKppMMBHHpdM2Vgq/r/mMBwgdkjY1jUvBDHjbr0dsKC+0i&#10;n6m/hEqkEPYFKjAhtIWUvjRk0U9cS5y4u+sshgS7SuoOYwq3jcyzbC4t1pwaDLa0M1Q+Lk+r4DyP&#10;n6ZfHPo43cbbPeTEs++TUu/jYbsEEWgIL/G/+6jT/Bz+fkkHyP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wBIfsAAAADbAAAADwAAAAAAAAAAAAAAAACYAgAAZHJzL2Rvd25y&#10;ZXYueG1sUEsFBgAAAAAEAAQA9QAAAIUDAAAAAA==&#10;" filled="f" stroked="f">
              <v:textbox style="layout-flow:vertical;mso-layout-flow-alt:bottom-to-top;mso-next-textbox:#Rectangle 16" inset="0,0,0,0">
                <w:txbxContent>
                  <w:p w:rsidR="00FB04D9" w:rsidRPr="00A26E6F" w:rsidRDefault="00FB04D9" w:rsidP="006C546D">
                    <w:pPr>
                      <w:rPr>
                        <w:sz w:val="11"/>
                        <w:szCs w:val="12"/>
                      </w:rPr>
                    </w:pPr>
                    <w:r w:rsidRPr="00A26E6F">
                      <w:rPr>
                        <w:rFonts w:ascii="Arial" w:hAnsi="Arial" w:cs="Arial"/>
                        <w:color w:val="400080"/>
                        <w:sz w:val="11"/>
                        <w:szCs w:val="12"/>
                        <w:lang w:val="en-US"/>
                      </w:rPr>
                      <w:t>1419</w:t>
                    </w:r>
                  </w:p>
                </w:txbxContent>
              </v:textbox>
            </v:rect>
            <v:line id="Line 17" o:spid="_x0000_s1045" style="position:absolute;visibility:visible" from="7834,11674" to="7834,126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X8q8MAAADbAAAADwAAAGRycy9kb3ducmV2LnhtbERP22oCMRB9L/gPYQRfimarILIaxUqF&#10;SqHgDfRt2Iy7q5vJNkl1+/eNIPg2h3OdyawxlbiS86VlBW+9BARxZnXJuYLddtkdgfABWWNlmRT8&#10;kYfZtPUywVTbG6/pugm5iCHsU1RQhFCnUvqsIIO+Z2viyJ2sMxgidLnUDm8x3FSynyRDabDk2FBg&#10;TYuCssvm1yh4XZ9xdbSmn3zv33/Ou4OrPxZfSnXazXwMIlATnuKH+1PH+QO4/xIPkN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F/KvDAAAA2wAAAA8AAAAAAAAAAAAA&#10;AAAAoQIAAGRycy9kb3ducmV2LnhtbFBLBQYAAAAABAAEAPkAAACRAwAAAAA=&#10;" strokecolor="#f0562b" strokeweight=".4pt"/>
            <v:rect id="Rectangle 18" o:spid="_x0000_s1046" style="position:absolute;left:7951;top:12599;width:180;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V1kcAA&#10;AADbAAAADwAAAGRycy9kb3ducmV2LnhtbERPS4vCMBC+L/gfwgh7W1NlFalGEWHF0y4+EI9DMzbF&#10;ZlKabNP99xtB8DYf33OW697WoqPWV44VjEcZCOLC6YpLBefT18cchA/IGmvHpOCPPKxXg7cl5tpF&#10;PlB3DKVIIexzVGBCaHIpfWHIoh+5hjhxN9daDAm2pdQtxhRuaznJspm0WHFqMNjQ1lBxP/5aBYdZ&#10;/DHdfNfF8SZeb2FCPL18K/U+7DcLEIH68BI/3Xud5n/C45d0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V1kcAAAADbAAAADwAAAAAAAAAAAAAAAACYAgAAZHJzL2Rvd25y&#10;ZXYueG1sUEsFBgAAAAAEAAQA9QAAAIUDAAAAAA==&#10;" filled="f" stroked="f">
              <v:textbox style="layout-flow:vertical;mso-layout-flow-alt:bottom-to-top;mso-next-textbox:#Rectangle 18" inset="0,0,0,0">
                <w:txbxContent>
                  <w:p w:rsidR="00FB04D9" w:rsidRPr="00A26E6F" w:rsidRDefault="00FB04D9" w:rsidP="006C546D">
                    <w:pPr>
                      <w:rPr>
                        <w:sz w:val="11"/>
                        <w:szCs w:val="12"/>
                      </w:rPr>
                    </w:pPr>
                    <w:r w:rsidRPr="00A26E6F">
                      <w:rPr>
                        <w:rFonts w:ascii="Arial" w:hAnsi="Arial" w:cs="Arial"/>
                        <w:color w:val="400080"/>
                        <w:sz w:val="11"/>
                        <w:szCs w:val="12"/>
                        <w:lang w:val="en-US"/>
                      </w:rPr>
                      <w:t>1318</w:t>
                    </w:r>
                  </w:p>
                </w:txbxContent>
              </v:textbox>
            </v:rect>
            <v:line id="Line 19" o:spid="_x0000_s1047" style="position:absolute;visibility:visible" from="7998,11647" to="7999,12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DBRMMAAADbAAAADwAAAGRycy9kb3ducmV2LnhtbERP22oCMRB9L/gPYQRfimYrKLIaxUqF&#10;SqHgDfRt2Iy7q5vJNkl1+/eNIPg2h3OdyawxlbiS86VlBW+9BARxZnXJuYLddtkdgfABWWNlmRT8&#10;kYfZtPUywVTbG6/pugm5iCHsU1RQhFCnUvqsIIO+Z2viyJ2sMxgidLnUDm8x3FSynyRDabDk2FBg&#10;TYuCssvm1yh4XZ9xdbSmn3zv33/Ou4OrPxZfSnXazXwMIlATnuKH+1PH+QO4/xIPkN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gwUTDAAAA2wAAAA8AAAAAAAAAAAAA&#10;AAAAoQIAAGRycy9kb3ducmV2LnhtbFBLBQYAAAAABAAEAPkAAACRAwAAAAA=&#10;" strokecolor="#f0562b" strokeweight=".4pt"/>
            <v:rect id="Rectangle 20" o:spid="_x0000_s1048" style="position:absolute;left:8084;top:12592;width:165;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fr5sAA&#10;AADbAAAADwAAAGRycy9kb3ducmV2LnhtbERPS4vCMBC+L/gfwgh7W1OFValGEWHF0y4+EI9DMzbF&#10;ZlKabNP99xtB8DYf33OW697WoqPWV44VjEcZCOLC6YpLBefT18cchA/IGmvHpOCPPKxXg7cl5tpF&#10;PlB3DKVIIexzVGBCaHIpfWHIoh+5hjhxN9daDAm2pdQtxhRuaznJsqm0WHFqMNjQ1lBxP/5aBYdp&#10;/DHdfNfF8SZeb2FC/Hn5Vup92G8WIAL14SV+uvc6zZ/B45d0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3fr5sAAAADbAAAADwAAAAAAAAAAAAAAAACYAgAAZHJzL2Rvd25y&#10;ZXYueG1sUEsFBgAAAAAEAAQA9QAAAIUDAAAAAA==&#10;" filled="f" stroked="f">
              <v:textbox style="layout-flow:vertical;mso-layout-flow-alt:bottom-to-top;mso-next-textbox:#Rectangle 20" inset="0,0,0,0">
                <w:txbxContent>
                  <w:p w:rsidR="00FB04D9" w:rsidRPr="00A26E6F" w:rsidRDefault="00FB04D9" w:rsidP="006C546D">
                    <w:pPr>
                      <w:rPr>
                        <w:sz w:val="20"/>
                      </w:rPr>
                    </w:pPr>
                    <w:r w:rsidRPr="00A26E6F">
                      <w:rPr>
                        <w:rFonts w:ascii="Arial" w:hAnsi="Arial" w:cs="Arial"/>
                        <w:color w:val="400080"/>
                        <w:sz w:val="11"/>
                        <w:szCs w:val="12"/>
                        <w:lang w:val="en-US"/>
                      </w:rPr>
                      <w:t>1244</w:t>
                    </w:r>
                  </w:p>
                </w:txbxContent>
              </v:textbox>
            </v:rect>
            <v:line id="Line 21" o:spid="_x0000_s1049" style="position:absolute;visibility:visible" from="8122,11220" to="8123,12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Fu2sYAAADbAAAADwAAAGRycy9kb3ducmV2LnhtbESPQWsCQQyF74X+hyGCl6KzeiiyOkqV&#10;FipCQatgb2En3V27k1lnRt3+++Yg9JbwXt77Mlt0rlFXCrH2bGA0zEARF97WXBrYf74NJqBiQrbY&#10;eCYDvxRhMX98mGFu/Y23dN2lUkkIxxwNVCm1udaxqMhhHPqWWLRvHxwmWUOpbcCbhLtGj7PsWTus&#10;WRoqbGlVUfGzuzgDT9sTrr+8G2cfh+X5tD+G9nW1Mabf616moBJ16d98v363gi+w8osMo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rhbtrGAAAA2wAAAA8AAAAAAAAA&#10;AAAAAAAAoQIAAGRycy9kb3ducmV2LnhtbFBLBQYAAAAABAAEAPkAAACUAwAAAAA=&#10;" strokecolor="#f0562b" strokeweight=".4pt"/>
            <v:rect id="Rectangle 22" o:spid="_x0000_s1050" style="position:absolute;left:8210;top:12951;width:145;height:2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aD8EA&#10;AADbAAAADwAAAGRycy9kb3ducmV2LnhtbERP32vCMBB+H+x/CDfwbaYKiqumRQTFpw11jD0ezdkU&#10;m0tpYlP/+2Uw2Nt9fD9vU462FQP1vnGsYDbNQBBXTjdcK/i87F9XIHxA1tg6JgUP8lAWz08bzLWL&#10;fKLhHGqRQtjnqMCE0OVS+sqQRT91HXHirq63GBLsa6l7jCnctnKeZUtpseHUYLCjnaHqdr5bBadl&#10;/DDD6jDE2TZ+X8OcePH1rtTkZdyuQQQaw7/4z33Uaf4b/P6SDpDF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k2g/BAAAA2wAAAA8AAAAAAAAAAAAAAAAAmAIAAGRycy9kb3du&#10;cmV2LnhtbFBLBQYAAAAABAAEAPUAAACGAwAAAAA=&#10;" filled="f" stroked="f">
              <v:textbox style="layout-flow:vertical;mso-layout-flow-alt:bottom-to-top;mso-next-textbox:#Rectangle 22" inset="0,0,0,0">
                <w:txbxContent>
                  <w:p w:rsidR="00FB04D9" w:rsidRPr="00A26E6F" w:rsidRDefault="00FB04D9" w:rsidP="006C546D">
                    <w:pPr>
                      <w:rPr>
                        <w:sz w:val="20"/>
                      </w:rPr>
                    </w:pPr>
                    <w:r w:rsidRPr="00A26E6F">
                      <w:rPr>
                        <w:rFonts w:ascii="Arial" w:hAnsi="Arial" w:cs="Arial"/>
                        <w:color w:val="400080"/>
                        <w:sz w:val="11"/>
                        <w:szCs w:val="12"/>
                        <w:lang w:val="en-US"/>
                      </w:rPr>
                      <w:t>1155</w:t>
                    </w:r>
                  </w:p>
                </w:txbxContent>
              </v:textbox>
            </v:rect>
            <v:line id="Line 23" o:spid="_x0000_s1051" style="position:absolute;visibility:visible" from="8274,12500" to="8275,1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uoYcMAAADbAAAADwAAAGRycy9kb3ducmV2LnhtbERPz2vCMBS+C/4P4Qm7iKb2MKQzLVMc&#10;bAwGug709miebV3zUpNMu/9+OQg7fny/V8VgOnEl51vLChbzBARxZXXLtYLy82W2BOEDssbOMin4&#10;JQ9FPh6tMNP2xju67kMtYgj7DBU0IfSZlL5qyKCf2544cifrDIYIXS21w1sMN51Mk+RRGmw5NjTY&#10;06ah6nv/YxRMd2d8O1qTJh9f68u5PLh+u3lX6mEyPD+BCDSEf/Hd/aoVpHF9/BJ/gM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7qGHDAAAA2wAAAA8AAAAAAAAAAAAA&#10;AAAAoQIAAGRycy9kb3ducmV2LnhtbFBLBQYAAAAABAAEAPkAAACRAwAAAAA=&#10;" strokecolor="#f0562b" strokeweight=".4pt"/>
            <v:rect id="Rectangle 24" o:spid="_x0000_s1052" style="position:absolute;left:8355;top:12500;width:132;height:3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4ctMIA&#10;AADbAAAADwAAAGRycy9kb3ducmV2LnhtbESPQWvCQBSE7wX/w/IEb3WTgCKpq0hB6UlRS+nxkX1m&#10;Q7NvQ3abjf/eLRQ8DjPzDbPejrYVA/W+cawgn2cgiCunG64VfF73rysQPiBrbB2Tgjt52G4mL2ss&#10;tYt8puESapEg7EtUYELoSil9Zciin7uOOHk311sMSfa11D3GBLetLLJsKS02nBYMdvRuqPq5/FoF&#10;52U8mWF1GGK+i9+3UBAvvo5Kzabj7g1EoDE8w//tD62gyOHvS/oB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vhy0wgAAANsAAAAPAAAAAAAAAAAAAAAAAJgCAABkcnMvZG93&#10;bnJldi54bWxQSwUGAAAAAAQABAD1AAAAhwMAAAAA&#10;" filled="f" stroked="f">
              <v:textbox style="layout-flow:vertical;mso-layout-flow-alt:bottom-to-top;mso-next-textbox:#Rectangle 24" inset="0,0,0,0">
                <w:txbxContent>
                  <w:p w:rsidR="00FB04D9" w:rsidRPr="00A26E6F" w:rsidRDefault="00FB04D9" w:rsidP="006C546D">
                    <w:pPr>
                      <w:rPr>
                        <w:sz w:val="11"/>
                        <w:szCs w:val="12"/>
                      </w:rPr>
                    </w:pPr>
                    <w:r w:rsidRPr="00A26E6F">
                      <w:rPr>
                        <w:rFonts w:ascii="Arial" w:hAnsi="Arial" w:cs="Arial"/>
                        <w:color w:val="400080"/>
                        <w:sz w:val="11"/>
                        <w:szCs w:val="12"/>
                        <w:lang w:val="en-US"/>
                      </w:rPr>
                      <w:t>1072</w:t>
                    </w:r>
                  </w:p>
                </w:txbxContent>
              </v:textbox>
            </v:rect>
            <v:line id="Line 25" o:spid="_x0000_s1053" style="position:absolute;visibility:visible" from="8411,12802" to="8412,1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WTjcUAAADbAAAADwAAAGRycy9kb3ducmV2LnhtbESPT2sCMRTE7wW/Q3iCl6LZ7qHI1igq&#10;FiqC4J+CvT02r7urm5dtEnX77Y0geBxm5jfMaNKaWlzI+cqygrdBAoI4t7riQsF+99kfgvABWWNt&#10;mRT8k4fJuPMywkzbK2/osg2FiBD2GSooQ2gyKX1ekkE/sA1x9H6tMxiidIXUDq8RbmqZJsm7NFhx&#10;XCixoXlJ+Wl7NgpeN0dc/liTJuvv2d9xf3DNYr5Sqtdtpx8gArXhGX60v7SCNIX7l/gD5Pg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WWTjcUAAADbAAAADwAAAAAAAAAA&#10;AAAAAAChAgAAZHJzL2Rvd25yZXYueG1sUEsFBgAAAAAEAAQA+QAAAJMDAAAAAA==&#10;" strokecolor="#f0562b" strokeweight=".4pt"/>
            <v:rect id="Rectangle 26" o:spid="_x0000_s1054" style="position:absolute;left:8440;top:12136;width:204;height:3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AnWMMA&#10;AADbAAAADwAAAGRycy9kb3ducmV2LnhtbESPT2sCMRTE7wW/Q3gFbzXriiJbo4hQ8WTxD9LjY/Pc&#10;LN28LJt0s377Rij0OMzMb5jVZrCN6KnztWMF00kGgrh0uuZKwfXy8bYE4QOyxsYxKXiQh8169LLC&#10;QrvIJ+rPoRIJwr5ABSaEtpDSl4Ys+olriZN3d53FkGRXSd1hTHDbyDzLFtJizWnBYEs7Q+X3+ccq&#10;OC3ip+mX+z5Ot/HrHnLi+e2o1Ph12L6DCDSE//Bf+6AV5DN4fk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AnWMMAAADbAAAADwAAAAAAAAAAAAAAAACYAgAAZHJzL2Rv&#10;d25yZXYueG1sUEsFBgAAAAAEAAQA9QAAAIgDAAAAAA==&#10;" filled="f" stroked="f">
              <v:textbox style="layout-flow:vertical;mso-layout-flow-alt:bottom-to-top;mso-next-textbox:#Rectangle 26" inset="0,0,0,0">
                <w:txbxContent>
                  <w:p w:rsidR="00FB04D9" w:rsidRPr="00A26E6F" w:rsidRDefault="00FB04D9" w:rsidP="006C546D">
                    <w:pPr>
                      <w:rPr>
                        <w:sz w:val="11"/>
                        <w:szCs w:val="12"/>
                      </w:rPr>
                    </w:pPr>
                    <w:r w:rsidRPr="00A26E6F">
                      <w:rPr>
                        <w:rFonts w:ascii="Arial" w:hAnsi="Arial" w:cs="Arial"/>
                        <w:color w:val="400080"/>
                        <w:sz w:val="11"/>
                        <w:szCs w:val="12"/>
                        <w:lang w:val="en-US"/>
                      </w:rPr>
                      <w:t>1027</w:t>
                    </w:r>
                  </w:p>
                </w:txbxContent>
              </v:textbox>
            </v:rect>
            <v:line id="Line 27" o:spid="_x0000_s1055" style="position:absolute;visibility:visible" from="8487,12491" to="8488,12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2kZ8MAAADbAAAADwAAAGRycy9kb3ducmV2LnhtbERPz2vCMBS+C/4P4Qm7iKb2MKQzLVMc&#10;bAwGug709miebV3zUpNMu/9+OQg7fny/V8VgOnEl51vLChbzBARxZXXLtYLy82W2BOEDssbOMin4&#10;JQ9FPh6tMNP2xju67kMtYgj7DBU0IfSZlL5qyKCf2544cifrDIYIXS21w1sMN51Mk+RRGmw5NjTY&#10;06ah6nv/YxRMd2d8O1qTJh9f68u5PLh+u3lX6mEyPD+BCDSEf/Hd/aoVpHFs/BJ/gM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NpGfDAAAA2wAAAA8AAAAAAAAAAAAA&#10;AAAAoQIAAGRycy9kb3ducmV2LnhtbFBLBQYAAAAABAAEAPkAAACRAwAAAAA=&#10;" strokecolor="#f0562b" strokeweight=".4pt"/>
            <v:rect id="Rectangle 29" o:spid="_x0000_s1057" style="position:absolute;left:2187;top:9301;width:118;height:481;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j0HMYA&#10;AADbAAAADwAAAGRycy9kb3ducmV2LnhtbESPT2vCQBTE7wW/w/KEXopuTEEkukqVCrZ68Q/i8bH7&#10;TEKzb0N2Namfvlso9DjMzG+Y2aKzlbhT40vHCkbDBASxdqbkXMHpuB5MQPiAbLByTAq+ycNi3nua&#10;YWZcy3u6H0IuIoR9hgqKEOpMSq8LsuiHriaO3tU1FkOUTS5Ng22E20qmSTKWFkuOCwXWtCpIfx1u&#10;NlJeHu+P9PL5MdLj9XWr2/N2t7RKPfe7tymIQF34D/+1N0bBawq/X+IPk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j0HMYAAADbAAAADwAAAAAAAAAAAAAAAACYAgAAZHJz&#10;L2Rvd25yZXYueG1sUEsFBgAAAAAEAAQA9QAAAIsDAAAAAA==&#10;" fillcolor="silver" stroked="f">
              <v:textbox style="mso-next-textbox:#Rectangle 29;mso-fit-shape-to-text:t" inset="0,0,0,0">
                <w:txbxContent>
                  <w:p w:rsidR="00FB04D9" w:rsidRPr="00A26E6F" w:rsidRDefault="00FB04D9" w:rsidP="006C546D">
                    <w:pPr>
                      <w:rPr>
                        <w:sz w:val="20"/>
                      </w:rPr>
                    </w:pPr>
                  </w:p>
                </w:txbxContent>
              </v:textbox>
            </v:rect>
            <v:shape id="Freeform 30" o:spid="_x0000_s1058" style="position:absolute;left:2187;top:9301;width:1;height:21;visibility:visible;mso-wrap-style:square;v-text-anchor:top" coordsize="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Se/sQA&#10;AADbAAAADwAAAGRycy9kb3ducmV2LnhtbESPQWvCQBSE74L/YXlCb3WjgtXoKm0hKAiljYrXZ/aZ&#10;BLNvQ3aN8d93CwWPw8x8wyzXnalES40rLSsYDSMQxJnVJecKDvvkdQbCeWSNlWVS8CAH61W/t8RY&#10;2zv/UJv6XAQIuxgVFN7XsZQuK8igG9qaOHgX2xj0QTa51A3eA9xUchxFU2mw5LBQYE2fBWXX9GYU&#10;JNG5rE7J+OP7+LZz7XnzNd8kN6VeBt37AoSnzj/D/+2tVjCZwN+X8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0nv7EAAAA2wAAAA8AAAAAAAAAAAAAAAAAmAIAAGRycy9k&#10;b3ducmV2LnhtbFBLBQYAAAAABAAEAPUAAACJAwAAAAA=&#10;" path="m,l,3,,e" filled="f" strokecolor="white" strokeweight=".4pt">
              <v:path arrowok="t" o:connecttype="custom" o:connectlocs="0,0;0,71335688;0,71335688;0,0" o:connectangles="0,0,0,0"/>
            </v:shape>
            <v:rect id="Rectangle 31" o:spid="_x0000_s1059" style="position:absolute;left:2180;top:9294;width:1;height: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XWZsUA&#10;AADbAAAADwAAAGRycy9kb3ducmV2LnhtbESPT2vCQBTE74V+h+UVvJS6G/+UkmYVKQh6ERrt/ZF9&#10;TdJk36bZrUY/vSsUPA4z8xsmWw62FUfqfe1YQzJWIIgLZ2ouNRz265c3ED4gG2wdk4YzeVguHh8y&#10;TI078Scd81CKCGGfooYqhC6V0hcVWfRj1xFH79v1FkOUfSlNj6cIt62cKPUqLdYcFyrs6KOiosn/&#10;rIbL817V+e5nO58lyfaXmkTlqy+tR0/D6h1EoCHcw//tjdEwncHtS/wB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dZmxQAAANsAAAAPAAAAAAAAAAAAAAAAAJgCAABkcnMv&#10;ZG93bnJldi54bWxQSwUGAAAAAAQABAD1AAAAigMAAAAA&#10;" filled="f" strokecolor="gray" strokeweight=".4pt"/>
            <v:rect id="Rectangle 32" o:spid="_x0000_s1060" style="position:absolute;left:2695;top:13394;width:6837;height:1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pk3sIA&#10;AADbAAAADwAAAGRycy9kb3ducmV2LnhtbESPQYvCMBSE78L+h/AW9qaJqxatRpEFYUE9rC54fTTP&#10;tti81CZq/fdGEDwOM/MNM1u0thJXanzpWEO/p0AQZ86UnGv436+6YxA+IBusHJOGO3lYzD86M0yN&#10;u/EfXXchFxHCPkUNRQh1KqXPCrLoe64mjt7RNRZDlE0uTYO3CLeV/FYqkRZLjgsF1vRTUHbaXawG&#10;TIbmvD0ONvv1JcFJ3qrV6KC0/vpsl1MQgdrwDr/av0bDYAT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KmTewgAAANsAAAAPAAAAAAAAAAAAAAAAAJgCAABkcnMvZG93&#10;bnJldi54bWxQSwUGAAAAAAQABAD1AAAAhwMAAAAA&#10;" stroked="f"/>
            <v:rect id="Rectangle 33" o:spid="_x0000_s1061" style="position:absolute;left:2750;top:13393;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next-textbox:#Rectangle 33;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4400</w:t>
                    </w:r>
                  </w:p>
                </w:txbxContent>
              </v:textbox>
            </v:rect>
            <v:rect id="Rectangle 34" o:spid="_x0000_s1062" style="position:absolute;left:3081;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next-textbox:#Rectangle 34;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4200</w:t>
                    </w:r>
                  </w:p>
                </w:txbxContent>
              </v:textbox>
            </v:rect>
            <v:rect id="Rectangle 35" o:spid="_x0000_s1063" style="position:absolute;left:3417;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next-textbox:#Rectangle 35;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4000</w:t>
                    </w:r>
                  </w:p>
                </w:txbxContent>
              </v:textbox>
            </v:rect>
            <v:rect id="Rectangle 36" o:spid="_x0000_s1064" style="position:absolute;left:3750;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next-textbox:#Rectangle 36;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800</w:t>
                    </w:r>
                  </w:p>
                </w:txbxContent>
              </v:textbox>
            </v:rect>
            <v:rect id="Rectangle 37" o:spid="_x0000_s1065" style="position:absolute;left:4085;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next-textbox:#Rectangle 37;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600</w:t>
                    </w:r>
                  </w:p>
                </w:txbxContent>
              </v:textbox>
            </v:rect>
            <v:rect id="Rectangle 38" o:spid="_x0000_s1066" style="position:absolute;left:4417;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next-textbox:#Rectangle 38;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400</w:t>
                    </w:r>
                  </w:p>
                </w:txbxContent>
              </v:textbox>
            </v:rect>
            <v:rect id="Rectangle 39" o:spid="_x0000_s1067" style="position:absolute;left:4752;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next-textbox:#Rectangle 39;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200</w:t>
                    </w:r>
                  </w:p>
                </w:txbxContent>
              </v:textbox>
            </v:rect>
            <v:rect id="Rectangle 40" o:spid="_x0000_s1068" style="position:absolute;left:5082;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next-textbox:#Rectangle 40;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000</w:t>
                    </w:r>
                  </w:p>
                </w:txbxContent>
              </v:textbox>
            </v:rect>
            <v:rect id="Rectangle 41" o:spid="_x0000_s1069" style="position:absolute;left:5421;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next-textbox:#Rectangle 41;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800</w:t>
                    </w:r>
                  </w:p>
                </w:txbxContent>
              </v:textbox>
            </v:rect>
            <v:rect id="Rectangle 42" o:spid="_x0000_s1070" style="position:absolute;left:5750;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next-textbox:#Rectangle 42;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600</w:t>
                    </w:r>
                  </w:p>
                </w:txbxContent>
              </v:textbox>
            </v:rect>
            <v:rect id="Rectangle 43" o:spid="_x0000_s1071" style="position:absolute;left:6079;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next-textbox:#Rectangle 43;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400</w:t>
                    </w:r>
                  </w:p>
                </w:txbxContent>
              </v:textbox>
            </v:rect>
            <v:rect id="Rectangle 44" o:spid="_x0000_s1072" style="position:absolute;left:6417;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next-textbox:#Rectangle 44;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200</w:t>
                    </w:r>
                  </w:p>
                </w:txbxContent>
              </v:textbox>
            </v:rect>
            <v:rect id="Rectangle 45" o:spid="_x0000_s1073" style="position:absolute;left:6748;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next-textbox:#Rectangle 45;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000</w:t>
                    </w:r>
                  </w:p>
                </w:txbxContent>
              </v:textbox>
            </v:rect>
            <v:rect id="Rectangle 46" o:spid="_x0000_s1074" style="position:absolute;left:7085;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next-textbox:#Rectangle 46;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800</w:t>
                    </w:r>
                  </w:p>
                </w:txbxContent>
              </v:textbox>
            </v:rect>
            <v:rect id="Rectangle 47" o:spid="_x0000_s1075" style="position:absolute;left:7414;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next-textbox:#Rectangle 47;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600</w:t>
                    </w:r>
                  </w:p>
                </w:txbxContent>
              </v:textbox>
            </v:rect>
            <v:rect id="Rectangle 48" o:spid="_x0000_s1076" style="position:absolute;left:7751;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next-textbox:#Rectangle 48;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400</w:t>
                    </w:r>
                  </w:p>
                </w:txbxContent>
              </v:textbox>
            </v:rect>
            <v:rect id="Rectangle 49" o:spid="_x0000_s1077" style="position:absolute;left:8082;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next-textbox:#Rectangle 49;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200</w:t>
                    </w:r>
                  </w:p>
                </w:txbxContent>
              </v:textbox>
            </v:rect>
            <v:rect id="Rectangle 50" o:spid="_x0000_s1078" style="position:absolute;left:8418;top:13394;width:22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next-textbox:#Rectangle 50;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000</w:t>
                    </w:r>
                  </w:p>
                </w:txbxContent>
              </v:textbox>
            </v:rect>
            <v:rect id="Rectangle 51" o:spid="_x0000_s1079" style="position:absolute;left:8763;top:13394;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next-textbox:#Rectangle 51;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800</w:t>
                    </w:r>
                  </w:p>
                </w:txbxContent>
              </v:textbox>
            </v:rect>
            <v:rect id="Rectangle 52" o:spid="_x0000_s1080" style="position:absolute;left:9092;top:13394;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next-textbox:#Rectangle 52;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600</w:t>
                    </w:r>
                  </w:p>
                </w:txbxContent>
              </v:textbox>
            </v:rect>
            <v:rect id="Rectangle 53" o:spid="_x0000_s1081" style="position:absolute;left:9430;top:13394;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next-textbox:#Rectangle 53;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400</w:t>
                    </w:r>
                  </w:p>
                </w:txbxContent>
              </v:textbox>
            </v:rect>
            <v:rect id="Rectangle 54" o:spid="_x0000_s1082" style="position:absolute;left:2695;top:13319;width:6837;height: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T8sMA&#10;AADbAAAADwAAAGRycy9kb3ducmV2LnhtbESPzWoCQRCE74LvMHQgN52NRhM2jiJCEm/iDzk3O53d&#10;jTs9y0yrm7d3BMFjUVVfUbNF5xp1phBrzwZehhko4sLbmksDh/3n4B1UFGSLjWcy8E8RFvN+b4a5&#10;9Rfe0nknpUoQjjkaqETaXOtYVOQwDn1LnLxfHxxKkqHUNuAlwV2jR1k21Q5rTgsVtrSqqDjuTs6A&#10;3k+DHMev47+txNHSnb6+N8WPMc9P3fIDlFAnj/C9vbYGJm9w+5J+gJ5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sT8sMAAADbAAAADwAAAAAAAAAAAAAAAACYAgAAZHJzL2Rv&#10;d25yZXYueG1sUEsFBgAAAAAEAAQA9QAAAIgDAAAAAA==&#10;" fillcolor="silver" stroked="f"/>
            <v:line id="Line 55" o:spid="_x0000_s1083" style="position:absolute;visibility:visible" from="2860,13346" to="286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rfMIAAADbAAAADwAAAGRycy9kb3ducmV2LnhtbERPz2vCMBS+D/wfwhO8DE3nULQaZQiC&#10;eNqqCN6ezbPtlrzUJtbuv18OA48f3+/lurNGtNT4yrGCt1ECgjh3uuJCwfGwHc5A+ICs0TgmBb/k&#10;Yb3qvSwx1e7BX9RmoRAxhH2KCsoQ6lRKn5dk0Y9cTRy5q2sshgibQuoGHzHcGjlOkqm0WHFsKLGm&#10;TUn5T3a3CrIJb8+nam8ut/b0Pv6cm/r12yg16HcfCxCBuvAU/7t3WsEkjo1f4g+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grfMIAAADbAAAADwAAAAAAAAAAAAAA&#10;AAChAgAAZHJzL2Rvd25yZXYueG1sUEsFBgAAAAAEAAQA+QAAAJADAAAAAA==&#10;" strokecolor="red" strokeweight=".4pt"/>
            <v:line id="Line 56" o:spid="_x0000_s1084" style="position:absolute;visibility:visible" from="3191,13346" to="319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SO58UAAADbAAAADwAAAGRycy9kb3ducmV2LnhtbESPQWvCQBSE7wX/w/IKXoputFhqdBUR&#10;BOnJpkXw9sy+Jml338bsGuO/dwWhx2FmvmHmy84a0VLjK8cKRsMEBHHudMWFgu+vzeAdhA/IGo1j&#10;UnAlD8tF72mOqXYX/qQ2C4WIEPYpKihDqFMpfV6SRT90NXH0flxjMUTZFFI3eIlwa+Q4Sd6kxYrj&#10;Qok1rUvK/7KzVZBNeHPYVx/meGr3r+Pd1NQvv0ap/nO3moEI1IX/8KO91QomU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KSO58UAAADbAAAADwAAAAAAAAAA&#10;AAAAAAChAgAAZHJzL2Rvd25yZXYueG1sUEsFBgAAAAAEAAQA+QAAAJMDAAAAAA==&#10;" strokecolor="red" strokeweight=".4pt"/>
            <v:line id="Line 57" o:spid="_x0000_s1085" style="position:absolute;visibility:visible" from="3527,13346" to="35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tx8IAAADbAAAADwAAAGRycy9kb3ducmV2LnhtbERPz2vCMBS+D/wfwhO8DE3nmGg1igiC&#10;7LRVEbw9m2dbTV66Jtbuv18OA48f3+/FqrNGtNT4yrGCt1ECgjh3uuJCwWG/HU5B+ICs0TgmBb/k&#10;YbXsvSww1e7B39RmoRAxhH2KCsoQ6lRKn5dk0Y9cTRy5i2sshgibQuoGHzHcGjlOkom0WHFsKLGm&#10;TUn5LbtbBdkHb0/H6tOcf9rj+/hrZurXq1Fq0O/WcxCBuvAU/7t3WsEkro9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Ltx8IAAADbAAAADwAAAAAAAAAAAAAA&#10;AAChAgAAZHJzL2Rvd25yZXYueG1sUEsFBgAAAAAEAAQA+QAAAJADAAAAAA==&#10;" strokecolor="red" strokeweight=".4pt"/>
            <v:line id="Line 58" o:spid="_x0000_s1086" style="position:absolute;visibility:visible" from="3858,13346" to="385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IXMUAAADbAAAADwAAAGRycy9kb3ducmV2LnhtbESPQWvCQBSE7wX/w/IEL0U3Wio1dZUi&#10;CNKTjUXw9sy+Jml336bZNcZ/7wqCx2FmvmHmy84a0VLjK8cKxqMEBHHudMWFgu/devgGwgdkjcYx&#10;KbiQh+Wi9zTHVLszf1GbhUJECPsUFZQh1KmUPi/Joh+5mjh6P66xGKJsCqkbPEe4NXKSJFNpseK4&#10;UGJNq5Lyv+xkFWSvvD7sq09z/G/3L5PtzNTPv0apQb/7eAcRqAuP8L290QqmY7h9iT9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L5IXMUAAADbAAAADwAAAAAAAAAA&#10;AAAAAAChAgAAZHJzL2Rvd25yZXYueG1sUEsFBgAAAAAEAAQA+QAAAJMDAAAAAA==&#10;" strokecolor="red" strokeweight=".4pt"/>
            <v:line id="Line 59" o:spid="_x0000_s1087" style="position:absolute;visibility:visible" from="4195,13346" to="419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zWK8UAAADbAAAADwAAAGRycy9kb3ducmV2LnhtbESPQWvCQBSE74X+h+UJvZS6MaXSRlcp&#10;BUF6slGE3p7ZZxLdfRuza4z/3hUKPQ4z8w0znffWiI5aXztWMBomIIgLp2suFWzWi5d3ED4gazSO&#10;ScGVPMxnjw9TzLS78A91eShFhLDPUEEVQpNJ6YuKLPqha4ijt3etxRBlW0rd4iXCrZFpkoylxZrj&#10;QoUNfVVUHPOzVZC/8eJ3W3+b3anbvqarD9M8H4xST4P+cwIiUB/+w3/tpVYwTuH+Jf4A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GzWK8UAAADbAAAADwAAAAAAAAAA&#10;AAAAAAChAgAAZHJzL2Rvd25yZXYueG1sUEsFBgAAAAAEAAQA+QAAAJMDAAAAAA==&#10;" strokecolor="red" strokeweight=".4pt"/>
            <v:line id="Line 60" o:spid="_x0000_s1088" style="position:absolute;visibility:visible" from="4526,13346" to="452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BzsMUAAADbAAAADwAAAGRycy9kb3ducmV2LnhtbESPQWvCQBSE7wX/w/IEL6VuVCptdBUR&#10;hNJTG4vQ22v2mUR338bsGtN/7wqCx2FmvmHmy84a0VLjK8cKRsMEBHHudMWFgp/t5uUNhA/IGo1j&#10;UvBPHpaL3tMcU+0u/E1tFgoRIexTVFCGUKdS+rwki37oauLo7V1jMUTZFFI3eIlwa+Q4SabSYsVx&#10;ocSa1iXlx+xsFWSvvPndVZ/m79TuJuOvd1M/H4xSg363moEI1IVH+N7+0AqmE7h9iT9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BzsMUAAADbAAAADwAAAAAAAAAA&#10;AAAAAAChAgAAZHJzL2Rvd25yZXYueG1sUEsFBgAAAAAEAAQA+QAAAJMDAAAAAA==&#10;" strokecolor="red" strokeweight=".4pt"/>
            <v:line id="Line 61" o:spid="_x0000_s1089" style="position:absolute;visibility:visible" from="4862,13346" to="486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nrxMUAAADbAAAADwAAAGRycy9kb3ducmV2LnhtbESPT2vCQBTE70K/w/IKXqRu/EubukoR&#10;hOJJ0yL09pp9TVJ336bZbYzf3hUEj8PM/IZZrDprREuNrxwrGA0TEMS50xUXCj4/Nk/PIHxA1mgc&#10;k4IzeVgtH3oLTLU78Z7aLBQiQtinqKAMoU6l9HlJFv3Q1cTR+3GNxRBlU0jd4CnCrZHjJJlLixXH&#10;hRJrWpeUH7N/qyCb8ebrUG3N9197mIx3L6Ye/Bql+o/d2yuIQF24h2/td61gPoXrl/g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MnrxMUAAADbAAAADwAAAAAAAAAA&#10;AAAAAAChAgAAZHJzL2Rvd25yZXYueG1sUEsFBgAAAAAEAAQA+QAAAJMDAAAAAA==&#10;" strokecolor="red" strokeweight=".4pt"/>
            <v:line id="Line 62" o:spid="_x0000_s1090" style="position:absolute;visibility:visible" from="5193,13346" to="519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VOX8UAAADbAAAADwAAAGRycy9kb3ducmV2LnhtbESPQWvCQBSE70L/w/IKvYhuqiht6ipF&#10;EMSTpiXg7TX7mqTdfRuz2xj/vSsIPQ4z8w2zWPXWiI5aXztW8DxOQBAXTtdcKvj82IxeQPiArNE4&#10;JgUX8rBaPgwWmGp35gN1WShFhLBPUUEVQpNK6YuKLPqxa4ij9+1aiyHKtpS6xXOEWyMnSTKXFmuO&#10;CxU2tK6o+M3+rIJsxptjXu/M16nLp5P9q2mGP0app8f+/Q1EoD78h+/trVYwn8HtS/w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VOX8UAAADbAAAADwAAAAAAAAAA&#10;AAAAAAChAgAAZHJzL2Rvd25yZXYueG1sUEsFBgAAAAAEAAQA+QAAAJMDAAAAAA==&#10;" strokecolor="red" strokeweight=".4pt"/>
            <v:line id="Line 63" o:spid="_x0000_s1091" style="position:absolute;visibility:visible" from="5529,13346" to="553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fQKMUAAADbAAAADwAAAGRycy9kb3ducmV2LnhtbESPQWvCQBSE74L/YXkFL1I3KoY2dRUR&#10;BPFU0yL09pp9TdLuvo3ZNab/vlsQPA4z8w2zXPfWiI5aXztWMJ0kIIgLp2suFby/7R6fQPiArNE4&#10;JgW/5GG9Gg6WmGl35SN1eShFhLDPUEEVQpNJ6YuKLPqJa4ij9+VaiyHKtpS6xWuEWyNnSZJKizXH&#10;hQob2lZU/OQXqyBf8O7jVB/M57k7zWevz6YZfxulRg/95gVEoD7cw7f2XitIU/j/En+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1fQKMUAAADbAAAADwAAAAAAAAAA&#10;AAAAAAChAgAAZHJzL2Rvd25yZXYueG1sUEsFBgAAAAAEAAQA+QAAAJMDAAAAAA==&#10;" strokecolor="red" strokeweight=".4pt"/>
            <v:line id="Line 64" o:spid="_x0000_s1092" style="position:absolute;visibility:visible" from="5860,13346" to="58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1s8UAAADbAAAADwAAAGRycy9kb3ducmV2LnhtbESPQWvCQBSE7wX/w/IKXkrd1KK10VVK&#10;QSieNIrg7TX7TFJ336bZNcZ/7wqFHoeZ+YaZLTprREuNrxwreBkkIIhzpysuFOy2y+cJCB+QNRrH&#10;pOBKHhbz3sMMU+0uvKE2C4WIEPYpKihDqFMpfV6SRT9wNXH0jq6xGKJsCqkbvES4NXKYJGNpseK4&#10;UGJNnyXlp+xsFWQjXh721cp8/7b71+H63dRPP0ap/mP3MQURqAv/4b/2l1YwfoP7l/gD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1s8UAAADbAAAADwAAAAAAAAAA&#10;AAAAAAChAgAAZHJzL2Rvd25yZXYueG1sUEsFBgAAAAAEAAQA+QAAAJMDAAAAAA==&#10;" strokecolor="red" strokeweight=".4pt"/>
            <v:line id="Line 65" o:spid="_x0000_s1093" style="position:absolute;visibility:visible" from="6190,13346" to="619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ThwcIAAADbAAAADwAAAGRycy9kb3ducmV2LnhtbERPz2vCMBS+D/wfwhO8DE3nmGg1igiC&#10;7LRVEbw9m2dbTV66Jtbuv18OA48f3+/FqrNGtNT4yrGCt1ECgjh3uuJCwWG/HU5B+ICs0TgmBb/k&#10;YbXsvSww1e7B39RmoRAxhH2KCsoQ6lRKn5dk0Y9cTRy5i2sshgibQuoGHzHcGjlOkom0WHFsKLGm&#10;TUn5LbtbBdkHb0/H6tOcf9rj+/hrZurXq1Fq0O/WcxCBuvAU/7t3WsEkjo1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YThwcIAAADbAAAADwAAAAAAAAAAAAAA&#10;AAChAgAAZHJzL2Rvd25yZXYueG1sUEsFBgAAAAAEAAQA+QAAAJADAAAAAA==&#10;" strokecolor="red" strokeweight=".4pt"/>
            <v:line id="Line 66" o:spid="_x0000_s1094" style="position:absolute;visibility:visible" from="6527,13346" to="652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hEWsUAAADbAAAADwAAAGRycy9kb3ducmV2LnhtbESPQWvCQBSE7wX/w/IKXoputFRqdBUR&#10;BOnJpkXw9sy+Jml338bsGuO/dwWhx2FmvmHmy84a0VLjK8cKRsMEBHHudMWFgu+vzeAdhA/IGo1j&#10;UnAlD8tF72mOqXYX/qQ2C4WIEPYpKihDqFMpfV6SRT90NXH0flxjMUTZFFI3eIlwa+Q4SSbSYsVx&#10;ocSa1iXlf9nZKsjeeHPYVx/meGr3r+Pd1NQvv0ap/nO3moEI1IX/8KO91QomU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shEWsUAAADbAAAADwAAAAAAAAAA&#10;AAAAAAChAgAAZHJzL2Rvd25yZXYueG1sUEsFBgAAAAAEAAQA+QAAAJMDAAAAAA==&#10;" strokecolor="red" strokeweight=".4pt"/>
            <v:line id="Line 67" o:spid="_x0000_s1095" style="position:absolute;visibility:visible" from="6857,13346" to="685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t7GsMAAADbAAAADwAAAGRycy9kb3ducmV2LnhtbERPz2vCMBS+C/sfwht4EU2nbGpnlDEQ&#10;xJN2o+Dt2by13ZKXrom1/vfmMNjx4/u92vTWiI5aXztW8DRJQBAXTtdcKvj82I4XIHxA1mgck4Ib&#10;edisHwYrTLW78pG6LJQihrBPUUEVQpNK6YuKLPqJa4gj9+VaiyHCtpS6xWsMt0ZOk+RFWqw5NlTY&#10;0HtFxU92sQqyZ96e8npvzr9dPpselqYZfRulho/92yuIQH34F/+5d1rBPK6PX+IPk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rexrDAAAA2wAAAA8AAAAAAAAAAAAA&#10;AAAAoQIAAGRycy9kb3ducmV2LnhtbFBLBQYAAAAABAAEAPkAAACRAwAAAAA=&#10;" strokecolor="red" strokeweight=".4pt"/>
            <v:line id="Line 68" o:spid="_x0000_s1096" style="position:absolute;visibility:visible" from="7194,13346" to="719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fegcUAAADbAAAADwAAAGRycy9kb3ducmV2LnhtbESPQWvCQBSE7wX/w/IKXoputLRqdJUi&#10;CNJTjSJ4e2afSeru2zS7xvTfdwuFHoeZ+YZZrDprREuNrxwrGA0TEMS50xUXCg77zWAKwgdkjcYx&#10;KfgmD6tl72GBqXZ33lGbhUJECPsUFZQh1KmUPi/Joh+6mjh6F9dYDFE2hdQN3iPcGjlOkldpseK4&#10;UGJN65Lya3azCrIX3pyO1bs5f7XH5/HHzNRPn0ap/mP3NgcRqAv/4b/2ViuYjOD3S/w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WfegcUAAADbAAAADwAAAAAAAAAA&#10;AAAAAAChAgAAZHJzL2Rvd25yZXYueG1sUEsFBgAAAAAEAAQA+QAAAJMDAAAAAA==&#10;" strokecolor="red" strokeweight=".4pt"/>
            <v:line id="Line 69" o:spid="_x0000_s1097" style="position:absolute;visibility:visible" from="7524,13346" to="7525,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VA9sYAAADbAAAADwAAAGRycy9kb3ducmV2LnhtbESPQUvDQBSE70L/w/IKvYjZGKnWNNsi&#10;hULxpFEK3l6zzyR1923MbtP4712h4HGYmW+YYj1aIwbqfetYwW2SgiCunG65VvD+tr1ZgPABWaNx&#10;TAp+yMN6NbkqMNfuzK80lKEWEcI+RwVNCF0upa8asugT1xFH79P1FkOUfS11j+cIt0ZmaXovLbYc&#10;FxrsaNNQ9VWerIJyztuPfftsDt/D/i57eTTd9dEoNZuOT0sQgcbwH760d1rBQwZ/X+IP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21QPbGAAAA2wAAAA8AAAAAAAAA&#10;AAAAAAAAoQIAAGRycy9kb3ducmV2LnhtbFBLBQYAAAAABAAEAPkAAACUAwAAAAA=&#10;" strokecolor="red" strokeweight=".4pt"/>
            <v:line id="Line 70" o:spid="_x0000_s1098" style="position:absolute;visibility:visible" from="7861,13346" to="786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nlbcUAAADbAAAADwAAAGRycy9kb3ducmV2LnhtbESPT2vCQBTE74LfYXmCF6mbKvZPdJVS&#10;EEpPGkXo7TX7TKK7b9PsGtNv3xWEHoeZ+Q2zWHXWiJYaXzlW8DhOQBDnTldcKNjv1g8vIHxA1mgc&#10;k4Jf8rBa9nsLTLW78pbaLBQiQtinqKAMoU6l9HlJFv3Y1cTRO7rGYoiyKaRu8Brh1shJkjxJixXH&#10;hRJrei8pP2cXqyCb8frrUH2a75/2MJ1sXk09OhmlhoPubQ4iUBf+w/f2h1bwPIXbl/gD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nlbcUAAADbAAAADwAAAAAAAAAA&#10;AAAAAAChAgAAZHJzL2Rvd25yZXYueG1sUEsFBgAAAAAEAAQA+QAAAJMDAAAAAA==&#10;" strokecolor="red" strokeweight=".4pt"/>
            <v:line id="Line 71" o:spid="_x0000_s1099" style="position:absolute;visibility:visible" from="8192,13346" to="819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9GcYAAADbAAAADwAAAGRycy9kb3ducmV2LnhtbESPT2vCQBTE74LfYXlCL1I32r9GN6EU&#10;hNKTTYvQ2zP7TKK7b2N2G9Nv3y0Uehxm5jfMOh+sET11vnGsYD5LQBCXTjdcKfh431w/gvABWaNx&#10;TAq+yUOejUdrTLW78Bv1RahEhLBPUUEdQptK6cuaLPqZa4mjd3CdxRBlV0nd4SXCrZGLJLmXFhuO&#10;CzW29FxTeSq+rILijjefu+bV7M/97maxXZp2ejRKXU2GpxWIQEP4D/+1X7SCh1v4/RJ/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0QfRnGAAAA2wAAAA8AAAAAAAAA&#10;AAAAAAAAoQIAAGRycy9kb3ducmV2LnhtbFBLBQYAAAAABAAEAPkAAACUAwAAAAA=&#10;" strokecolor="red" strokeweight=".4pt"/>
            <v:line id="Line 72" o:spid="_x0000_s1100" style="position:absolute;visibility:visible" from="8528,13346" to="85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YgsUAAADbAAAADwAAAGRycy9kb3ducmV2LnhtbESPQWvCQBSE74X+h+UJvRTdqKg1dRUR&#10;BOlJ0yL09sy+JrG7b2N2G9N/3y0IHoeZ+YZZrDprREuNrxwrGA4SEMS50xUXCj7et/0XED4gazSO&#10;ScEveVgtHx8WmGp35QO1WShEhLBPUUEZQp1K6fOSLPqBq4mj9+UaiyHKppC6wWuEWyNHSTKVFiuO&#10;CyXWtCkp/85+rIJswtvPY/VmTpf2OB7t56Z+Phulnnrd+hVEoC7cw7f2TiuYTeD/S/wB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lzYgsUAAADbAAAADwAAAAAAAAAA&#10;AAAAAAChAgAAZHJzL2Rvd25yZXYueG1sUEsFBgAAAAAEAAQA+QAAAJMDAAAAAA==&#10;" strokecolor="red" strokeweight=".4pt"/>
            <v:line id="Line 73" o:spid="_x0000_s1101" style="position:absolute;visibility:visible" from="8858,13346" to="88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5G9cUAAADbAAAADwAAAGRycy9kb3ducmV2LnhtbESPQWvCQBSE7wX/w/IKXkrd1KK10VVK&#10;QSieNIrg7TX7TFJ336bZNcZ/7wqFHoeZ+YaZLTprREuNrxwreBkkIIhzpysuFOy2y+cJCB+QNRrH&#10;pOBKHhbz3sMMU+0uvKE2C4WIEPYpKihDqFMpfV6SRT9wNXH0jq6xGKJsCqkbvES4NXKYJGNpseK4&#10;UGJNnyXlp+xsFWQjXh721cp8/7b71+H63dRPP0ap/mP3MQURqAv/4b/2l1bwNob7l/gD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5G9cUAAADbAAAADwAAAAAAAAAA&#10;AAAAAAChAgAAZHJzL2Rvd25yZXYueG1sUEsFBgAAAAAEAAQA+QAAAJMDAAAAAA==&#10;" strokecolor="red" strokeweight=".4pt"/>
            <v:line id="Line 74" o:spid="_x0000_s1102" style="position:absolute;visibility:visible" from="9189,13346" to="919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LjbsUAAADbAAAADwAAAGRycy9kb3ducmV2LnhtbESPQWvCQBSE70L/w/IKXqRuVNQ2dZUi&#10;CMWTpkXo7TX7mqTuvk2z2xj/vSsIHoeZ+YZZrDprREuNrxwrGA0TEMS50xUXCj4/Nk/PIHxA1mgc&#10;k4IzeVgtH3oLTLU78Z7aLBQiQtinqKAMoU6l9HlJFv3Q1cTR+3GNxRBlU0jd4CnCrZHjJJlJixXH&#10;hRJrWpeUH7N/qyCb8ubrUG3N9197mIx3L6Ye/Bql+o/d2yuIQF24h2/td61gPofrl/g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cLjbsUAAADbAAAADwAAAAAAAAAA&#10;AAAAAAChAgAAZHJzL2Rvd25yZXYueG1sUEsFBgAAAAAEAAQA+QAAAJMDAAAAAA==&#10;" strokecolor="red" strokeweight=".4pt"/>
            <v:line id="Line 75" o:spid="_x0000_s1103" style="position:absolute;visibility:visible" from="9526,13346" to="952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13HMMAAADbAAAADwAAAGRycy9kb3ducmV2LnhtbERPz2vCMBS+C/sfwht4EU2nbGpnlDEQ&#10;xJN2o+Dt2by13ZKXrom1/vfmMNjx4/u92vTWiI5aXztW8DRJQBAXTtdcKvj82I4XIHxA1mgck4Ib&#10;edisHwYrTLW78pG6LJQihrBPUUEVQpNK6YuKLPqJa4gj9+VaiyHCtpS6xWsMt0ZOk+RFWqw5NlTY&#10;0HtFxU92sQqyZ96e8npvzr9dPpselqYZfRulho/92yuIQH34F/+5d1rBPI6NX+IPk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ddxzDAAAA2wAAAA8AAAAAAAAAAAAA&#10;AAAAoQIAAGRycy9kb3ducmV2LnhtbFBLBQYAAAAABAAEAPkAAACRAwAAAAA=&#10;" strokecolor="red" strokeweight=".4pt"/>
            <v:line id="Line 76" o:spid="_x0000_s1104" style="position:absolute;visibility:visible" from="2792,13367" to="279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HSh8UAAADbAAAADwAAAGRycy9kb3ducmV2LnhtbESPQWvCQBSE7wX/w/KEXopuamnV6CpS&#10;EKSnGkXw9sw+k9jdtzG7xvTfdwuFHoeZ+YaZLztrREuNrxwreB4mIIhzpysuFOx368EEhA/IGo1j&#10;UvBNHpaL3sMcU+3uvKU2C4WIEPYpKihDqFMpfV6SRT90NXH0zq6xGKJsCqkbvEe4NXKUJG/SYsVx&#10;ocSa3kvKv7KbVZC98vp4qD7M6doeXkafU1M/XYxSj/1uNQMRqAv/4b/2RisYT+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HSh8UAAADbAAAADwAAAAAAAAAA&#10;AAAAAAChAgAAZHJzL2Rvd25yZXYueG1sUEsFBgAAAAAEAAQA+QAAAJMDAAAAAA==&#10;" strokecolor="red" strokeweight=".4pt"/>
            <v:line id="Line 77" o:spid="_x0000_s1105" style="position:absolute;visibility:visible" from="2730,13367" to="273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LPcIAAADbAAAADwAAAGRycy9kb3ducmV2LnhtbERPz2vCMBS+D/wfwhO8DE3nmGg1igiC&#10;7LRVEbw9m2dbTV66Jtbuv18OA48f3+/FqrNGtNT4yrGCt1ECgjh3uuJCwWG/HU5B+ICs0TgmBb/k&#10;YbXsvSww1e7B39RmoRAxhH2KCsoQ6lRKn5dk0Y9cTRy5i2sshgibQuoGHzHcGjlOkom0WHFsKLGm&#10;TUn5LbtbBdkHb0/H6tOcf9rj+/hrZurXq1Fq0O/WcxCBuvAU/7t3WsE0ro9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4LPcIAAADbAAAADwAAAAAAAAAAAAAA&#10;AAChAgAAZHJzL2Rvd25yZXYueG1sUEsFBgAAAAAEAAQA+QAAAJADAAAAAA==&#10;" strokecolor="red" strokeweight=".4pt"/>
            <v:line id="Line 78" o:spid="_x0000_s1106" style="position:absolute;visibility:visible" from="2930,13367" to="293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KupsUAAADbAAAADwAAAGRycy9kb3ducmV2LnhtbESPQWvCQBSE7wX/w/IEL1I3KoqNriIF&#10;ofTUxiL09sw+k+ju2zS7xvjvuwWhx2FmvmFWm84a0VLjK8cKxqMEBHHudMWFgq/97nkBwgdkjcYx&#10;KbiTh82697TCVLsbf1KbhUJECPsUFZQh1KmUPi/Joh+5mjh6J9dYDFE2hdQN3iLcGjlJkrm0WHFc&#10;KLGm15LyS3a1CrIZ774P1bs5/rSH6eTjxdTDs1Fq0O+2SxCBuvAffrTftILFGP6+x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KupsUAAADbAAAADwAAAAAAAAAA&#10;AAAAAAChAgAAZHJzL2Rvd25yZXYueG1sUEsFBgAAAAAEAAQA+QAAAJMDAAAAAA==&#10;" strokecolor="red" strokeweight=".4pt"/>
            <v:line id="Line 79" o:spid="_x0000_s1107" style="position:absolute;visibility:visible" from="2992,13367" to="299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w0cUAAADbAAAADwAAAGRycy9kb3ducmV2LnhtbESPQWvCQBSE74L/YXlCL1I3RhQbXUUK&#10;QumppiL09pp9Jml336bZbYz/visUPA4z8w2z3vbWiI5aXztWMJ0kIIgLp2suFRzf949LED4gazSO&#10;ScGVPGw3w8EaM+0ufKAuD6WIEPYZKqhCaDIpfVGRRT9xDXH0zq61GKJsS6lbvES4NTJNkoW0WHNc&#10;qLCh54qK7/zXKsjnvP841a/m86c7zdK3J9OMv4xSD6N+twIRqA/38H/7RStYpnD7En+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GAw0cUAAADbAAAADwAAAAAAAAAA&#10;AAAAAAChAgAAZHJzL2Rvd25yZXYueG1sUEsFBgAAAAAEAAQA+QAAAJMDAAAAAA==&#10;" strokecolor="red" strokeweight=".4pt"/>
            <v:line id="Line 80" o:spid="_x0000_s1108" style="position:absolute;visibility:visible" from="3060,13367" to="306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yVSsUAAADbAAAADwAAAGRycy9kb3ducmV2LnhtbESPQWvCQBSE7wX/w/IKXopuVFo0dRUR&#10;BPFkUxG8vWZfk7S7b2N2jfHfuwWhx2FmvmHmy84a0VLjK8cKRsMEBHHudMWFgsPnZjAF4QOyRuOY&#10;FNzIw3LRe5pjqt2VP6jNQiEihH2KCsoQ6lRKn5dk0Q9dTRy9b9dYDFE2hdQNXiPcGjlOkjdpseK4&#10;UGJN65Ly3+xiFWSvvDkdq535OrfHyXg/M/XLj1Gq/9yt3kEE6sJ/+NHeagXTCfx9iT9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yVSsUAAADbAAAADwAAAAAAAAAA&#10;AAAAAAChAgAAZHJzL2Rvd25yZXYueG1sUEsFBgAAAAAEAAQA+QAAAJMDAAAAAA==&#10;" strokecolor="red" strokeweight=".4pt"/>
            <v:line id="Line 81" o:spid="_x0000_s1109" style="position:absolute;visibility:visible" from="3128,13367" to="312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UNPsUAAADbAAAADwAAAGRycy9kb3ducmV2LnhtbESPQWvCQBSE7wX/w/KEXopualvR6CpS&#10;EKSnGkXw9sw+k9jdtzG7xvTfdwuFHoeZ+YaZLztrREuNrxwreB4mIIhzpysuFOx368EEhA/IGo1j&#10;UvBNHpaL3sMcU+3uvKU2C4WIEPYpKihDqFMpfV6SRT90NXH0zq6xGKJsCqkbvEe4NXKUJGNpseK4&#10;UGJN7yXlX9nNKsjeeH08VB/mdG0PL6PPqamfLkapx363moEI1IX/8F97oxVMXu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MUNPsUAAADbAAAADwAAAAAAAAAA&#10;AAAAAAChAgAAZHJzL2Rvd25yZXYueG1sUEsFBgAAAAAEAAQA+QAAAJMDAAAAAA==&#10;" strokecolor="red" strokeweight=".4pt"/>
            <v:line id="Line 82" o:spid="_x0000_s1110" style="position:absolute;visibility:visible" from="3260,13367" to="32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mopcUAAADbAAAADwAAAGRycy9kb3ducmV2LnhtbESPQWvCQBSE7wX/w/IKXoputFg0dRUR&#10;BOnJpiJ4e82+Jml338bsGuO/dwWhx2FmvmHmy84a0VLjK8cKRsMEBHHudMWFgv3XZjAF4QOyRuOY&#10;FFzJw3LRe5pjqt2FP6nNQiEihH2KCsoQ6lRKn5dk0Q9dTRy9H9dYDFE2hdQNXiLcGjlOkjdpseK4&#10;UGJN65Lyv+xsFWQT3hwP1Yf5PrWH1/FuZuqXX6NU/7lbvYM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4mopcUAAADbAAAADwAAAAAAAAAA&#10;AAAAAAChAgAAZHJzL2Rvd25yZXYueG1sUEsFBgAAAAAEAAQA+QAAAJMDAAAAAA==&#10;" strokecolor="red" strokeweight=".4pt"/>
            <v:line id="Line 83" o:spid="_x0000_s1111" style="position:absolute;visibility:visible" from="3329,13367" to="332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s20sUAAADbAAAADwAAAGRycy9kb3ducmV2LnhtbESPQWvCQBSE7wX/w/IKXoputFQ0dRUR&#10;BOnJpiJ4e82+Jml338bsGuO/dwWhx2FmvmHmy84a0VLjK8cKRsMEBHHudMWFgv3XZjAF4QOyRuOY&#10;FFzJw3LRe5pjqt2FP6nNQiEihH2KCsoQ6lRKn5dk0Q9dTRy9H9dYDFE2hdQNXiLcGjlOkom0WHFc&#10;KLGmdUn5X3a2CrI33hwP1Yf5PrWH1/FuZuqXX6NU/7lbvYM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s20sUAAADbAAAADwAAAAAAAAAA&#10;AAAAAAChAgAAZHJzL2Rvd25yZXYueG1sUEsFBgAAAAAEAAQA+QAAAJMDAAAAAA==&#10;" strokecolor="red" strokeweight=".4pt"/>
            <v:line id="Line 84" o:spid="_x0000_s1112" style="position:absolute;visibility:visible" from="3390,13367" to="339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eTScUAAADbAAAADwAAAGRycy9kb3ducmV2LnhtbESPQWvCQBSE7wX/w/KEXopuamnV6CpS&#10;EKSnGkXw9sw+k9jdtzG7xvTfdwuFHoeZ+YaZLztrREuNrxwreB4mIIhzpysuFOx368EEhA/IGo1j&#10;UvBNHpaL3sMcU+3uvKU2C4WIEPYpKihDqFMpfV6SRT90NXH0zq6xGKJsCqkbvEe4NXKUJG/SYsVx&#10;ocSa3kvKv7KbVZC98vp4qD7M6doeXkafU1M/XYxSj/1uNQMRqAv/4b/2RiuYjO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BeTScUAAADbAAAADwAAAAAAAAAA&#10;AAAAAAChAgAAZHJzL2Rvd25yZXYueG1sUEsFBgAAAAAEAAQA+QAAAJMDAAAAAA==&#10;" strokecolor="red" strokeweight=".4pt"/>
            <v:line id="Line 85" o:spid="_x0000_s1113" style="position:absolute;visibility:visible" from="3460,13367" to="346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gHO8IAAADbAAAADwAAAGRycy9kb3ducmV2LnhtbERPz2vCMBS+D/wfwhO8DE3nmGg1igiC&#10;7LRVEbw9m2dbTV66Jtbuv18OA48f3+/FqrNGtNT4yrGCt1ECgjh3uuJCwWG/HU5B+ICs0TgmBb/k&#10;YbXsvSww1e7B39RmoRAxhH2KCsoQ6lRKn5dk0Y9cTRy5i2sshgibQuoGHzHcGjlOkom0WHFsKLGm&#10;TUn5LbtbBdkHb0/H6tOcf9rj+/hrZurXq1Fq0O/WcxCBuvAU/7t3WsE0jo1f4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YgHO8IAAADbAAAADwAAAAAAAAAAAAAA&#10;AAChAgAAZHJzL2Rvd25yZXYueG1sUEsFBgAAAAAEAAQA+QAAAJADAAAAAA==&#10;" strokecolor="red" strokeweight=".4pt"/>
            <v:line id="Line 86" o:spid="_x0000_s1114" style="position:absolute;visibility:visible" from="3597,13367" to="359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SioMUAAADbAAAADwAAAGRycy9kb3ducmV2LnhtbESPQWvCQBSE7wX/w/IEL0U3WioaXUUE&#10;ofTURhF6e80+k+ju25hdY/rvuwWhx2FmvmGW684a0VLjK8cKxqMEBHHudMWFgsN+N5yB8AFZo3FM&#10;Cn7Iw3rVe1piqt2dP6nNQiEihH2KCsoQ6lRKn5dk0Y9cTRy9k2sshiibQuoG7xFujZwkyVRarDgu&#10;lFjTtqT8kt2sguyVd1/H6t18X9vjy+Rjburns1Fq0O82CxCBuvAffrTftILZH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sSioMUAAADbAAAADwAAAAAAAAAA&#10;AAAAAAChAgAAZHJzL2Rvd25yZXYueG1sUEsFBgAAAAAEAAQA+QAAAJMDAAAAAA==&#10;" strokecolor="red" strokeweight=".4pt"/>
            <v:line id="Line 87" o:spid="_x0000_s1115" style="position:absolute;visibility:visible" from="3659,13367" to="36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ed4MIAAADbAAAADwAAAGRycy9kb3ducmV2LnhtbERPz2vCMBS+C/4P4Qm7iKZTJrMzLTIQ&#10;hqetDsHbW/Nsq8lL12S1+++Xw8Djx/d7kw/WiJ463zhW8DhPQBCXTjdcKfg87GbPIHxA1mgck4Jf&#10;8pBn49EGU+1u/EF9ESoRQ9inqKAOoU2l9GVNFv3ctcSRO7vOYoiwq6Tu8BbDrZGLJFlJiw3Hhhpb&#10;eq2pvBY/VkHxxLvTsdmbr+/+uFy8r007vRilHibD9gVEoCHcxf/uN61gHdfHL/EHyO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ied4MIAAADbAAAADwAAAAAAAAAAAAAA&#10;AAChAgAAZHJzL2Rvd25yZXYueG1sUEsFBgAAAAAEAAQA+QAAAJADAAAAAA==&#10;" strokecolor="red" strokeweight=".4pt"/>
            <v:line id="Line 88" o:spid="_x0000_s1116" style="position:absolute;visibility:visible" from="3728,13367" to="37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s4e8UAAADbAAAADwAAAGRycy9kb3ducmV2LnhtbESPQWvCQBSE74L/YXkFL6IbFUuNriIF&#10;ofRU0yJ4e2Zfk7S7b9PsGuO/7wqCx2FmvmFWm84a0VLjK8cKJuMEBHHudMWFgq/P3egFhA/IGo1j&#10;UnAlD5t1v7fCVLsL76nNQiEihH2KCsoQ6lRKn5dk0Y9dTRy9b9dYDFE2hdQNXiLcGjlNkmdpseK4&#10;UGJNryXlv9nZKsjmvDseqndz+msPs+nHwtTDH6PU4KnbLkEE6sIjfG+/aQWLCdy+xB8g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s4e8UAAADbAAAADwAAAAAAAAAA&#10;AAAAAAChAgAAZHJzL2Rvd25yZXYueG1sUEsFBgAAAAAEAAQA+QAAAJMDAAAAAA==&#10;" strokecolor="red" strokeweight=".4pt"/>
            <v:line id="Line 89" o:spid="_x0000_s1117" style="position:absolute;visibility:visible" from="3795,13367" to="379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mmDMUAAADbAAAADwAAAGRycy9kb3ducmV2LnhtbESPQWvCQBSE70L/w/IKvYhuGrFo6iql&#10;IIinGovg7Zl9TdLuvk2z2xj/fVcQPA4z8w2zWPXWiI5aXztW8DxOQBAXTtdcKvjcr0czED4gazSO&#10;ScGFPKyWD4MFZtqdeUddHkoRIewzVFCF0GRS+qIii37sGuLofbnWYoiyLaVu8Rzh1sg0SV6kxZrj&#10;QoUNvVdU/OR/VkE+5fXxUG/N6bc7TNKPuWmG30app8f+7RVEoD7cw7f2RiuYp3D9En+AX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mmDMUAAADbAAAADwAAAAAAAAAA&#10;AAAAAAChAgAAZHJzL2Rvd25yZXYueG1sUEsFBgAAAAAEAAQA+QAAAJMDAAAAAA==&#10;" strokecolor="red" strokeweight=".4pt"/>
            <v:line id="Line 90" o:spid="_x0000_s1118" style="position:absolute;visibility:visible" from="3927,13367" to="39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UDl8UAAADbAAAADwAAAGRycy9kb3ducmV2LnhtbESPQWvCQBSE7wX/w/IKXopuVFpqdBUR&#10;BPFk0yJ4e2Zfk7S7b2N2jfHfuwWhx2FmvmHmy84a0VLjK8cKRsMEBHHudMWFgq/PzeAdhA/IGo1j&#10;UnAjD8tF72mOqXZX/qA2C4WIEPYpKihDqFMpfV6SRT90NXH0vl1jMUTZFFI3eI1wa+Q4Sd6kxYrj&#10;Qok1rUvKf7OLVZC98uZ4qHbmdG4Pk/F+auqXH6NU/7lbzUAE6sJ/+NHeagXTCfx9iT9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vUDl8UAAADbAAAADwAAAAAAAAAA&#10;AAAAAAChAgAAZHJzL2Rvd25yZXYueG1sUEsFBgAAAAAEAAQA+QAAAJMDAAAAAA==&#10;" strokecolor="red" strokeweight=".4pt"/>
            <v:line id="Line 91" o:spid="_x0000_s1119" style="position:absolute;visibility:visible" from="3995,13367" to="399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yb48UAAADbAAAADwAAAGRycy9kb3ducmV2LnhtbESPQWvCQBSE7wX/w/KEXopualvR6CpS&#10;EKSnGkXw9sw+k9jdtzG7xvTfdwuFHoeZ+YaZLztrREuNrxwreB4mIIhzpysuFOx368EEhA/IGo1j&#10;UvBNHpaL3sMcU+3uvKU2C4WIEPYpKihDqFMpfV6SRT90NXH0zq6xGKJsCqkbvEe4NXKUJGNpseK4&#10;UGJN7yXlX9nNKsjeeH08VB/mdG0PL6PPqamfLkapx363moEI1IX/8F97oxVMX+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yb48UAAADbAAAADwAAAAAAAAAA&#10;AAAAAAChAgAAZHJzL2Rvd25yZXYueG1sUEsFBgAAAAAEAAQA+QAAAJMDAAAAAA==&#10;" strokecolor="red" strokeweight=".4pt"/>
            <v:line id="Line 92" o:spid="_x0000_s1120" style="position:absolute;visibility:visible" from="4057,13367" to="405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A+eMUAAADbAAAADwAAAGRycy9kb3ducmV2LnhtbESPQWvCQBSE7wX/w/IKXoputFhqdBUR&#10;BOnJpkXw9sy+Jml338bsGuO/dwWhx2FmvmHmy84a0VLjK8cKRsMEBHHudMWFgu+vzeAdhA/IGo1j&#10;UnAlD8tF72mOqXYX/qQ2C4WIEPYpKihDqFMpfV6SRT90NXH0flxjMUTZFFI3eIlwa+Q4Sd6kxYrj&#10;Qok1rUvK/7KzVZBNeHPYVx/meGr3r+Pd1NQvv0ap/nO3moE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lA+eMUAAADbAAAADwAAAAAAAAAA&#10;AAAAAAChAgAAZHJzL2Rvd25yZXYueG1sUEsFBgAAAAAEAAQA+QAAAJMDAAAAAA==&#10;" strokecolor="red" strokeweight=".4pt"/>
            <v:line id="Line 93" o:spid="_x0000_s1121" style="position:absolute;visibility:visible" from="4127,13367" to="41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KgD8UAAADbAAAADwAAAGRycy9kb3ducmV2LnhtbESPQWvCQBSE7wX/w/IKXoputFRqdBUR&#10;BOnJpkXw9sy+Jml338bsGuO/dwWhx2FmvmHmy84a0VLjK8cKRsMEBHHudMWFgu+vzeAdhA/IGo1j&#10;UnAlD8tF72mOqXYX/qQ2C4WIEPYpKihDqFMpfV6SRT90NXH0flxjMUTZFFI3eIlwa+Q4SSbSYsVx&#10;ocSa1iXlf9nZKsjeeHPYVx/meGr3r+Pd1NQvv0ap/nO3moEI1IX/8KO91QqmE7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oKgD8UAAADbAAAADwAAAAAAAAAA&#10;AAAAAAChAgAAZHJzL2Rvd25yZXYueG1sUEsFBgAAAAAEAAQA+QAAAJMDAAAAAA==&#10;" strokecolor="red" strokeweight=".4pt"/>
            <v:line id="Line 94" o:spid="_x0000_s1122" style="position:absolute;visibility:visible" from="4257,13367" to="425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4FlMUAAADbAAAADwAAAGRycy9kb3ducmV2LnhtbESPQWvCQBSE7wX/w/KEXopuamnV6CpS&#10;EKSnGkXw9sw+k9jdtzG7xvTfdwuFHoeZ+YaZLztrREuNrxwreB4mIIhzpysuFOx368EEhA/IGo1j&#10;UvBNHpaL3sMcU+3uvKU2C4WIEPYpKihDqFMpfV6SRT90NXH0zq6xGKJsCqkbvEe4NXKUJG/SYsVx&#10;ocSa3kvKv7KbVZC98vp4qD7M6doeXkafU1M/XYxSj/1uNQMRqAv/4b/2RiuYju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4FlMUAAADbAAAADwAAAAAAAAAA&#10;AAAAAAChAgAAZHJzL2Rvd25yZXYueG1sUEsFBgAAAAAEAAQA+QAAAJMDAAAAAA==&#10;" strokecolor="red" strokeweight=".4pt"/>
            <v:line id="Line 95" o:spid="_x0000_s1123" style="position:absolute;visibility:visible" from="4326,13367" to="432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R5sIAAADbAAAADwAAAGRycy9kb3ducmV2LnhtbERPz2vCMBS+C/4P4Qm7iKZTJrMzLTIQ&#10;hqetDsHbW/Nsq8lL12S1+++Xw8Djx/d7kw/WiJ463zhW8DhPQBCXTjdcKfg87GbPIHxA1mgck4Jf&#10;8pBn49EGU+1u/EF9ESoRQ9inqKAOoU2l9GVNFv3ctcSRO7vOYoiwq6Tu8BbDrZGLJFlJiw3Hhhpb&#10;eq2pvBY/VkHxxLvTsdmbr+/+uFy8r007vRilHibD9gVEoCHcxf/uN61gHcfGL/EHyO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GR5sIAAADbAAAADwAAAAAAAAAAAAAA&#10;AAChAgAAZHJzL2Rvd25yZXYueG1sUEsFBgAAAAAEAAQA+QAAAJADAAAAAA==&#10;" strokecolor="red" strokeweight=".4pt"/>
            <v:line id="Line 96" o:spid="_x0000_s1124" style="position:absolute;visibility:visible" from="4395,13367" to="439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00fcUAAADbAAAADwAAAGRycy9kb3ducmV2LnhtbESPQWvCQBSE7wX/w/KEXqRuVJQmdRUp&#10;CKUnG0Xo7TX7mkR336bZbYz/3i0IPQ4z8w2zXPfWiI5aXztWMBknIIgLp2suFRz226dnED4gazSO&#10;ScGVPKxXg4clZtpd+IO6PJQiQthnqKAKocmk9EVFFv3YNcTR+3atxRBlW0rd4iXCrZHTJFlIizXH&#10;hQobeq2oOOe/VkE+5+3nsX43Xz/dcTbdpaYZnYxSj8N+8wIiUB/+w/f2m1aQpvD3Jf4Aub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00fcUAAADbAAAADwAAAAAAAAAA&#10;AAAAAAChAgAAZHJzL2Rvd25yZXYueG1sUEsFBgAAAAAEAAQA+QAAAJMDAAAAAA==&#10;" strokecolor="red" strokeweight=".4pt"/>
            <v:line id="Line 97" o:spid="_x0000_s1125" style="position:absolute;visibility:visible" from="4456,13367" to="445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tQKccAAADcAAAADwAAAGRycy9kb3ducmV2LnhtbESPQWvCQBCF74X+h2WEXkrdaFHa1FVK&#10;QZCe2ihCb9PsNEndnY3ZNab/vnMQvM3w3rz3zWI1eKd66mIT2MBknIEiLoNtuDKw264fnkDFhGzR&#10;BSYDfxRhtby9WWBuw5k/qS9SpSSEY44G6pTaXOtY1uQxjkNLLNpP6DwmWbtK2w7PEu6dnmbZXHts&#10;WBpqbOmtpvJQnLyBYsbrr33z7r6P/f5x+vHs2vtfZ8zdaHh9AZVoSFfz5XpjBT8TfHlGJtDL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O1ApxwAAANwAAAAPAAAAAAAA&#10;AAAAAAAAAKECAABkcnMvZG93bnJldi54bWxQSwUGAAAAAAQABAD5AAAAlQMAAAAA&#10;" strokecolor="red" strokeweight=".4pt"/>
            <v:line id="Line 98" o:spid="_x0000_s1126" style="position:absolute;visibility:visible" from="4594,13367" to="4595,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f1ssMAAADcAAAADwAAAGRycy9kb3ducmV2LnhtbERPTWvCQBC9F/oflil4Ed2oWDS6SikI&#10;4snGIngbs9Mk7e5sml1j/PduQehtHu9zluvOGtFS4yvHCkbDBARx7nTFhYLPw2YwA+EDskbjmBTc&#10;yMN69fy0xFS7K39Qm4VCxBD2KSooQ6hTKX1ekkU/dDVx5L5cYzFE2BRSN3iN4dbIcZK8SosVx4YS&#10;a3ovKf/JLlZBNuXN6VjtzPm3PU7G+7mp+99Gqd5L97YAEagL/+KHe6vj/GQEf8/EC+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39bLDAAAA3AAAAA8AAAAAAAAAAAAA&#10;AAAAoQIAAGRycy9kb3ducmV2LnhtbFBLBQYAAAAABAAEAPkAAACRAwAAAAA=&#10;" strokecolor="red" strokeweight=".4pt"/>
            <v:line id="Line 99" o:spid="_x0000_s1127" style="position:absolute;visibility:visible" from="4663,13367" to="466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VrxcQAAADcAAAADwAAAGRycy9kb3ducmV2LnhtbERPTWvCQBC9F/wPywhepG4aUWx0lVIQ&#10;xFMbRehtmh2TtLuzaXaN8d93C0Jv83ifs9r01oiOWl87VvA0SUAQF07XXCo4HraPCxA+IGs0jknB&#10;jTxs1oOHFWbaXfmdujyUIoawz1BBFUKTSemLiiz6iWuII3d2rcUQYVtK3eI1hlsj0ySZS4s1x4YK&#10;G3qtqPjOL1ZBPuPtx6nem8+f7jRN355NM/4ySo2G/csSRKA+/Ivv7p2O85MU/p6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pWvFxAAAANwAAAAPAAAAAAAAAAAA&#10;AAAAAKECAABkcnMvZG93bnJldi54bWxQSwUGAAAAAAQABAD5AAAAkgMAAAAA&#10;" strokecolor="red" strokeweight=".4pt"/>
            <v:line id="Line 100" o:spid="_x0000_s1128" style="position:absolute;visibility:visible" from="4724,13367" to="4725,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nOXsQAAADcAAAADwAAAGRycy9kb3ducmV2LnhtbERPTWvCQBC9F/oflil4Ed2oWDS6ShEE&#10;6amNJeBtzE6TtLuzMbvG9N93C0Jv83ifs9721oiOWl87VjAZJyCIC6drLhV8HPejBQgfkDUax6Tg&#10;hzxsN48Pa0y1u/E7dVkoRQxhn6KCKoQmldIXFVn0Y9cQR+7TtRZDhG0pdYu3GG6NnCbJs7RYc2yo&#10;sKFdRcV3drUKsjnvT3n9as6XLp9N35amGX4ZpQZP/csKRKA+/Ivv7oOO85MZ/D0TL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6c5exAAAANwAAAAPAAAAAAAAAAAA&#10;AAAAAKECAABkcnMvZG93bnJldi54bWxQSwUGAAAAAAQABAD5AAAAkgMAAAAA&#10;" strokecolor="red" strokeweight=".4pt"/>
            <v:line id="Line 101" o:spid="_x0000_s1129" style="position:absolute;visibility:visible" from="4794,13367" to="4795,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BWKsQAAADcAAAADwAAAGRycy9kb3ducmV2LnhtbERPS2vCQBC+F/wPywi9FN3UR6nRVUpB&#10;EE81FsHbNDsmsbuzaXaN6b/vFgRv8/E9Z7HqrBEtNb5yrOB5mIAgzp2uuFDwuV8PXkH4gKzROCYF&#10;v+Rhtew9LDDV7so7arNQiBjCPkUFZQh1KqXPS7Loh64mjtzJNRZDhE0hdYPXGG6NHCXJi7RYcWwo&#10;sab3kvLv7GIVZFNeHw/V1nz9tIfx6GNm6qezUeqx373NQQTqwl18c290nJ9M4P+Ze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AFYqxAAAANwAAAAPAAAAAAAAAAAA&#10;AAAAAKECAABkcnMvZG93bnJldi54bWxQSwUGAAAAAAQABAD5AAAAkgMAAAAA&#10;" strokecolor="red" strokeweight=".4pt"/>
            <v:line id="Line 102" o:spid="_x0000_s1130" style="position:absolute;visibility:visible" from="4924,13367" to="4925,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zzscQAAADcAAAADwAAAGRycy9kb3ducmV2LnhtbERPTWvCQBC9C/0PyxS8FN1osWh0lSII&#10;0lMbS8DbmJ0maXdnY3aN6b/vFgRv83ifs9r01oiOWl87VjAZJyCIC6drLhV8HnajOQgfkDUax6Tg&#10;lzxs1g+DFabaXfmDuiyUIoawT1FBFUKTSumLiiz6sWuII/flWoshwraUusVrDLdGTpPkRVqsOTZU&#10;2NC2ouInu1gF2Yx3x7x+M6dzlz9P3xemefo2Sg0f+9cliEB9uItv7r2O85MZ/D8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TPOxxAAAANwAAAAPAAAAAAAAAAAA&#10;AAAAAKECAABkcnMvZG93bnJldi54bWxQSwUGAAAAAAQABAD5AAAAkgMAAAAA&#10;" strokecolor="red" strokeweight=".4pt"/>
            <v:line id="Line 103" o:spid="_x0000_s1131" style="position:absolute;visibility:visible" from="4993,13367" to="499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txsQAAADcAAAADwAAAGRycy9kb3ducmV2LnhtbERPTWvCQBC9C/0PyxS8iG60VDS6ShEE&#10;6alNS8DbmJ0maXdnY3aN6b/vFgRv83ifs9721oiOWl87VjCdJCCIC6drLhV8fuzHCxA+IGs0jknB&#10;L3nYbh4Ga0y1u/I7dVkoRQxhn6KCKoQmldIXFVn0E9cQR+7LtRZDhG0pdYvXGG6NnCXJXFqsOTZU&#10;2NCuouInu1gF2TPvj3n9ak7nLn+avS1NM/o2Sg0f+5cViEB9uItv7oOO85M5/D8TL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m3GxAAAANwAAAAPAAAAAAAAAAAA&#10;AAAAAKECAABkcnMvZG93bnJldi54bWxQSwUGAAAAAAQABAD5AAAAkgMAAAAA&#10;" strokecolor="red" strokeweight=".4pt"/>
            <v:line id="Line 104" o:spid="_x0000_s1132" style="position:absolute;visibility:visible" from="5062,13367" to="506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LIXcQAAADcAAAADwAAAGRycy9kb3ducmV2LnhtbERPTWvCQBC9F/wPywi9FN1U0dboKqUg&#10;iKcai+Btmh2T2N3ZNLvG9N93C4K3ebzPWaw6a0RLja8cK3geJiCIc6crLhR87teDVxA+IGs0jknB&#10;L3lYLXsPC0y1u/KO2iwUIoawT1FBGUKdSunzkiz6oauJI3dyjcUQYVNI3eA1hlsjR0kylRYrjg0l&#10;1vReUv6dXayCbMLr46Hamq+f9jAefcxM/XQ2Sj32u7c5iEBduItv7o2O85MX+H8mXi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0shdxAAAANwAAAAPAAAAAAAAAAAA&#10;AAAAAKECAABkcnMvZG93bnJldi54bWxQSwUGAAAAAAQABAD5AAAAkgMAAAAA&#10;" strokecolor="red" strokeweight=".4pt"/>
            <v:line id="Line 105" o:spid="_x0000_s1133" style="position:absolute;visibility:visible" from="5123,13367" to="512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1cL8cAAADcAAAADwAAAGRycy9kb3ducmV2LnhtbESPQWvCQBCF74X+h2WEXkrdaFHa1FVK&#10;QZCe2ihCb9PsNEndnY3ZNab/vnMQvM3w3rz3zWI1eKd66mIT2MBknIEiLoNtuDKw264fnkDFhGzR&#10;BSYDfxRhtby9WWBuw5k/qS9SpSSEY44G6pTaXOtY1uQxjkNLLNpP6DwmWbtK2w7PEu6dnmbZXHts&#10;WBpqbOmtpvJQnLyBYsbrr33z7r6P/f5x+vHs2vtfZ8zdaHh9AZVoSFfz5XpjBT8TWnlGJtDL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TVwvxwAAANwAAAAPAAAAAAAA&#10;AAAAAAAAAKECAABkcnMvZG93bnJldi54bWxQSwUGAAAAAAQABAD5AAAAlQMAAAAA&#10;" strokecolor="red" strokeweight=".4pt"/>
            <v:line id="Line 106" o:spid="_x0000_s1134" style="position:absolute;visibility:visible" from="5261,13367" to="526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H5tMMAAADcAAAADwAAAGRycy9kb3ducmV2LnhtbERPTWvCQBC9F/wPywheim60VDS6ihQE&#10;8dSmIngbs2MS3Z1Ns2tM/323UOhtHu9zluvOGtFS4yvHCsajBARx7nTFhYLD53Y4A+EDskbjmBR8&#10;k4f1qve0xFS7B39Qm4VCxBD2KSooQ6hTKX1ekkU/cjVx5C6usRgibAqpG3zEcGvkJEmm0mLFsaHE&#10;mt5Kym/Z3SrIXnl7OlZ7c/5qjy+T97mpn69GqUG/2yxABOrCv/jPvdNxfjKH32fiB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B+bTDAAAA3AAAAA8AAAAAAAAAAAAA&#10;AAAAoQIAAGRycy9kb3ducmV2LnhtbFBLBQYAAAAABAAEAPkAAACRAwAAAAA=&#10;" strokecolor="red" strokeweight=".4pt"/>
            <v:line id="Line 107" o:spid="_x0000_s1135" style="position:absolute;visibility:visible" from="5323,13367" to="532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G9McAAADcAAAADwAAAGRycy9kb3ducmV2LnhtbESPQWvCQBCF74X+h2UKXoputLRo6ipF&#10;EEpPbSqCtzE7TaK7s2l2G9N/3zkUvM3w3rz3zXI9eKd66mIT2MB0koEiLoNtuDKw+9yO56BiQrbo&#10;ApOBX4qwXt3eLDG34cIf1BepUhLCMUcDdUptrnUsa/IYJ6ElFu0rdB6TrF2lbYcXCfdOz7LsSXts&#10;WBpqbGlTU3kufryB4pG3h33z5o7f/f5h9r5w7f3JGTO6G16eQSUa0tX8f/1qBX8q+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4sb0xwAAANwAAAAPAAAAAAAA&#10;AAAAAAAAAKECAABkcnMvZG93bnJldi54bWxQSwUGAAAAAAQABAD5AAAAlQMAAAAA&#10;" strokecolor="red" strokeweight=".4pt"/>
            <v:line id="Line 108" o:spid="_x0000_s1136" style="position:absolute;visibility:visible" from="5391,13367" to="539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5jb8QAAADcAAAADwAAAGRycy9kb3ducmV2LnhtbERPTWvCQBC9F/oflhF6KbqJUtHoKqUg&#10;lJ5sKoK3MTsm0d3ZNLuN8d+7hUJv83ifs1z31oiOWl87VpCOEhDEhdM1lwp2X5vhDIQPyBqNY1Jw&#10;Iw/r1ePDEjPtrvxJXR5KEUPYZ6igCqHJpPRFRRb9yDXEkTu51mKIsC2lbvEaw62R4ySZSos1x4YK&#10;G3qrqLjkP1ZB/sKbw77+MMfvbj8Zb+emeT4bpZ4G/esCRKA+/Iv/3O86zk9T+H0mXi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rmNvxAAAANwAAAAPAAAAAAAAAAAA&#10;AAAAAKECAABkcnMvZG93bnJldi54bWxQSwUGAAAAAAQABAD5AAAAkgMAAAAA&#10;" strokecolor="red" strokeweight=".4pt"/>
            <v:line id="Line 109" o:spid="_x0000_s1137" style="position:absolute;visibility:visible" from="5461,13367" to="546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z9GMQAAADcAAAADwAAAGRycy9kb3ducmV2LnhtbERPTWvCQBC9F/wPywi9lLoxUmmjq0hB&#10;KD3ZKEJvY3ZMoruzaXYb4793C0Jv83ifM1/21oiOWl87VjAeJSCIC6drLhXstuvnVxA+IGs0jknB&#10;lTwsF4OHOWbaXfiLujyUIoawz1BBFUKTSemLiiz6kWuII3d0rcUQYVtK3eIlhlsj0ySZSos1x4YK&#10;G3qvqDjnv1ZB/sLr7339aQ4/3X6Sbt5M83QySj0O+9UMRKA+/Ivv7g8d549T+Hs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fP0YxAAAANwAAAAPAAAAAAAAAAAA&#10;AAAAAKECAABkcnMvZG93bnJldi54bWxQSwUGAAAAAAQABAD5AAAAkgMAAAAA&#10;" strokecolor="red" strokeweight=".4pt"/>
            <v:line id="Line 110" o:spid="_x0000_s1138" style="position:absolute;visibility:visible" from="5591,13367" to="559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BYg8QAAADcAAAADwAAAGRycy9kb3ducmV2LnhtbERPTWvCQBC9C/0PyxR6kbpRsdjoKlIQ&#10;Sk81lUBv0+yYRHdnY3Yb03/fFQRv83ifs1z31oiOWl87VjAeJSCIC6drLhXsv7bPcxA+IGs0jknB&#10;H3lYrx4GS0y1u/COuiyUIoawT1FBFUKTSumLiiz6kWuII3dwrcUQYVtK3eIlhlsjJ0nyIi3WHBsq&#10;bOitouKU/VoF2Yy333n9YX7OXT6dfL6aZng0Sj099psFiEB9uItv7ncd54+ncH0mXi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MFiDxAAAANwAAAAPAAAAAAAAAAAA&#10;AAAAAKECAABkcnMvZG93bnJldi54bWxQSwUGAAAAAAQABAD5AAAAkgMAAAAA&#10;" strokecolor="red" strokeweight=".4pt"/>
            <v:line id="Line 111" o:spid="_x0000_s1139" style="position:absolute;visibility:visible" from="5660,13367" to="566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nA98QAAADcAAAADwAAAGRycy9kb3ducmV2LnhtbERPTWvCQBC9F/wPyxS8FN1oW9HoKkUQ&#10;pKcaRfA2ZsckdXc2za4x/ffdQqG3ebzPWaw6a0RLja8cKxgNExDEudMVFwoO+81gCsIHZI3GMSn4&#10;Jg+rZe9hgal2d95Rm4VCxBD2KSooQ6hTKX1ekkU/dDVx5C6usRgibAqpG7zHcGvkOEkm0mLFsaHE&#10;mtYl5dfsZhVkr7w5Hat3c/5qj8/jj5mpnz6NUv3H7m0OIlAX/sV/7q2O80cv8PtMvE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2cD3xAAAANwAAAAPAAAAAAAAAAAA&#10;AAAAAKECAABkcnMvZG93bnJldi54bWxQSwUGAAAAAAQABAD5AAAAkgMAAAAA&#10;" strokecolor="red" strokeweight=".4pt"/>
            <v:line id="Line 112" o:spid="_x0000_s1140" style="position:absolute;visibility:visible" from="5729,13367" to="573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VlbMQAAADcAAAADwAAAGRycy9kb3ducmV2LnhtbERPTWvCQBC9C/0PyxR6kbpRsdjoKlIQ&#10;iqeaSqC3aXZMoruzMbuN6b/vFgRv83ifs1z31oiOWl87VjAeJSCIC6drLhUcPrfPcxA+IGs0jknB&#10;L3lYrx4GS0y1u/KeuiyUIoawT1FBFUKTSumLiiz6kWuII3d0rcUQYVtK3eI1hlsjJ0nyIi3WHBsq&#10;bOitouKc/VgF2Yy3X3m9M9+XLp9OPl5NMzwZpZ4e+80CRKA+3MU397uO88cz+H8mXi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lWVsxAAAANwAAAAPAAAAAAAAAAAA&#10;AAAAAKECAABkcnMvZG93bnJldi54bWxQSwUGAAAAAAQABAD5AAAAkgMAAAAA&#10;" strokecolor="red" strokeweight=".4pt"/>
            <v:line id="Line 113" o:spid="_x0000_s1141" style="position:absolute;visibility:visible" from="5790,13367" to="579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f7G8QAAADcAAAADwAAAGRycy9kb3ducmV2LnhtbERPTWvCQBC9C/0PyxR6kbpRUWx0FSkI&#10;xVNNJdDbNDsm0d3ZmN3G9N93C0Jv83ifs9r01oiOWl87VjAeJSCIC6drLhUcP3bPCxA+IGs0jknB&#10;D3nYrB8GK0y1u/GBuiyUIoawT1FBFUKTSumLiiz6kWuII3dyrcUQYVtK3eIthlsjJ0kylxZrjg0V&#10;NvRaUXHJvq2CbMa7z7zem69rl08n7y+mGZ6NUk+P/XYJIlAf/sV395uO88dz+HsmXi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R/sbxAAAANwAAAAPAAAAAAAAAAAA&#10;AAAAAKECAABkcnMvZG93bnJldi54bWxQSwUGAAAAAAQABAD5AAAAkgMAAAAA&#10;" strokecolor="red" strokeweight=".4pt"/>
            <v:line id="Line 114" o:spid="_x0000_s1142" style="position:absolute;visibility:visible" from="5928,13367" to="592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tegMQAAADcAAAADwAAAGRycy9kb3ducmV2LnhtbERPTWvCQBC9F/wPyxS8FN1oadXoKkUQ&#10;pKcaRfA2ZsckdXc2za4x/ffdQqG3ebzPWaw6a0RLja8cKxgNExDEudMVFwoO+81gCsIHZI3GMSn4&#10;Jg+rZe9hgal2d95Rm4VCxBD2KSooQ6hTKX1ekkU/dDVx5C6usRgibAqpG7zHcGvkOElepcWKY0OJ&#10;Na1Lyq/ZzSrIXnhzOlbv5vzVHp/HHzNTP30apfqP3dscRKAu/Iv/3Fsd548m8PtMvE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C16AxAAAANwAAAAPAAAAAAAAAAAA&#10;AAAAAKECAABkcnMvZG93bnJldi54bWxQSwUGAAAAAAQABAD5AAAAkgMAAAAA&#10;" strokecolor="red" strokeweight=".4pt"/>
            <v:line id="Line 115" o:spid="_x0000_s1143" style="position:absolute;visibility:visible" from="5990,13367" to="599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TK8scAAADcAAAADwAAAGRycy9kb3ducmV2LnhtbESPQWvCQBCF74X+h2UKXoputLRo6ipF&#10;EEpPbSqCtzE7TaK7s2l2G9N/3zkUvM3w3rz3zXI9eKd66mIT2MB0koEiLoNtuDKw+9yO56BiQrbo&#10;ApOBX4qwXt3eLDG34cIf1BepUhLCMUcDdUptrnUsa/IYJ6ElFu0rdB6TrF2lbYcXCfdOz7LsSXts&#10;WBpqbGlTU3kufryB4pG3h33z5o7f/f5h9r5w7f3JGTO6G16eQSUa0tX8f/1qBX8qt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lMryxwAAANwAAAAPAAAAAAAA&#10;AAAAAAAAAKECAABkcnMvZG93bnJldi54bWxQSwUGAAAAAAQABAD5AAAAlQMAAAAA&#10;" strokecolor="red" strokeweight=".4pt"/>
            <v:line id="Line 116" o:spid="_x0000_s1144" style="position:absolute;visibility:visible" from="6059,13367" to="60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hvacMAAADcAAAADwAAAGRycy9kb3ducmV2LnhtbERPTWvCQBC9C/6HZQpeRDcqlhpdRQpC&#10;6ammRfA2ZqdJ2t3ZNLvG+O+7guBtHu9zVpvOGtFS4yvHCibjBARx7nTFhYKvz93oBYQPyBqNY1Jw&#10;JQ+bdb+3wlS7C++pzUIhYgj7FBWUIdSplD4vyaIfu5o4ct+usRgibAqpG7zEcGvkNEmepcWKY0OJ&#10;Nb2WlP9mZ6sgm/PueKjezemvPcymHwtTD3+MUoOnbrsEEagLD/Hd/abj/MkCbs/EC+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Yb2nDAAAA3AAAAA8AAAAAAAAAAAAA&#10;AAAAoQIAAGRycy9kb3ducmV2LnhtbFBLBQYAAAAABAAEAPkAAACRAwAAAAA=&#10;" strokecolor="red" strokeweight=".4pt"/>
            <v:line id="Line 117" o:spid="_x0000_s1145" style="position:absolute;visibility:visible" from="6128,13367" to="612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4MScYAAADcAAAADwAAAGRycy9kb3ducmV2LnhtbESPQUvDQBCF74L/YRmhF2k3RpQ27bZI&#10;oSCeNJVCb9PsmER3Z2N2TeO/dw5CbzO8N+99s9qM3qmB+tgGNnA3y0ARV8G2XBt43++mc1AxIVt0&#10;gcnAL0XYrK+vVljYcOY3GspUKwnhWKCBJqWu0DpWDXmMs9ARi/YReo9J1r7WtsezhHun8yx71B5b&#10;loYGO9o2VH2VP95A+cC746F9cafv4XCfvy5cd/vpjJncjE9LUInGdDH/Xz9bwc8FX56RCf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ODEnGAAAA3AAAAA8AAAAAAAAA&#10;AAAAAAAAoQIAAGRycy9kb3ducmV2LnhtbFBLBQYAAAAABAAEAPkAAACUAwAAAAA=&#10;" strokecolor="red" strokeweight=".4pt"/>
            <v:line id="Line 118" o:spid="_x0000_s1146" style="position:absolute;visibility:visible" from="6258,13367" to="625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Kp0sQAAADcAAAADwAAAGRycy9kb3ducmV2LnhtbERPTWvCQBC9F/wPywi9lLoxUmmjq0hB&#10;KD3ZKEJvY3ZMoruzaXYb4793C0Jv83ifM1/21oiOWl87VjAeJSCIC6drLhXstuvnVxA+IGs0jknB&#10;lTwsF4OHOWbaXfiLujyUIoawz1BBFUKTSemLiiz6kWuII3d0rcUQYVtK3eIlhlsj0ySZSos1x4YK&#10;G3qvqDjnv1ZB/sLr7339aQ4/3X6Sbt5M83QySj0O+9UMRKA+/Ivv7g8d56dj+Hs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wqnSxAAAANwAAAAPAAAAAAAAAAAA&#10;AAAAAKECAABkcnMvZG93bnJldi54bWxQSwUGAAAAAAQABAD5AAAAkgMAAAAA&#10;" strokecolor="red" strokeweight=".4pt"/>
            <v:line id="Line 119" o:spid="_x0000_s1147" style="position:absolute;visibility:visible" from="6328,13367" to="632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A3pcQAAADcAAAADwAAAGRycy9kb3ducmV2LnhtbERPTWvCQBC9F/wPywhepG4aUWx0lVIQ&#10;xFMbRehtmh2TtLuzaXaN8d93C0Jv83ifs9r01oiOWl87VvA0SUAQF07XXCo4HraPCxA+IGs0jknB&#10;jTxs1oOHFWbaXfmdujyUIoawz1BBFUKTSemLiiz6iWuII3d2rcUQYVtK3eI1hlsj0ySZS4s1x4YK&#10;G3qtqPjOL1ZBPuPtx6nem8+f7jRN355NM/4ySo2G/csSRKA+/Ivv7p2O89MU/p6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EDelxAAAANwAAAAPAAAAAAAAAAAA&#10;AAAAAKECAABkcnMvZG93bnJldi54bWxQSwUGAAAAAAQABAD5AAAAkgMAAAAA&#10;" strokecolor="red" strokeweight=".4pt"/>
            <v:line id="Line 120" o:spid="_x0000_s1148" style="position:absolute;visibility:visible" from="6389,13367" to="639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ySPsQAAADcAAAADwAAAGRycy9kb3ducmV2LnhtbERPTWvCQBC9C/6HZQpeRDeNWDR1FRGE&#10;0lONRfA2zU6TtLuzaXYb03/fFQRv83ifs9r01oiOWl87VvA4TUAQF07XXCp4P+4nCxA+IGs0jknB&#10;H3nYrIeDFWbaXfhAXR5KEUPYZ6igCqHJpPRFRRb91DXEkft0rcUQYVtK3eIlhlsj0yR5khZrjg0V&#10;NrSrqPjOf62CfM7786l+NR8/3WmWvi1NM/4ySo0e+u0ziEB9uItv7hcd56czuD4TL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XJI+xAAAANwAAAAPAAAAAAAAAAAA&#10;AAAAAKECAABkcnMvZG93bnJldi54bWxQSwUGAAAAAAQABAD5AAAAkgMAAAAA&#10;" strokecolor="red" strokeweight=".4pt"/>
            <v:line id="Line 121" o:spid="_x0000_s1149" style="position:absolute;visibility:visible" from="6458,13367" to="645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UKSsUAAADcAAAADwAAAGRycy9kb3ducmV2LnhtbERPTWvCQBC9C/0PyxR6Ed00ttKmrlIK&#10;QvGkqQS8TbPTJO3ubJrdxvjvXaHgbR7vcxarwRrRU+cbxwrupwkI4tLphisF+4/15AmED8gajWNS&#10;cCIPq+XNaIGZdkfeUZ+HSsQQ9hkqqENoMyl9WZNFP3UtceS+XGcxRNhVUnd4jOHWyDRJ5tJiw7Gh&#10;xpbeaip/8j+rIH/k9aFoNubzty9m6fbZtONvo9Td7fD6AiLQEK7if/e7jvPTB7g8Ey+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rUKSsUAAADcAAAADwAAAAAAAAAA&#10;AAAAAAChAgAAZHJzL2Rvd25yZXYueG1sUEsFBgAAAAAEAAQA+QAAAJMDAAAAAA==&#10;" strokecolor="red" strokeweight=".4pt"/>
            <v:line id="Line 122" o:spid="_x0000_s1150" style="position:absolute;visibility:visible" from="6596,13367" to="659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v0cQAAADcAAAADwAAAGRycy9kb3ducmV2LnhtbERPTWvCQBC9C/6HZQpeRDeNWDR1FRGE&#10;4qnGInibZqdJ2t3ZNLuN6b/vFgRv83ifs9r01oiOWl87VvA4TUAQF07XXCp4O+0nCxA+IGs0jknB&#10;L3nYrIeDFWbaXflIXR5KEUPYZ6igCqHJpPRFRRb91DXEkftwrcUQYVtK3eI1hlsj0yR5khZrjg0V&#10;NrSrqPjKf6yCfM77y7k+mPfv7jxLX5emGX8apUYP/fYZRKA+3MU394uO89M5/D8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a/RxAAAANwAAAAPAAAAAAAAAAAA&#10;AAAAAKECAABkcnMvZG93bnJldi54bWxQSwUGAAAAAAQABAD5AAAAkgMAAAAA&#10;" strokecolor="red" strokeweight=".4pt"/>
            <v:line id="Line 123" o:spid="_x0000_s1151" style="position:absolute;visibility:visible" from="6657,13367" to="665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sxpsQAAADcAAAADwAAAGRycy9kb3ducmV2LnhtbERPTWvCQBC9C/6HZQpeRDeNKJq6ighC&#10;8VTTInibZqdJ2t3ZNLuN6b/vFgRv83ifs9721oiOWl87VvA4TUAQF07XXCp4ez1MliB8QNZoHJOC&#10;X/Kw3QwHa8y0u/KJujyUIoawz1BBFUKTSemLiiz6qWuII/fhWoshwraUusVrDLdGpkmykBZrjg0V&#10;NrSvqPjKf6yCfM6Hy7k+mvfv7jxLX1amGX8apUYP/e4JRKA+3MU397OO89MF/D8TL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KzGmxAAAANwAAAAPAAAAAAAAAAAA&#10;AAAAAKECAABkcnMvZG93bnJldi54bWxQSwUGAAAAAAQABAD5AAAAkgMAAAAA&#10;" strokecolor="red" strokeweight=".4pt"/>
            <v:line id="Line 124" o:spid="_x0000_s1152" style="position:absolute;visibility:visible" from="6726,13367" to="672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eUPcUAAADcAAAADwAAAGRycy9kb3ducmV2LnhtbERPTWvCQBC9C/0PyxR6Ed000tqmrlIK&#10;QvGkqQS8TbPTJO3ubJrdxvjvXaHgbR7vcxarwRrRU+cbxwrupwkI4tLphisF+4/15AmED8gajWNS&#10;cCIPq+XNaIGZdkfeUZ+HSsQQ9hkqqENoMyl9WZNFP3UtceS+XGcxRNhVUnd4jOHWyDRJHqXFhmND&#10;jS291VT+5H9WQf7A60PRbMznb1/M0u2zacffRqm72+H1BUSgIVzF/+53Heenc7g8Ey+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meUPcUAAADcAAAADwAAAAAAAAAA&#10;AAAAAAChAgAAZHJzL2Rvd25yZXYueG1sUEsFBgAAAAAEAAQA+QAAAJMDAAAAAA==&#10;" strokecolor="red" strokeweight=".4pt"/>
            <v:line id="Line 125" o:spid="_x0000_s1153" style="position:absolute;visibility:visible" from="6795,13367" to="679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AT8YAAADcAAAADwAAAGRycy9kb3ducmV2LnhtbESPQUvDQBCF74L/YRmhF2k3RpQ27bZI&#10;oSCeNJVCb9PsmER3Z2N2TeO/dw5CbzO8N+99s9qM3qmB+tgGNnA3y0ARV8G2XBt43++mc1AxIVt0&#10;gcnAL0XYrK+vVljYcOY3GspUKwnhWKCBJqWu0DpWDXmMs9ARi/YReo9J1r7WtsezhHun8yx71B5b&#10;loYGO9o2VH2VP95A+cC746F9cafv4XCfvy5cd/vpjJncjE9LUInGdDH/Xz9bwc+FVp6RCf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v4AE/GAAAA3AAAAA8AAAAAAAAA&#10;AAAAAAAAoQIAAGRycy9kb3ducmV2LnhtbFBLBQYAAAAABAAEAPkAAACUAwAAAAA=&#10;" strokecolor="red" strokeweight=".4pt"/>
            <v:line id="Line 126" o:spid="_x0000_s1154" style="position:absolute;visibility:visible" from="6925,13367" to="692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l1MQAAADcAAAADwAAAGRycy9kb3ducmV2LnhtbERPTWvCQBC9C/0PyxR6Ed00YtHUVUpB&#10;EE81FsHbmJ0maXdn0+w2xn/fFQRv83ifs1j11oiOWl87VvA8TkAQF07XXCr43K9HMxA+IGs0jknB&#10;hTyslg+DBWbanXlHXR5KEUPYZ6igCqHJpPRFRRb92DXEkftyrcUQYVtK3eI5hlsj0yR5kRZrjg0V&#10;NvReUfGT/1kF+ZTXx0O9Naff7jBJP+amGX4bpZ4e+7dXEIH6cBff3Bsd56dzuD4TL5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tKXUxAAAANwAAAAPAAAAAAAAAAAA&#10;AAAAAKECAABkcnMvZG93bnJldi54bWxQSwUGAAAAAAQABAD5AAAAkgMAAAAA&#10;" strokecolor="red" strokeweight=".4pt"/>
            <v:line id="Line 127" o:spid="_x0000_s1155" style="position:absolute;visibility:visible" from="6995,13367" to="699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ealMcAAADcAAAADwAAAGRycy9kb3ducmV2LnhtbESPQWvCQBCF74X+h2UKXopuqrTU1FWK&#10;IIinNi2CtzE7TdLuzsbsGtN/3zkUvM3w3rz3zWI1eKd66mIT2MDDJANFXAbbcGXg82MzfgYVE7JF&#10;F5gM/FKE1fL2ZoG5DRd+p75IlZIQjjkaqFNqc61jWZPHOAktsWhfofOYZO0qbTu8SLh3epplT9pj&#10;w9JQY0vrmsqf4uwNFI+8OeybnTue+v1s+jZ37f23M2Z0N7y+gEo0pKv5/3prBX8m+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V5qUxwAAANwAAAAPAAAAAAAA&#10;AAAAAAAAAKECAABkcnMvZG93bnJldi54bWxQSwUGAAAAAAQABAD5AAAAlQMAAAAA&#10;" strokecolor="red" strokeweight=".4pt"/>
            <v:line id="Line 128" o:spid="_x0000_s1156" style="position:absolute;visibility:visible" from="7056,13367" to="705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s/D8QAAADcAAAADwAAAGRycy9kb3ducmV2LnhtbERPTWvCQBC9C/0PyxR6kbpRsdjoKlIQ&#10;Sk81lUBv0+yYRHdnY3Yb03/fFQRv83ifs1z31oiOWl87VjAeJSCIC6drLhXsv7bPcxA+IGs0jknB&#10;H3lYrx4GS0y1u/COuiyUIoawT1FBFUKTSumLiiz6kWuII3dwrcUQYVtK3eIlhlsjJ0nyIi3WHBsq&#10;bOitouKU/VoF2Yy333n9YX7OXT6dfL6aZng0Sj099psFiEB9uItv7ncd50/HcH0mXi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z8PxAAAANwAAAAPAAAAAAAAAAAA&#10;AAAAAKECAABkcnMvZG93bnJldi54bWxQSwUGAAAAAAQABAD5AAAAkgMAAAAA&#10;" strokecolor="red" strokeweight=".4pt"/>
            <v:line id="Line 129" o:spid="_x0000_s1157" style="position:absolute;visibility:visible" from="7125,13367" to="712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mheMQAAADcAAAADwAAAGRycy9kb3ducmV2LnhtbERPTWvCQBC9C/6HZQpeRDeNWDR1FRGE&#10;0lONRfA2zU6TtLuzaXYb03/fFQRv83ifs9r01oiOWl87VvA4TUAQF07XXCp4P+4nCxA+IGs0jknB&#10;H3nYrIeDFWbaXfhAXR5KEUPYZ6igCqHJpPRFRRb91DXEkft0rcUQYVtK3eIlhlsj0yR5khZrjg0V&#10;NrSrqPjOf62CfM7786l+NR8/3WmWvi1NM/4ySo0e+u0ziEB9uItv7hcd589SuD4TL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yaF4xAAAANwAAAAPAAAAAAAAAAAA&#10;AAAAAKECAABkcnMvZG93bnJldi54bWxQSwUGAAAAAAQABAD5AAAAkgMAAAAA&#10;" strokecolor="red" strokeweight=".4pt"/>
            <v:line id="Line 130" o:spid="_x0000_s1158" style="position:absolute;visibility:visible" from="7256,13367" to="725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UE48QAAADcAAAADwAAAGRycy9kb3ducmV2LnhtbERPTWvCQBC9C/6HZQpepG40WNrUVUQQ&#10;pKcai9DbNDtN0u7Oxuwa03/fFQRv83ifs1j11oiOWl87VjCdJCCIC6drLhV8HLaPzyB8QNZoHJOC&#10;P/KwWg4HC8y0u/CeujyUIoawz1BBFUKTSemLiiz6iWuII/ftWoshwraUusVLDLdGzpLkSVqsOTZU&#10;2NCmouI3P1sF+Zy3n8f6zXydumM6e38xzfjHKDV66NevIAL14S6+uXc6zk9TuD4TL5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hQTjxAAAANwAAAAPAAAAAAAAAAAA&#10;AAAAAKECAABkcnMvZG93bnJldi54bWxQSwUGAAAAAAQABAD5AAAAkgMAAAAA&#10;" strokecolor="red" strokeweight=".4pt"/>
            <v:line id="Line 131" o:spid="_x0000_s1159" style="position:absolute;visibility:visible" from="7324,13367" to="7325,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ycl8QAAADcAAAADwAAAGRycy9kb3ducmV2LnhtbERPTWvCQBC9F/oflin0UnSjVtHUVUQQ&#10;xFNNi+BtzE6TtLuzMbuN8d+7hYK3ebzPmS87a0RLja8cKxj0ExDEudMVFwo+Pza9KQgfkDUax6Tg&#10;Sh6Wi8eHOabaXXhPbRYKEUPYp6igDKFOpfR5SRZ939XEkftyjcUQYVNI3eAlhlsjh0kykRYrjg0l&#10;1rQuKf/Jfq2CbMyb46HamdO5PYyG7zNTv3wbpZ6futUbiEBduIv/3Vsd549e4e+ZeIF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bJyXxAAAANwAAAAPAAAAAAAAAAAA&#10;AAAAAKECAABkcnMvZG93bnJldi54bWxQSwUGAAAAAAQABAD5AAAAkgMAAAAA&#10;" strokecolor="red" strokeweight=".4pt"/>
            <v:line id="Line 132" o:spid="_x0000_s1160" style="position:absolute;visibility:visible" from="7393,13367" to="739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A5DMMAAADcAAAADwAAAGRycy9kb3ducmV2LnhtbERPTWvCQBC9F/wPywheSt2oKG10FRGE&#10;0lMbi9DbNDsm0d3ZmF1j+u9dQehtHu9zFqvOGtFS4yvHCkbDBARx7nTFhYLv3fblFYQPyBqNY1Lw&#10;Rx5Wy97TAlPtrvxFbRYKEUPYp6igDKFOpfR5SRb90NXEkTu4xmKIsCmkbvAaw62R4ySZSYsVx4YS&#10;a9qUlJ+yi1WQTXn7s68+zO+53U/Gn2+mfj4apQb9bj0HEagL/+KH+13H+ZMp3J+JF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gOQzDAAAA3AAAAA8AAAAAAAAAAAAA&#10;AAAAoQIAAGRycy9kb3ducmV2LnhtbFBLBQYAAAAABAAEAPkAAACRAwAAAAA=&#10;" strokecolor="red" strokeweight=".4pt"/>
            <v:line id="Line 133" o:spid="_x0000_s1161" style="position:absolute;visibility:visible" from="7455,13367" to="7456,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Kne8MAAADcAAAADwAAAGRycy9kb3ducmV2LnhtbERPTWvCQBC9F/wPywheSt2oVNroKiII&#10;pac2FqG3aXZMoruzMbvG9N+7guBtHu9z5svOGtFS4yvHCkbDBARx7nTFhYKf7eblDYQPyBqNY1Lw&#10;Tx6Wi97THFPtLvxNbRYKEUPYp6igDKFOpfR5SRb90NXEkdu7xmKIsCmkbvASw62R4ySZSosVx4YS&#10;a1qXlB+zs1WQvfLmd1d9mr9Tu5uMv95N/XwwSg363WoGIlAXHuK7+0PH+ZMp3J6JF8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yp3vDAAAA3AAAAA8AAAAAAAAAAAAA&#10;AAAAoQIAAGRycy9kb3ducmV2LnhtbFBLBQYAAAAABAAEAPkAAACRAwAAAAA=&#10;" strokecolor="red" strokeweight=".4pt"/>
            <v:line id="Line 134" o:spid="_x0000_s1162" style="position:absolute;visibility:visible" from="7592,13367" to="759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4C4MQAAADcAAAADwAAAGRycy9kb3ducmV2LnhtbERPS2vCQBC+F/oflin0UnSjUh+pq4gg&#10;iKeaFsHbmJ0maXdnY3Yb4793CwVv8/E9Z77srBEtNb5yrGDQT0AQ505XXCj4/Nj0piB8QNZoHJOC&#10;K3lYLh4f5phqd+E9tVkoRAxhn6KCMoQ6ldLnJVn0fVcTR+7LNRZDhE0hdYOXGG6NHCbJWFqsODaU&#10;WNO6pPwn+7UKslfeHA/VzpzO7WE0fJ+Z+uXbKPX81K3eQATqwl38797qOH80gb9n4gV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vgLgxAAAANwAAAAPAAAAAAAAAAAA&#10;AAAAAKECAABkcnMvZG93bnJldi54bWxQSwUGAAAAAAQABAD5AAAAkgMAAAAA&#10;" strokecolor="red" strokeweight=".4pt"/>
            <v:line id="Line 135" o:spid="_x0000_s1163" style="position:absolute;visibility:visible" from="7662,13367" to="766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GWkscAAADcAAAADwAAAGRycy9kb3ducmV2LnhtbESPQWvCQBCF74X+h2UKXopuqrTU1FWK&#10;IIinNi2CtzE7TdLuzsbsGtN/3zkUvM3w3rz3zWI1eKd66mIT2MDDJANFXAbbcGXg82MzfgYVE7JF&#10;F5gM/FKE1fL2ZoG5DRd+p75IlZIQjjkaqFNqc61jWZPHOAktsWhfofOYZO0qbTu8SLh3epplT9pj&#10;w9JQY0vrmsqf4uwNFI+8OeybnTue+v1s+jZ37f23M2Z0N7y+gEo0pKv5/3prBX8mt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IZaSxwAAANwAAAAPAAAAAAAA&#10;AAAAAAAAAKECAABkcnMvZG93bnJldi54bWxQSwUGAAAAAAQABAD5AAAAlQMAAAAA&#10;" strokecolor="red" strokeweight=".4pt"/>
            <v:line id="Line 136" o:spid="_x0000_s1164" style="position:absolute;visibility:visible" from="7723,13367" to="772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0zCcMAAADcAAAADwAAAGRycy9kb3ducmV2LnhtbERPTWvCQBC9F/wPyxS8FN2otNToKiII&#10;4smmRfA2ZqdJ2t3ZmF1j/PduQehtHu9z5svOGtFS4yvHCkbDBARx7nTFhYKvz83gHYQPyBqNY1Jw&#10;Iw/LRe9pjql2V/6gNguFiCHsU1RQhlCnUvq8JIt+6GriyH27xmKIsCmkbvAaw62R4yR5kxYrjg0l&#10;1rQuKf/NLlZB9sqb46HamdO5PUzG+6mpX36MUv3nbjUDEagL/+KHe6vj/MkU/p6JF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tMwnDAAAA3AAAAA8AAAAAAAAAAAAA&#10;AAAAoQIAAGRycy9kb3ducmV2LnhtbFBLBQYAAAAABAAEAPkAAACRAwAAAAA=&#10;" strokecolor="red" strokeweight=".4pt"/>
            <v:line id="Line 137" o:spid="_x0000_s1165" style="position:absolute;visibility:visible" from="7792,13367" to="779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Hp6ccAAADcAAAADwAAAGRycy9kb3ducmV2LnhtbESPQUvDQBCF74L/YRnBi7Qbq5Y2dltE&#10;KEhPbZRCb9PsmER3Z2N2TdN/3zkI3mZ4b977ZrEavFM9dbEJbOB+nIEiLoNtuDLw8b4ezUDFhGzR&#10;BSYDZ4qwWl5fLTC34cQ76otUKQnhmKOBOqU21zqWNXmM49ASi/YZOo9J1q7StsOThHunJ1k21R4b&#10;loYaW3qtqfwufr2B4onXh32zcceffv8w2c5de/fljLm9GV6eQSUa0r/57/rNCv6j4MszMoFe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UenpxwAAANwAAAAPAAAAAAAA&#10;AAAAAAAAAKECAABkcnMvZG93bnJldi54bWxQSwUGAAAAAAQABAD5AAAAlQMAAAAA&#10;" strokecolor="red" strokeweight=".4pt"/>
            <v:line id="Line 138" o:spid="_x0000_s1166" style="position:absolute;visibility:visible" from="7923,13367" to="7924,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1McsQAAADcAAAADwAAAGRycy9kb3ducmV2LnhtbERPTWvCQBC9F/wPyxS8FN1oW9HoKkUQ&#10;pKcaRfA2ZsckdXc2za4x/ffdQqG3ebzPWaw6a0RLja8cKxgNExDEudMVFwoO+81gCsIHZI3GMSn4&#10;Jg+rZe9hgal2d95Rm4VCxBD2KSooQ6hTKX1ekkU/dDVx5C6usRgibAqpG7zHcGvkOEkm0mLFsaHE&#10;mtYl5dfsZhVkr7w5Hat3c/5qj8/jj5mpnz6NUv3H7m0OIlAX/sV/7q2O819G8PtMvE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HUxyxAAAANwAAAAPAAAAAAAAAAAA&#10;AAAAAKECAABkcnMvZG93bnJldi54bWxQSwUGAAAAAAQABAD5AAAAkgMAAAAA&#10;" strokecolor="red" strokeweight=".4pt"/>
            <v:line id="Line 139" o:spid="_x0000_s1167" style="position:absolute;visibility:visible" from="7991,13367" to="799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SBcUAAADcAAAADwAAAGRycy9kb3ducmV2LnhtbERPTWvCQBC9C/0PyxR6Ed00ttKmrlIK&#10;QvGkqQS8TbPTJO3ubJrdxvjvXaHgbR7vcxarwRrRU+cbxwrupwkI4tLphisF+4/15AmED8gajWNS&#10;cCIPq+XNaIGZdkfeUZ+HSsQQ9hkqqENoMyl9WZNFP3UtceS+XGcxRNhVUnd4jOHWyDRJ5tJiw7Gh&#10;xpbeaip/8j+rIH/k9aFoNubzty9m6fbZtONvo9Td7fD6AiLQEK7if/e7jvMfUrg8Ey+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8/SBcUAAADcAAAADwAAAAAAAAAA&#10;AAAAAAChAgAAZHJzL2Rvd25yZXYueG1sUEsFBgAAAAAEAAQA+QAAAJMDAAAAAA==&#10;" strokecolor="red" strokeweight=".4pt"/>
            <v:line id="Line 140" o:spid="_x0000_s1168" style="position:absolute;visibility:visible" from="8060,13367" to="806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N3nsQAAADcAAAADwAAAGRycy9kb3ducmV2LnhtbERPTWvCQBC9F/oflin0UnSjVtHUVUQQ&#10;xFNNi+BtzE6TtLuzMbuN8d+7hYK3ebzPmS87a0RLja8cKxj0ExDEudMVFwo+Pza9KQgfkDUax6Tg&#10;Sh6Wi8eHOabaXXhPbRYKEUPYp6igDKFOpfR5SRZ939XEkftyjcUQYVNI3eAlhlsjh0kykRYrjg0l&#10;1rQuKf/Jfq2CbMyb46HamdO5PYyG7zNTv3wbpZ6futUbiEBduIv/3Vsd57+O4O+ZeIF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g3eexAAAANwAAAAPAAAAAAAAAAAA&#10;AAAAAKECAABkcnMvZG93bnJldi54bWxQSwUGAAAAAAQABAD5AAAAkgMAAAAA&#10;" strokecolor="red" strokeweight=".4pt"/>
            <v:line id="Line 141" o:spid="_x0000_s1169" style="position:absolute;visibility:visible" from="8122,13367" to="8123,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rv6sQAAADcAAAADwAAAGRycy9kb3ducmV2LnhtbERPS2vCQBC+F/oflhF6KbrxSU1dRQRB&#10;etK0CL2N2WkSuzsbs9uY/vtuQfA2H99zFqvOGtFS4yvHCoaDBARx7nTFhYKP923/BYQPyBqNY1Lw&#10;Sx5Wy8eHBabaXflAbRYKEUPYp6igDKFOpfR5SRb9wNXEkftyjcUQYVNI3eA1hlsjR0kykxYrjg0l&#10;1rQpKf/OfqyCbMrbz2P1Zk6X9jge7eemfj4bpZ563foVRKAu3MU3907H+ZMJ/D8TL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au/qxAAAANwAAAAPAAAAAAAAAAAA&#10;AAAAAKECAABkcnMvZG93bnJldi54bWxQSwUGAAAAAAQABAD5AAAAkgMAAAAA&#10;" strokecolor="red" strokeweight=".4pt"/>
            <v:line id="Line 142" o:spid="_x0000_s1170" style="position:absolute;visibility:visible" from="8259,13367" to="82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ZKccQAAADcAAAADwAAAGRycy9kb3ducmV2LnhtbERPTWvCQBC9F/wPyxS8lLqp1WKjq5SC&#10;UDxpFMHbNDsmqbuzaXaN8d+7QqG3ebzPmS06a0RLja8cK3gZJCCIc6crLhTstsvnCQgfkDUax6Tg&#10;Sh4W897DDFPtLryhNguFiCHsU1RQhlCnUvq8JIt+4GriyB1dYzFE2BRSN3iJ4dbIYZK8SYsVx4YS&#10;a/osKT9lZ6sgG/PysK9W5vu33b8O1++mfvoxSvUfu48piEBd+Bf/ub90nD8aw/2ZeIG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JkpxxAAAANwAAAAPAAAAAAAAAAAA&#10;AAAAAKECAABkcnMvZG93bnJldi54bWxQSwUGAAAAAAQABAD5AAAAkgMAAAAA&#10;" strokecolor="red" strokeweight=".4pt"/>
            <v:line id="Line 143" o:spid="_x0000_s1171" style="position:absolute;visibility:visible" from="8322,13367" to="832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TUBsQAAADcAAAADwAAAGRycy9kb3ducmV2LnhtbERPTWvCQBC9C/0PyxS8iG6qVmzqKiII&#10;4qmmRfA2ZqdJ2t3ZmF1j+u+7BaG3ebzPWaw6a0RLja8cK3gaJSCIc6crLhR8vG+HcxA+IGs0jknB&#10;D3lYLR96C0y1u/GB2iwUIoawT1FBGUKdSunzkiz6kauJI/fpGoshwqaQusFbDLdGjpNkJi1WHBtK&#10;rGlTUv6dXa2C7Jm3p2O1N+dLe5yM315MPfgySvUfu/UriEBd+Bff3Tsd509n8PdMv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9NQGxAAAANwAAAAPAAAAAAAAAAAA&#10;AAAAAKECAABkcnMvZG93bnJldi54bWxQSwUGAAAAAAQABAD5AAAAkgMAAAAA&#10;" strokecolor="red" strokeweight=".4pt"/>
            <v:line id="Line 144" o:spid="_x0000_s1172" style="position:absolute;visibility:visible" from="8390,13367" to="8392,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hxncQAAADcAAAADwAAAGRycy9kb3ducmV2LnhtbERPS2vCQBC+C/6HZYRepG60T6ObUApC&#10;6cmmRehtzI5JdHc2Zrcx/ffdQqG3+fies84Ha0RPnW8cK5jPEhDEpdMNVwo+3jfXjyB8QNZoHJOC&#10;b/KQZ+PRGlPtLvxGfREqEUPYp6igDqFNpfRlTRb9zLXEkTu4zmKIsKuk7vASw62RiyS5lxYbjg01&#10;tvRcU3kqvqyC4o43n7vm1ezP/e5msV2adno0Sl1NhqcViEBD+Bf/uV90nH/7AL/PxAtk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uHGdxAAAANwAAAAPAAAAAAAAAAAA&#10;AAAAAKECAABkcnMvZG93bnJldi54bWxQSwUGAAAAAAQABAD5AAAAkgMAAAAA&#10;" strokecolor="red" strokeweight=".4pt"/>
            <v:line id="Line 145" o:spid="_x0000_s1173" style="position:absolute;visibility:visible" from="8459,13367" to="84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fl78cAAADcAAAADwAAAGRycy9kb3ducmV2LnhtbESPQUvDQBCF74L/YRnBi7Qbq5Y2dltE&#10;KEhPbZRCb9PsmER3Z2N2TdN/3zkI3mZ4b977ZrEavFM9dbEJbOB+nIEiLoNtuDLw8b4ezUDFhGzR&#10;BSYDZ4qwWl5fLTC34cQ76otUKQnhmKOBOqU21zqWNXmM49ASi/YZOo9J1q7StsOThHunJ1k21R4b&#10;loYaW3qtqfwufr2B4onXh32zcceffv8w2c5de/fljLm9GV6eQSUa0r/57/rNCv6j0MozMoFe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J+XvxwAAANwAAAAPAAAAAAAA&#10;AAAAAAAAAKECAABkcnMvZG93bnJldi54bWxQSwUGAAAAAAQABAD5AAAAlQMAAAAA&#10;" strokecolor="red" strokeweight=".4pt"/>
            <v:line id="Line 146" o:spid="_x0000_s1174" style="position:absolute;visibility:visible" from="8591,13367" to="8591,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tAdMQAAADcAAAADwAAAGRycy9kb3ducmV2LnhtbERPTWvCQBC9F/wPywi9lLrR1qLRVUpB&#10;KD1pFMHbNDtNoruzaXYb4793hYK3ebzPmS87a0RLja8cKxgOEhDEudMVFwp229XzBIQPyBqNY1Jw&#10;IQ/LRe9hjql2Z95Qm4VCxBD2KSooQ6hTKX1ekkU/cDVx5H5cYzFE2BRSN3iO4dbIUZK8SYsVx4YS&#10;a/ooKT9lf1ZBNubVYV99me/fdv8yWk9N/XQ0Sj32u/cZiEBduIv/3Z86zn+dwu2ZeIF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0B0xAAAANwAAAAPAAAAAAAAAAAA&#10;AAAAAKECAABkcnMvZG93bnJldi54bWxQSwUGAAAAAAQABAD5AAAAkgMAAAAA&#10;" strokecolor="red" strokeweight=".4pt"/>
            <v:line id="Line 147" o:spid="_x0000_s1175" style="position:absolute;visibility:visible" from="8659,13367" to="866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h/NMcAAADcAAAADwAAAGRycy9kb3ducmV2LnhtbESPQWvCQBCF74X+h2UKXopuarHU1FWK&#10;IIinNi2CtzE7TdLuzsbsGtN/3zkUvM3w3rz3zWI1eKd66mIT2MDDJANFXAbbcGXg82MzfgYVE7JF&#10;F5gM/FKE1fL2ZoG5DRd+p75IlZIQjjkaqFNqc61jWZPHOAktsWhfofOYZO0qbTu8SLh3epplT9pj&#10;w9JQY0vrmsqf4uwNFDPeHPbNzh1P/f5x+jZ37f23M2Z0N7y+gEo0pKv5/3prBX8m+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iH80xwAAANwAAAAPAAAAAAAA&#10;AAAAAAAAAKECAABkcnMvZG93bnJldi54bWxQSwUGAAAAAAQABAD5AAAAlQMAAAAA&#10;" strokecolor="red" strokeweight=".4pt"/>
            <v:line id="Line 148" o:spid="_x0000_s1176" style="position:absolute;visibility:visible" from="8727,13367" to="87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Tar8QAAADcAAAADwAAAGRycy9kb3ducmV2LnhtbERPTWvCQBC9C/0PyxR6kbpRsdjoKlIQ&#10;iqeaSqC3aXZMoruzMbuN6b/vFgRv83ifs1z31oiOWl87VjAeJSCIC6drLhUcPrfPcxA+IGs0jknB&#10;L3lYrx4GS0y1u/KeuiyUIoawT1FBFUKTSumLiiz6kWuII3d0rcUQYVtK3eI1hlsjJ0nyIi3WHBsq&#10;bOitouKc/VgF2Yy3X3m9M9+XLp9OPl5NMzwZpZ4e+80CRKA+3MU397uO82dj+H8mXi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xNqvxAAAANwAAAAPAAAAAAAAAAAA&#10;AAAAAKECAABkcnMvZG93bnJldi54bWxQSwUGAAAAAAQABAD5AAAAkgMAAAAA&#10;" strokecolor="red" strokeweight=".4pt"/>
            <v:line id="Line 149" o:spid="_x0000_s1177" style="position:absolute;visibility:visible" from="8790,13367" to="879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ZE2MQAAADcAAAADwAAAGRycy9kb3ducmV2LnhtbERPTWvCQBC9C/6HZQpeRDeNWDR1FRGE&#10;4qnGInibZqdJ2t3ZNLuN6b/vFgRv83ifs9r01oiOWl87VvA4TUAQF07XXCp4O+0nCxA+IGs0jknB&#10;L3nYrIeDFWbaXflIXR5KEUPYZ6igCqHJpPRFRRb91DXEkftwrcUQYVtK3eI1hlsj0yR5khZrjg0V&#10;NrSrqPjKf6yCfM77y7k+mPfv7jxLX5emGX8apUYP/fYZRKA+3MU394uO8+cp/D8TL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FkTYxAAAANwAAAAPAAAAAAAAAAAA&#10;AAAAAKECAABkcnMvZG93bnJldi54bWxQSwUGAAAAAAQABAD5AAAAkgMAAAAA&#10;" strokecolor="red" strokeweight=".4pt"/>
            <v:line id="Line 150" o:spid="_x0000_s1178" style="position:absolute;visibility:visible" from="8927,13367" to="8927,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hQ8MAAADcAAAADwAAAGRycy9kb3ducmV2LnhtbERPTWvCQBC9F/wPywheSt2oKG10FRGE&#10;0lMbi9DbNDsm0d3ZmF1j+u9dQehtHu9zFqvOGtFS4yvHCkbDBARx7nTFhYLv3fblFYQPyBqNY1Lw&#10;Rx5Wy97TAlPtrvxFbRYKEUPYp6igDKFOpfR5SRb90NXEkTu4xmKIsCmkbvAaw62R4ySZSYsVx4YS&#10;a9qUlJ+yi1WQTXn7s68+zO+53U/Gn2+mfj4apQb9bj0HEagL/+KH+13H+dMJ3J+JF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1a4UPDAAAA3AAAAA8AAAAAAAAAAAAA&#10;AAAAoQIAAGRycy9kb3ducmV2LnhtbFBLBQYAAAAABAAEAPkAAACRAwAAAAA=&#10;" strokecolor="red" strokeweight=".4pt"/>
            <v:line id="Line 151" o:spid="_x0000_s1179" style="position:absolute;visibility:visible" from="8989,13367" to="8990,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N5N8QAAADcAAAADwAAAGRycy9kb3ducmV2LnhtbERPTWvCQBC9F/wPyxS8lLqp1WKjq5SC&#10;UDxpFMHbNDsmqbuzaXaN8d+7QqG3ebzPmS06a0RLja8cK3gZJCCIc6crLhTstsvnCQgfkDUax6Tg&#10;Sh4W897DDFPtLryhNguFiCHsU1RQhlCnUvq8JIt+4GriyB1dYzFE2BRSN3iJ4dbIYZK8SYsVx4YS&#10;a/osKT9lZ6sgG/PysK9W5vu33b8O1++mfvoxSvUfu48piEBd+Bf/ub90nD8ewf2ZeIG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s3k3xAAAANwAAAAPAAAAAAAAAAAA&#10;AAAAAKECAABkcnMvZG93bnJldi54bWxQSwUGAAAAAAQABAD5AAAAkgMAAAAA&#10;" strokecolor="red" strokeweight=".4pt"/>
            <v:line id="Line 152" o:spid="_x0000_s1180" style="position:absolute;visibility:visible" from="9058,13367" to="905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crMQAAADcAAAADwAAAGRycy9kb3ducmV2LnhtbERPTWvCQBC9C/6HZQpepG5UUtrUVUQQ&#10;xFONRehtmp0maXdnY3aN6b/vFgRv83ifs1j11oiOWl87VjCdJCCIC6drLhW8H7ePzyB8QNZoHJOC&#10;X/KwWg4HC8y0u/KBujyUIoawz1BBFUKTSemLiiz6iWuII/flWoshwraUusVrDLdGzpLkSVqsOTZU&#10;2NCmouInv1gFecrbj1O9N5/n7jSfvb2YZvxtlBo99OtXEIH6cBff3Dsd56cp/D8TL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9ysxAAAANwAAAAPAAAAAAAAAAAA&#10;AAAAAKECAABkcnMvZG93bnJldi54bWxQSwUGAAAAAAQABAD5AAAAkgMAAAAA&#10;" strokecolor="red" strokeweight=".4pt"/>
            <v:line id="Line 153" o:spid="_x0000_s1181" style="position:absolute;visibility:visible" from="9127,13367" to="91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1C28MAAADcAAAADwAAAGRycy9kb3ducmV2LnhtbERPTWvCQBC9F/wPywheSt1oUTS6ihSE&#10;0lMbRehtzI5JdHc2za4x/ffdguBtHu9zluvOGtFS4yvHCkbDBARx7nTFhYL9bvsyA+EDskbjmBT8&#10;kof1qve0xFS7G39Rm4VCxBD2KSooQ6hTKX1ekkU/dDVx5E6usRgibAqpG7zFcGvkOEmm0mLFsaHE&#10;mt5Kyi/Z1SrIJrz9PlQf5vjTHl7Hn3NTP5+NUoN+t1mACNSFh/juftdx/mQK/8/EC+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tQtvDAAAA3AAAAA8AAAAAAAAAAAAA&#10;AAAAoQIAAGRycy9kb3ducmV2LnhtbFBLBQYAAAAABAAEAPkAAACRAwAAAAA=&#10;" strokecolor="red" strokeweight=".4pt"/>
            <v:line id="Line 154" o:spid="_x0000_s1182" style="position:absolute;visibility:visible" from="9258,13367" to="925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HnQMQAAADcAAAADwAAAGRycy9kb3ducmV2LnhtbERPTWvCQBC9F/oflhF6KbpRUWvqKiII&#10;0pOmRehtzE6T2N3ZmN3G9N93C4K3ebzPWaw6a0RLja8cKxgOEhDEudMVFwo+3rf9FxA+IGs0jknB&#10;L3lYLR8fFphqd+UDtVkoRAxhn6KCMoQ6ldLnJVn0A1cTR+7LNRZDhE0hdYPXGG6NHCXJVFqsODaU&#10;WNOmpPw7+7EKsglvP4/Vmzld2uN4tJ+b+vlslHrqdetXEIG6cBff3Dsd509m8P9MvE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YedAxAAAANwAAAAPAAAAAAAAAAAA&#10;AAAAAKECAABkcnMvZG93bnJldi54bWxQSwUGAAAAAAQABAD5AAAAkgMAAAAA&#10;" strokecolor="red" strokeweight=".4pt"/>
            <v:line id="Line 155" o:spid="_x0000_s1183" style="position:absolute;visibility:visible" from="9326,13367" to="932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zMscAAADcAAAADwAAAGRycy9kb3ducmV2LnhtbESPQWvCQBCF74X+h2UKXopuarHU1FWK&#10;IIinNi2CtzE7TdLuzsbsGtN/3zkUvM3w3rz3zWI1eKd66mIT2MDDJANFXAbbcGXg82MzfgYVE7JF&#10;F5gM/FKE1fL2ZoG5DRd+p75IlZIQjjkaqFNqc61jWZPHOAktsWhfofOYZO0qbTu8SLh3epplT9pj&#10;w9JQY0vrmsqf4uwNFDPeHPbNzh1P/f5x+jZ37f23M2Z0N7y+gEo0pKv5/3prBX8mt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nMyxwAAANwAAAAPAAAAAAAA&#10;AAAAAAAAAKECAABkcnMvZG93bnJldi54bWxQSwUGAAAAAAQABAD5AAAAlQMAAAAA&#10;" strokecolor="red" strokeweight=".4pt"/>
            <v:line id="Line 156" o:spid="_x0000_s1184" style="position:absolute;visibility:visible" from="9388,13367" to="9389,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LWqcMAAADcAAAADwAAAGRycy9kb3ducmV2LnhtbERPTWvCQBC9F/wPyxS8FN1osdToKiII&#10;0pNNi+BtzE6TtLuzMbvG+O9dQehtHu9z5svOGtFS4yvHCkbDBARx7nTFhYLvr83gHYQPyBqNY1Jw&#10;JQ/LRe9pjql2F/6kNguFiCHsU1RQhlCnUvq8JIt+6GriyP24xmKIsCmkbvASw62R4yR5kxYrjg0l&#10;1rQuKf/LzlZBNuHNYV99mOOp3b+Od1NTv/wapfrP3WoGIlAX/sUP91bH+ZMp3J+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y1qnDAAAA3AAAAA8AAAAAAAAAAAAA&#10;AAAAoQIAAGRycy9kb3ducmV2LnhtbFBLBQYAAAAABAAEAPkAAACRAwAAAAA=&#10;" strokecolor="red" strokeweight=".4pt"/>
            <v:line id="Line 157" o:spid="_x0000_s1185" style="position:absolute;visibility:visible" from="9457,13367" to="9458,13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1iccAAADcAAAADwAAAGRycy9kb3ducmV2LnhtbESPQWvCQBCF74X+h2UKvZS60aLU1FVK&#10;QSg9aVoEb9PsNEm7Oxuz2xj/vXMQvM3w3rz3zWI1eKd66mIT2MB4lIEiLoNtuDLw9bl+fAYVE7JF&#10;F5gMnCjCanl7s8DchiNvqS9SpSSEY44G6pTaXOtY1uQxjkJLLNpP6DwmWbtK2w6PEu6dnmTZTHts&#10;WBpqbOmtpvKv+PcGiimv97vmw30f+t3TZDN37cOvM+b+bnh9AZVoSFfz5frdCv5M8OUZmUAv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5LWJxwAAANwAAAAPAAAAAAAA&#10;AAAAAAAAAKECAABkcnMvZG93bnJldi54bWxQSwUGAAAAAAQABAD5AAAAlQMAAAAA&#10;" strokecolor="red" strokeweight=".4pt"/>
            <v:rect id="Rectangle 158" o:spid="_x0000_s1186" style="position:absolute;left:2290;top:9301;width:330;height:40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gC8MA&#10;AADcAAAADwAAAGRycy9kb3ducmV2LnhtbERPS2vCQBC+F/wPywje6q61DTZ1FSkEhNpDVeh1yI5J&#10;aHY2ZjcP/71bKPQ2H99z1tvR1qKn1leONSzmCgRx7kzFhYbzKXtcgfAB2WDtmDTcyMN2M3lYY2rc&#10;wF/UH0MhYgj7FDWUITSplD4vyaKfu4Y4chfXWgwRtoU0LQ4x3NbySalEWqw4NpTY0HtJ+c+xsxow&#10;eTbXz8vycProEnwtRpW9fCutZ9Nx9wYi0Bj+xX/uvYnzkwX8PhMv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vgC8MAAADcAAAADwAAAAAAAAAAAAAAAACYAgAAZHJzL2Rv&#10;d25yZXYueG1sUEsFBgAAAAAEAAQA9QAAAIgDAAAAAA==&#10;" stroked="f"/>
            <v:rect id="Rectangle 159" o:spid="_x0000_s1187" style="position:absolute;left:2414;top:9459;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phor4A&#10;AADcAAAADwAAAGRycy9kb3ducmV2LnhtbERPzYrCMBC+C75DGGFvmtqDSDWKCIIre7HuAwzN9AeT&#10;SUmi7b69EYS9zcf3O9v9aI14kg+dYwXLRQaCuHK640bB7+00X4MIEVmjcUwK/ijAfjedbLHQbuAr&#10;PcvYiBTCoUAFbYx9IWWoWrIYFq4nTlztvMWYoG+k9jikcGtknmUrabHj1NBiT8eWqnv5sArkrTwN&#10;69L4zF3y+sd8n681OaW+ZuNhAyLSGP/FH/dZp/mrHN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paYaK+AAAA3AAAAA8AAAAAAAAAAAAAAAAAmAIAAGRycy9kb3ducmV2&#10;LnhtbFBLBQYAAAAABAAEAPUAAACDAwAAAAA=&#10;" filled="f" stroked="f">
              <v:textbox style="mso-next-textbox:#Rectangle 159;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70</w:t>
                    </w:r>
                  </w:p>
                </w:txbxContent>
              </v:textbox>
            </v:rect>
            <v:rect id="Rectangle 160" o:spid="_x0000_s1188" style="position:absolute;left:2414;top:9728;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bEOb4A&#10;AADcAAAADwAAAGRycy9kb3ducmV2LnhtbERP24rCMBB9X/Afwgi+rakK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UWxDm+AAAA3AAAAA8AAAAAAAAAAAAAAAAAmAIAAGRycy9kb3ducmV2&#10;LnhtbFBLBQYAAAAABAAEAPUAAACDAwAAAAA=&#10;" filled="f" stroked="f">
              <v:textbox style="mso-next-textbox:#Rectangle 160;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65</w:t>
                    </w:r>
                  </w:p>
                </w:txbxContent>
              </v:textbox>
            </v:rect>
            <v:rect id="Rectangle 161" o:spid="_x0000_s1189" style="position:absolute;left:2414;top:9996;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9cTb4A&#10;AADcAAAADwAAAGRycy9kb3ducmV2LnhtbERP24rCMBB9X/Afwgi+raki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XE2+AAAA3AAAAA8AAAAAAAAAAAAAAAAAmAIAAGRycy9kb3ducmV2&#10;LnhtbFBLBQYAAAAABAAEAPUAAACDAwAAAAA=&#10;" filled="f" stroked="f">
              <v:textbox style="mso-next-textbox:#Rectangle 161;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60</w:t>
                    </w:r>
                  </w:p>
                </w:txbxContent>
              </v:textbox>
            </v:rect>
            <v:rect id="Rectangle 162" o:spid="_x0000_s1190" style="position:absolute;left:2414;top:10265;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P51r4A&#10;AADcAAAADwAAAGRycy9kb3ducmV2LnhtbERP24rCMBB9X/Afwgi+ramC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Wz+da+AAAA3AAAAA8AAAAAAAAAAAAAAAAAmAIAAGRycy9kb3ducmV2&#10;LnhtbFBLBQYAAAAABAAEAPUAAACDAwAAAAA=&#10;" filled="f" stroked="f">
              <v:textbox style="mso-next-textbox:#Rectangle 162;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55</w:t>
                    </w:r>
                  </w:p>
                </w:txbxContent>
              </v:textbox>
            </v:rect>
            <v:rect id="Rectangle 163" o:spid="_x0000_s1191" style="position:absolute;left:2414;top:10533;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Fnob4A&#10;AADcAAAADwAAAGRycy9kb3ducmV2LnhtbERPzYrCMBC+L/gOYQRva6qHIl2jiCCoeLHuAwzN9IdN&#10;JiWJtr69EYS9zcf3O+vtaI14kA+dYwWLeQaCuHK640bB7+3wvQIRIrJG45gUPCnAdjP5WmOh3cBX&#10;epSxESmEQ4EK2hj7QspQtWQxzF1PnLjaeYsxQd9I7XFI4dbIZZbl0mLHqaHFnvYtVX/l3SqQt/Iw&#10;rErjM3de1hdzOl5rckrNpuPuB0SkMf6LP+6jTvPzHN7PpAvk5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VhZ6G+AAAA3AAAAA8AAAAAAAAAAAAAAAAAmAIAAGRycy9kb3ducmV2&#10;LnhtbFBLBQYAAAAABAAEAPUAAACDAwAAAAA=&#10;" filled="f" stroked="f">
              <v:textbox style="mso-next-textbox:#Rectangle 163;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50</w:t>
                    </w:r>
                  </w:p>
                </w:txbxContent>
              </v:textbox>
            </v:rect>
            <v:rect id="Rectangle 164" o:spid="_x0000_s1192" style="position:absolute;left:2414;top:10801;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3COr8A&#10;AADcAAAADwAAAGRycy9kb3ducmV2LnhtbERPzYrCMBC+L/gOYQRva6oHV6pRRBBc8WL1AYZm+oPJ&#10;pCTRdt/eCMLe5uP7nfV2sEY8yYfWsYLZNANBXDrdcq3gdj18L0GEiKzROCYFfxRguxl9rTHXrucL&#10;PYtYixTCIUcFTYxdLmUoG7IYpq4jTlzlvMWYoK+l9tincGvkPMsW0mLLqaHBjvYNlffiYRXIa3Ho&#10;l4XxmTvNq7P5PV4qckpNxsNuBSLSEP/FH/dRp/mLH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LcI6vwAAANwAAAAPAAAAAAAAAAAAAAAAAJgCAABkcnMvZG93bnJl&#10;di54bWxQSwUGAAAAAAQABAD1AAAAhAMAAAAA&#10;" filled="f" stroked="f">
              <v:textbox style="mso-next-textbox:#Rectangle 164;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45</w:t>
                    </w:r>
                  </w:p>
                </w:txbxContent>
              </v:textbox>
            </v:rect>
            <v:rect id="Rectangle 165" o:spid="_x0000_s1193" style="position:absolute;left:2414;top:11069;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JWSMMA&#10;AADcAAAADwAAAGRycy9kb3ducmV2LnhtbESPzWoDMQyE74G8g1Ggt6y3OYSwiRNKIZCWXLLpA4i1&#10;9ofa8mK72e3bR4dCbxIzmvl0OM3eqQfFNAQ28FqUoIibYAfuDHzdz+sdqJSRLbrAZOCXEpyOy8UB&#10;KxsmvtGjzp2SEE4VGuhzHiutU9OTx1SEkVi0NkSPWdbYaRtxknDv9KYst9rjwNLQ40jvPTXf9Y83&#10;oO/1edrVLpbhc9Ne3cfl1lIw5mU1v+1BZZrzv/nv+mIFfyu08oxMoI9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JWSMMAAADcAAAADwAAAAAAAAAAAAAAAACYAgAAZHJzL2Rv&#10;d25yZXYueG1sUEsFBgAAAAAEAAQA9QAAAIgDAAAAAA==&#10;" filled="f" stroked="f">
              <v:textbox style="mso-next-textbox:#Rectangle 165;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40</w:t>
                    </w:r>
                  </w:p>
                </w:txbxContent>
              </v:textbox>
            </v:rect>
            <v:rect id="Rectangle 166" o:spid="_x0000_s1194" style="position:absolute;left:2414;top:11337;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7z078A&#10;AADcAAAADwAAAGRycy9kb3ducmV2LnhtbERPzYrCMBC+L/gOYQRva6oHcatRRBBc8WL1AYZm+oPJ&#10;pCTRdt/eCMLe5uP7nfV2sEY8yYfWsYLZNANBXDrdcq3gdj18L0GEiKzROCYFfxRguxl9rTHXrucL&#10;PYtYixTCIUcFTYxdLmUoG7IYpq4jTlzlvMWYoK+l9tincGvkPMsW0mLLqaHBjvYNlffiYRXIa3Ho&#10;l4XxmTvNq7P5PV4qckpNxsNuBSLSEP/FH/dRp/mLH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PTvwAAANwAAAAPAAAAAAAAAAAAAAAAAJgCAABkcnMvZG93bnJl&#10;di54bWxQSwUGAAAAAAQABAD1AAAAhAMAAAAA&#10;" filled="f" stroked="f">
              <v:textbox style="mso-next-textbox:#Rectangle 166;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5</w:t>
                    </w:r>
                  </w:p>
                </w:txbxContent>
              </v:textbox>
            </v:rect>
            <v:rect id="Rectangle 167" o:spid="_x0000_s1195" style="position:absolute;left:2414;top:11606;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3Mk8MA&#10;AADcAAAADwAAAGRycy9kb3ducmV2LnhtbESPT2sCMRDF70K/Q5hCb5qthypbo5SCoMWLqx9g2Mz+&#10;oclkSVJ3/fadg+Bthvfmvd9sdpN36kYx9YENvC8KUMR1sD23Bq6X/XwNKmVkiy4wGbhTgt32ZbbB&#10;0oaRz3SrcqskhFOJBrqch1LrVHfkMS3CQCxaE6LHLGtstY04Srh3elkUH9pjz9LQ4UDfHdW/1Z83&#10;oC/VflxXLhbhZ9mc3PFwbigY8/Y6fX2CyjTlp/lxfbCCvxJ8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3Mk8MAAADcAAAADwAAAAAAAAAAAAAAAACYAgAAZHJzL2Rv&#10;d25yZXYueG1sUEsFBgAAAAAEAAQA9QAAAIgDAAAAAA==&#10;" filled="f" stroked="f">
              <v:textbox style="mso-next-textbox:#Rectangle 167;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30</w:t>
                    </w:r>
                  </w:p>
                </w:txbxContent>
              </v:textbox>
            </v:rect>
            <v:rect id="Rectangle 168" o:spid="_x0000_s1196" style="position:absolute;left:2414;top:11867;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pCL8A&#10;AADcAAAADwAAAGRycy9kb3ducmV2LnhtbERPzYrCMBC+L/gOYQRva6qHXalGEUHQxYvVBxia6Q8m&#10;k5JEW9/eCMLe5uP7ndVmsEY8yIfWsYLZNANBXDrdcq3getl/L0CEiKzROCYFTwqwWY++Vphr1/OZ&#10;HkWsRQrhkKOCJsYulzKUDVkMU9cRJ65y3mJM0NdSe+xTuDVynmU/0mLLqaHBjnYNlbfibhXIS7Hv&#10;F4XxmfubVydzPJwrckpNxsN2CSLSEP/FH/dBp/m/M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UWkIvwAAANwAAAAPAAAAAAAAAAAAAAAAAJgCAABkcnMvZG93bnJl&#10;di54bWxQSwUGAAAAAAQABAD1AAAAhAMAAAAA&#10;" filled="f" stroked="f">
              <v:textbox style="mso-next-textbox:#Rectangle 168;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5</w:t>
                    </w:r>
                  </w:p>
                </w:txbxContent>
              </v:textbox>
            </v:rect>
            <v:rect id="Rectangle 169" o:spid="_x0000_s1197" style="position:absolute;left:2414;top:12136;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3f78A&#10;AADcAAAADwAAAGRycy9kb3ducmV2LnhtbERPzYrCMBC+C75DGGFvmtqDK12jiCCo7MW6DzA00x9M&#10;JiWJtr69WVjY23x8v7PZjdaIJ/nQOVawXGQgiCunO24U/NyO8zWIEJE1Gsek4EUBdtvpZIOFdgNf&#10;6VnGRqQQDgUqaGPsCylD1ZLFsHA9ceJq5y3GBH0jtcchhVsj8yxbSYsdp4YWezq0VN3Lh1Ugb+Vx&#10;WJfGZ+6S19/mfLrW5JT6mI37LxCRxvgv/nOfdJr/mcP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g/d/vwAAANwAAAAPAAAAAAAAAAAAAAAAAJgCAABkcnMvZG93bnJl&#10;di54bWxQSwUGAAAAAAQABAD1AAAAhAMAAAAA&#10;" filled="f" stroked="f">
              <v:textbox style="mso-next-textbox:#Rectangle 169;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20</w:t>
                    </w:r>
                  </w:p>
                </w:txbxContent>
              </v:textbox>
            </v:rect>
            <v:rect id="Rectangle 170" o:spid="_x0000_s1198" style="position:absolute;left:2414;top:12404;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9S5L8A&#10;AADcAAAADwAAAGRycy9kb3ducmV2LnhtbERP24rCMBB9F/yHMIJvmqqw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z1LkvwAAANwAAAAPAAAAAAAAAAAAAAAAAJgCAABkcnMvZG93bnJl&#10;di54bWxQSwUGAAAAAAQABAD1AAAAhAMAAAAA&#10;" filled="f" stroked="f">
              <v:textbox style="mso-next-textbox:#Rectangle 170;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5</w:t>
                    </w:r>
                  </w:p>
                </w:txbxContent>
              </v:textbox>
            </v:rect>
            <v:rect id="Rectangle 171" o:spid="_x0000_s1199" style="position:absolute;left:2414;top:12671;width:20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bKkL8A&#10;AADcAAAADwAAAGRycy9kb3ducmV2LnhtbERP24rCMBB9F/yHMIJvmiqy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JsqQvwAAANwAAAAPAAAAAAAAAAAAAAAAAJgCAABkcnMvZG93bnJl&#10;di54bWxQSwUGAAAAAAQABAD1AAAAhAMAAAAA&#10;" filled="f" stroked="f">
              <v:textbox style="mso-next-textbox:#Rectangle 171;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10</w:t>
                    </w:r>
                  </w:p>
                </w:txbxContent>
              </v:textbox>
            </v:rect>
            <v:rect id="Rectangle 172" o:spid="_x0000_s1200" style="position:absolute;left:2435;top:12940;width:176;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pvC78A&#10;AADcAAAADwAAAGRycy9kb3ducmV2LnhtbERP24rCMBB9F/yHMIJvmiq4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m8LvwAAANwAAAAPAAAAAAAAAAAAAAAAAJgCAABkcnMvZG93bnJl&#10;di54bWxQSwUGAAAAAAQABAD1AAAAhAMAAAAA&#10;" filled="f" stroked="f">
              <v:textbox style="mso-next-textbox:#Rectangle 172;mso-fit-shape-to-text:t" inset="0,0,0,0">
                <w:txbxContent>
                  <w:p w:rsidR="00FB04D9" w:rsidRPr="00A26E6F" w:rsidRDefault="00FB04D9" w:rsidP="006C546D">
                    <w:pPr>
                      <w:rPr>
                        <w:sz w:val="20"/>
                      </w:rPr>
                    </w:pPr>
                    <w:r w:rsidRPr="00A26E6F">
                      <w:rPr>
                        <w:rFonts w:ascii="Arial" w:hAnsi="Arial" w:cs="Arial"/>
                        <w:color w:val="000000"/>
                        <w:sz w:val="9"/>
                        <w:szCs w:val="10"/>
                        <w:lang w:val="en-US"/>
                      </w:rPr>
                      <w:t xml:space="preserve">     5</w:t>
                    </w:r>
                  </w:p>
                </w:txbxContent>
              </v:textbox>
            </v:rect>
            <v:rect id="Rectangle 173" o:spid="_x0000_s1201" style="position:absolute;left:2570;top:13210;width:51;height:31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jxfL8A&#10;AADcAAAADwAAAGRycy9kb3ducmV2LnhtbERPzYrCMBC+L/gOYQRva6oHV6pRRBBc8WL1AYZm+oPJ&#10;pCTRdt/eCMLe5uP7nfV2sEY8yYfWsYLZNANBXDrdcq3gdj18L0GEiKzROCYFfxRguxl9rTHXrucL&#10;PYtYixTCIUcFTYxdLmUoG7IYpq4jTlzlvMWYoK+l9tincGvkPMsW0mLLqaHBjvYNlffiYRXIa3Ho&#10;l4XxmTvNq7P5PV4qckpNxsNuBSLSEP/FH/dRp/k/C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uPF8vwAAANwAAAAPAAAAAAAAAAAAAAAAAJgCAABkcnMvZG93bnJl&#10;di54bWxQSwUGAAAAAAQABAD1AAAAhAMAAAAA&#10;" filled="f" stroked="f">
              <v:textbox style="mso-next-textbox:#Rectangle 173;mso-fit-shape-to-text:t" inset="0,0,0,0">
                <w:txbxContent>
                  <w:p w:rsidR="00FB04D9" w:rsidRPr="00A26E6F" w:rsidRDefault="00FB04D9" w:rsidP="006C546D">
                    <w:pPr>
                      <w:rPr>
                        <w:sz w:val="20"/>
                      </w:rPr>
                    </w:pPr>
                    <w:r w:rsidRPr="00A26E6F">
                      <w:rPr>
                        <w:rFonts w:ascii="Arial" w:hAnsi="Arial" w:cs="Arial"/>
                        <w:color w:val="000000"/>
                        <w:sz w:val="9"/>
                        <w:szCs w:val="10"/>
                        <w:lang w:val="en-US"/>
                      </w:rPr>
                      <w:t>0</w:t>
                    </w:r>
                  </w:p>
                </w:txbxContent>
              </v:textbox>
            </v:rect>
            <v:rect id="Rectangle 174" o:spid="_x0000_s1202" style="position:absolute;left:2620;top:9301;width:75;height:40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5FAsAA&#10;AADcAAAADwAAAGRycy9kb3ducmV2LnhtbERPTWsCMRC9F/wPYQRvNasWldUoIrT2VtTS87AZd1c3&#10;kyUZdf33plDobR7vc5brzjXqRiHWng2Mhhko4sLbmksD38f31zmoKMgWG89k4EER1qveyxJz6++8&#10;p9tBSpVCOOZooBJpc61jUZHDOPQtceJOPjiUBEOpbcB7CneNHmfZVDusOTVU2NK2ouJyuDoD+jgN&#10;cpm8Tc57ieONu37svoofYwb9brMAJdTJv/jP/WnT/NkMfp9JF+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G5FAsAAAADcAAAADwAAAAAAAAAAAAAAAACYAgAAZHJzL2Rvd25y&#10;ZXYueG1sUEsFBgAAAAAEAAQA9QAAAIUDAAAAAA==&#10;" fillcolor="silver" stroked="f"/>
            <v:line id="Line 175" o:spid="_x0000_s1203" style="position:absolute;visibility:visible" from="2620,9514" to="2668,9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svUscAAADcAAAADwAAAGRycy9kb3ducmV2LnhtbESPQUvDQBCF74L/YRnBi7QbK9o2dltE&#10;KEhPbZRCb9PsmER3Z2N2TdN/3zkI3mZ4b977ZrEavFM9dbEJbOB+nIEiLoNtuDLw8b4ezUDFhGzR&#10;BSYDZ4qwWl5fLTC34cQ76otUKQnhmKOBOqU21zqWNXmM49ASi/YZOo9J1q7StsOThHunJ1n2pD02&#10;LA01tvRaU/ld/HoDxSOvD/tm444//f5hsp279u7LGXN7M7w8g0o0pH/z3/WbFfyp0MozMoFe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Sy9SxwAAANwAAAAPAAAAAAAA&#10;AAAAAAAAAKECAABkcnMvZG93bnJldi54bWxQSwUGAAAAAAQABAD5AAAAlQMAAAAA&#10;" strokecolor="red" strokeweight=".4pt"/>
            <v:line id="Line 176" o:spid="_x0000_s1204" style="position:absolute;visibility:visible" from="2620,9782" to="2668,97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eKycQAAADcAAAADwAAAGRycy9kb3ducmV2LnhtbERPTWvCQBC9F/wPywi9lLrRUqvRVUpB&#10;KD1pFMHbNDtNoruzaXYb4793hYK3ebzPmS87a0RLja8cKxgOEhDEudMVFwp229XzBIQPyBqNY1Jw&#10;IQ/LRe9hjql2Z95Qm4VCxBD2KSooQ6hTKX1ekkU/cDVx5H5cYzFE2BRSN3iO4dbIUZKMpcWKY0OJ&#10;NX2UlJ+yP6sge+XVYV99me/fdv8yWk9N/XQ0Sj32u/cZiEBduIv/3Z86zn+bwu2ZeIF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B4rJxAAAANwAAAAPAAAAAAAAAAAA&#10;AAAAAKECAABkcnMvZG93bnJldi54bWxQSwUGAAAAAAQABAD5AAAAkgMAAAAA&#10;" strokecolor="red" strokeweight=".4pt"/>
            <v:line id="Line 177" o:spid="_x0000_s1205" style="position:absolute;visibility:visible" from="2620,10050" to="2668,10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Tc8cAAADcAAAADwAAAGRycy9kb3ducmV2LnhtbESPQWvCQBCF74X+h2UKvZS60WLR1FVK&#10;QSg9aVoEb9PsNEm7Oxuz2xj/vXMQvM3w3rz3zWI1eKd66mIT2MB4lIEiLoNtuDLw9bl+nIGKCdmi&#10;C0wGThRhtby9WWBuw5G31BepUhLCMUcDdUptrnUsa/IYR6ElFu0ndB6TrF2lbYdHCfdOT7LsWXts&#10;WBpqbOmtpvKv+PcGiimv97vmw30f+t3TZDN37cOvM+b+bnh9AZVoSFfz5frdCv5M8OUZmUAv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6FNzxwAAANwAAAAPAAAAAAAA&#10;AAAAAAAAAKECAABkcnMvZG93bnJldi54bWxQSwUGAAAAAAQABAD5AAAAlQMAAAAA&#10;" strokecolor="red" strokeweight=".4pt"/>
            <v:line id="Line 178" o:spid="_x0000_s1206" style="position:absolute;visibility:visible" from="2620,10318" to="2668,10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T26MQAAADcAAAADwAAAGRycy9kb3ducmV2LnhtbERPTWvCQBC9C/0PyxR6KbrR0hJTVymC&#10;IJ40FcHbNDtN0u7Oxuw2pv/eFQRv83ifM1v01oiOWl87VjAeJSCIC6drLhXsP1fDFIQPyBqNY1Lw&#10;Tx4W84fBDDPtzryjLg+liCHsM1RQhdBkUvqiIot+5BriyH271mKIsC2lbvEcw62RkyR5kxZrjg0V&#10;NrSsqPjN/6yC/JVXx0O9MV+n7vAy2U5N8/xjlHp67D/eQQTqw118c691nJ+O4fpMvEDO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pPboxAAAANwAAAAPAAAAAAAAAAAA&#10;AAAAAKECAABkcnMvZG93bnJldi54bWxQSwUGAAAAAAQABAD5AAAAkgMAAAAA&#10;" strokecolor="red" strokeweight=".4pt"/>
            <v:line id="Line 179" o:spid="_x0000_s1207" style="position:absolute;visibility:visible" from="2620,10587" to="2668,10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Zon8QAAADcAAAADwAAAGRycy9kb3ducmV2LnhtbERPTWvCQBC9F/oflil4KbppSoumrlIE&#10;QTzZWARvY3aaRHdnY3aN6b93C0Jv83ifM5331oiOWl87VvAySkAQF07XXCr43i6HYxA+IGs0jknB&#10;L3mYzx4fpphpd+Uv6vJQihjCPkMFVQhNJqUvKrLoR64hjtyPay2GCNtS6havMdwamSbJu7RYc2yo&#10;sKFFRcUpv1gF+Rsv97t6bQ7nbveabiameT4apQZP/ecHiEB9+Bff3Ssd549T+HsmXi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dmifxAAAANwAAAAPAAAAAAAAAAAA&#10;AAAAAKECAABkcnMvZG93bnJldi54bWxQSwUGAAAAAAQABAD5AAAAkgMAAAAA&#10;" strokecolor="red" strokeweight=".4pt"/>
            <v:line id="Line 180" o:spid="_x0000_s1208" style="position:absolute;visibility:visible" from="2620,10855" to="2668,10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rNBMMAAADcAAAADwAAAGRycy9kb3ducmV2LnhtbERPTWvCQBC9F/wPyxS8FN2otGjqKiII&#10;4smmInibZqdJ2t3ZmF1j/PduQehtHu9z5svOGtFS4yvHCkbDBARx7nTFhYLD52YwBeEDskbjmBTc&#10;yMNy0XuaY6rdlT+ozUIhYgj7FBWUIdSplD4vyaIfupo4ct+usRgibAqpG7zGcGvkOEnepMWKY0OJ&#10;Na1Lyn+zi1WQvfLmdKx25uvcHifj/czULz9Gqf5zt3oHEagL/+KHe6vj/OkE/p6JF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6zQTDAAAA3AAAAA8AAAAAAAAAAAAA&#10;AAAAoQIAAGRycy9kb3ducmV2LnhtbFBLBQYAAAAABAAEAPkAAACRAwAAAAA=&#10;" strokecolor="red" strokeweight=".4pt"/>
            <v:line id="Line 181" o:spid="_x0000_s1209" style="position:absolute;visibility:visible" from="2620,11123" to="2668,11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NVcMQAAADcAAAADwAAAGRycy9kb3ducmV2LnhtbERPTWvCQBC9C/0PyxS8iG6qVjR1FREE&#10;8VTTIvQ2zY5J2t3ZmF1j+u+7BaG3ebzPWa47a0RLja8cK3gaJSCIc6crLhS8v+2GcxA+IGs0jknB&#10;D3lYrx56S0y1u/GR2iwUIoawT1FBGUKdSunzkiz6kauJI3d2jcUQYVNI3eAthlsjx0kykxYrjg0l&#10;1rQtKf/OrlZB9sy7j1N1MJ+X9jQZvy5MPfgySvUfu80LiEBd+Bff3Xsd58+n8PdMvE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01VwxAAAANwAAAAPAAAAAAAAAAAA&#10;AAAAAKECAABkcnMvZG93bnJldi54bWxQSwUGAAAAAAQABAD5AAAAkgMAAAAA&#10;" strokecolor="red" strokeweight=".4pt"/>
            <v:line id="Line 182" o:spid="_x0000_s1210" style="position:absolute;visibility:visible" from="2620,11392" to="2668,11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w68MAAADcAAAADwAAAGRycy9kb3ducmV2LnhtbERPTWvCQBC9F/wPyxS8FN1osWjqKiII&#10;0pNNRfA2zU6TtLuzMbvG+O9dQehtHu9z5svOGtFS4yvHCkbDBARx7nTFhYL912YwBeEDskbjmBRc&#10;ycNy0XuaY6rdhT+pzUIhYgj7FBWUIdSplD4vyaIfupo4cj+usRgibAqpG7zEcGvkOEnepMWKY0OJ&#10;Na1Lyv+ys1WQTXhzPFQf5vvUHl7Hu5mpX36NUv3nbvUOIlAX/sUP91bH+dMJ3J+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f8OvDAAAA3AAAAA8AAAAAAAAAAAAA&#10;AAAAoQIAAGRycy9kb3ducmV2LnhtbFBLBQYAAAAABAAEAPkAAACRAwAAAAA=&#10;" strokecolor="red" strokeweight=".4pt"/>
            <v:line id="Line 183" o:spid="_x0000_s1211" style="position:absolute;visibility:visible" from="2620,11661" to="2668,11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1unMMAAADcAAAADwAAAGRycy9kb3ducmV2LnhtbERPTWvCQBC9F/wPyxS8FN1oqWjqKiII&#10;0pNNRfA2zU6TtLuzMbvG+O9dQehtHu9z5svOGtFS4yvHCkbDBARx7nTFhYL912YwBeEDskbjmBRc&#10;ycNy0XuaY6rdhT+pzUIhYgj7FBWUIdSplD4vyaIfupo4cj+usRgibAqpG7zEcGvkOEkm0mLFsaHE&#10;mtYl5X/Z2SrI3nhzPFQf5vvUHl7Hu5mpX36NUv3nbvUOIlAX/sUP91bH+dMJ3J+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NbpzDAAAA3AAAAA8AAAAAAAAAAAAA&#10;AAAAoQIAAGRycy9kb3ducmV2LnhtbFBLBQYAAAAABAAEAPkAAACRAwAAAAA=&#10;" strokecolor="red" strokeweight=".4pt"/>
            <v:line id="Line 184" o:spid="_x0000_s1212" style="position:absolute;visibility:visible" from="2620,11923" to="2668,11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LB8QAAADcAAAADwAAAGRycy9kb3ducmV2LnhtbERPTWvCQBC9C/0PyxS8iG6qWDV1FREE&#10;8VTTIvQ2zY5J2t3ZmF1j+u+7BaG3ebzPWa47a0RLja8cK3gaJSCIc6crLhS8v+2GcxA+IGs0jknB&#10;D3lYrx56S0y1u/GR2iwUIoawT1FBGUKdSunzkiz6kauJI3d2jcUQYVNI3eAthlsjx0nyLC1WHBtK&#10;rGlbUv6dXa2CbMq7j1N1MJ+X9jQZvy5MPfgySvUfu80LiEBd+Bff3Xsd589n8PdMvE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AcsHxAAAANwAAAAPAAAAAAAAAAAA&#10;AAAAAKECAABkcnMvZG93bnJldi54bWxQSwUGAAAAAAQABAD5AAAAkgMAAAAA&#10;" strokecolor="red" strokeweight=".4pt"/>
            <v:line id="Line 185" o:spid="_x0000_s1213" style="position:absolute;visibility:visible" from="2620,12191" to="2668,12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5fdccAAADcAAAADwAAAGRycy9kb3ducmV2LnhtbESPQWvCQBCF74X+h2UKvZS60WLR1FVK&#10;QSg9aVoEb9PsNEm7Oxuz2xj/vXMQvM3w3rz3zWI1eKd66mIT2MB4lIEiLoNtuDLw9bl+nIGKCdmi&#10;C0wGThRhtby9WWBuw5G31BepUhLCMUcDdUptrnUsa/IYR6ElFu0ndB6TrF2lbYdHCfdOT7LsWXts&#10;WBpqbOmtpvKv+PcGiimv97vmw30f+t3TZDN37cOvM+b+bnh9AZVoSFfz5frdCv5MaOUZmUAv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nl91xwAAANwAAAAPAAAAAAAA&#10;AAAAAAAAAKECAABkcnMvZG93bnJldi54bWxQSwUGAAAAAAQABAD5AAAAlQMAAAAA&#10;" strokecolor="red" strokeweight=".4pt"/>
            <v:line id="Line 186" o:spid="_x0000_s1214" style="position:absolute;visibility:visible" from="2620,12459" to="2668,12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L67sQAAADcAAAADwAAAGRycy9kb3ducmV2LnhtbERPTWvCQBC9C/0PyxR6kbqpYompq5SC&#10;IJ40LYK3MTtN0u7OptltjP/eFQRv83ifM1/21oiOWl87VvAySkAQF07XXCr4+lw9pyB8QNZoHJOC&#10;M3lYLh4Gc8y0O/GOujyUIoawz1BBFUKTSemLiiz6kWuII/ftWoshwraUusVTDLdGjpPkVVqsOTZU&#10;2NBHRcVv/m8V5FNeHfb1xhz/uv1kvJ2ZZvhjlHp67N/fQATqw118c691nJ/O4PpMvEAu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0vruxAAAANwAAAAPAAAAAAAAAAAA&#10;AAAAAKECAABkcnMvZG93bnJldi54bWxQSwUGAAAAAAQABAD5AAAAkgMAAAAA&#10;" strokecolor="red" strokeweight=".4pt"/>
            <v:line id="Line 187" o:spid="_x0000_s1215" style="position:absolute;visibility:visible" from="2620,12727" to="2668,12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HFrscAAADcAAAADwAAAGRycy9kb3ducmV2LnhtbESPQWvCQBCF74X+h2UKXopuamnR6CpF&#10;EKSnNhXB25idJml3Z9PsGtN/3zkUvM3w3rz3zXI9eKd66mIT2MDDJANFXAbbcGVg/7Edz0DFhGzR&#10;BSYDvxRhvbq9WWJuw4XfqS9SpSSEY44G6pTaXOtY1uQxTkJLLNpn6DwmWbtK2w4vEu6dnmbZs/bY&#10;sDTU2NKmpvK7OHsDxRNvj4fm1Z1++sPj9G3u2vsvZ8zobnhZgEo0pKv5/3pnBX8u+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McWuxwAAANwAAAAPAAAAAAAA&#10;AAAAAAAAAKECAABkcnMvZG93bnJldi54bWxQSwUGAAAAAAQABAD5AAAAlQMAAAAA&#10;" strokecolor="red" strokeweight=".4pt"/>
            <v:line id="Line 188" o:spid="_x0000_s1216" style="position:absolute;visibility:visible" from="2620,12996" to="2668,12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1gNcMAAADcAAAADwAAAGRycy9kb3ducmV2LnhtbERPTWvCQBC9C/6HZQpeRDcqlhpdRQpC&#10;6ammRfA2ZqdJ2t3ZNLvG+O+7guBtHu9zVpvOGtFS4yvHCibjBARx7nTFhYKvz93oBYQPyBqNY1Jw&#10;JQ+bdb+3wlS7C++pzUIhYgj7FBWUIdSplD4vyaIfu5o4ct+usRgibAqpG7zEcGvkNEmepcWKY0OJ&#10;Nb2WlP9mZ6sgm/PueKjezemvPcymHwtTD3+MUoOnbrsEEagLD/Hd/abj/MUEbs/EC+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9YDXDAAAA3AAAAA8AAAAAAAAAAAAA&#10;AAAAoQIAAGRycy9kb3ducmV2LnhtbFBLBQYAAAAABAAEAPkAAACRAwAAAAA=&#10;" strokecolor="red" strokeweight=".4pt"/>
            <v:line id="Line 189" o:spid="_x0000_s1217" style="position:absolute;visibility:visible" from="2620,13264" to="2668,13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QsQAAADcAAAADwAAAGRycy9kb3ducmV2LnhtbERPTWvCQBC9C/0PyxR6Ed00YtHUVUpB&#10;EE81FsHbmJ0maXdn0+w2xn/fFQRv83ifs1j11oiOWl87VvA8TkAQF07XXCr43K9HMxA+IGs0jknB&#10;hTyslg+DBWbanXlHXR5KEUPYZ6igCqHJpPRFRRb92DXEkftyrcUQYVtK3eI5hlsj0yR5kRZrjg0V&#10;NvReUfGT/1kF+ZTXx0O9Naff7jBJP+amGX4bpZ4e+7dXEIH6cBff3Bsd589TuD4TL5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r/5CxAAAANwAAAAPAAAAAAAAAAAA&#10;AAAAAKECAABkcnMvZG93bnJldi54bWxQSwUGAAAAAAQABAD5AAAAkgMAAAAA&#10;" strokecolor="red" strokeweight=".4pt"/>
            <v:shape id="Freeform 191" o:spid="_x0000_s1219" style="position:absolute;left:2166;top:9301;width:21;height:1;visibility:visible;mso-wrap-style:square;v-text-anchor:top" coordsize="3,6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DuIMMA&#10;AADcAAAADwAAAGRycy9kb3ducmV2LnhtbERPTWvCQBC9C/6HZYTedKOUatNsRCwpWg9S29LrkJ0m&#10;wexsml1N/PddQfA2j/c5ybI3tThT6yrLCqaTCARxbnXFhYKvz2y8AOE8ssbaMim4kINlOhwkGGvb&#10;8QedD74QIYRdjApK75tYSpeXZNBNbEMcuF/bGvQBtoXULXYh3NRyFkVP0mDFoaHEhtYl5cfDySh4&#10;P2WF/Hmz2x29dmYuN9lq//et1MOoX72A8NT7u/jm3ugw//kRrs+EC2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DuIMMAAADcAAAADwAAAAAAAAAAAAAAAACYAgAAZHJzL2Rv&#10;d25yZXYueG1sUEsFBgAAAAAEAAQA9QAAAIgDAAAAAA==&#10;" path="m3,r,l,e" filled="f" strokecolor="white" strokeweight=".4pt">
              <v:path arrowok="t" o:connecttype="custom" o:connectlocs="71316215,0;71316215,0;0,0;0,0" o:connectangles="0,0,0,0"/>
            </v:shape>
            <v:rect id="Rectangle 192" o:spid="_x0000_s1220" style="position:absolute;left:2159;top:9294;width:21;height: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gBBMMA&#10;AADcAAAADwAAAGRycy9kb3ducmV2LnhtbERPTWvCQBC9C/6HZYReRHdTatHoKiIU6qVgrPchOybR&#10;7GzMrpr213cLgrd5vM9ZrDpbixu1vnKsIRkrEMS5MxUXGr73H6MpCB+QDdaOScMPeVgt+70Fpsbd&#10;eUe3LBQihrBPUUMZQpNK6fOSLPqxa4gjd3StxRBhW0jT4j2G21q+KvUuLVYcG0psaFNSfs6uVsPv&#10;cK+q7Ou0nbwlyfZC50Rl64PWL4NuPQcRqAtP8cP9aeL82QT+n4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gBBMMAAADcAAAADwAAAAAAAAAAAAAAAACYAgAAZHJzL2Rv&#10;d25yZXYueG1sUEsFBgAAAAAEAAQA9QAAAIgDAAAAAA==&#10;" filled="f" strokecolor="gray" strokeweight=".4pt"/>
            <v:rect id="Rectangle 193" o:spid="_x0000_s1221" style="position:absolute;left:2695;top:13505;width:6837;height:1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cIWMMA&#10;AADcAAAADwAAAGRycy9kb3ducmV2LnhtbERPTWvCQBC9F/oflin0VndrNdTUTRBBEKyHaqHXITsm&#10;odnZmF2T+O+7gtDbPN7nLPPRNqKnzteONbxOFAjiwpmaSw3fx83LOwgfkA02jknDlTzk2ePDElPj&#10;Bv6i/hBKEUPYp6ihCqFNpfRFRRb9xLXEkTu5zmKIsCul6XCI4baRU6USabHm2FBhS+uKit/DxWrA&#10;ZGbO+9Pb53F3SXBRjmoz/1FaPz+Nqw8QgcbwL767tybOXyRweyZe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cIWMMAAADcAAAADwAAAAAAAAAAAAAAAACYAgAAZHJzL2Rv&#10;d25yZXYueG1sUEsFBgAAAAAEAAQA9QAAAIgDAAAAAA==&#10;" stroked="f"/>
            <v:rect id="Rectangle 194" o:spid="_x0000_s1222" style="position:absolute;left:5784;top:13505;width:1630;height: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hucIA&#10;AADcAAAADwAAAGRycy9kb3ducmV2LnhtbERPTYvCMBC9C/6HMII3Td2D2q5RxFX06Kqgexua2bZs&#10;MylNtNVfbxYEb/N4nzNbtKYUN6pdYVnBaBiBIE6tLjhTcDpuBlMQziNrLC2Tgjs5WMy7nRkm2jb8&#10;TbeDz0QIYZeggtz7KpHSpTkZdENbEQfu19YGfYB1JnWNTQg3pfyIorE0WHBoyLGiVU7p3+FqFGyn&#10;1fKys48mK9c/2/P+HH8dY69Uv9cuP0F4av1b/HLvdJgfT+D/mXCB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2OG5wgAAANwAAAAPAAAAAAAAAAAAAAAAAJgCAABkcnMvZG93&#10;bnJldi54bWxQSwUGAAAAAAQABAD1AAAAhwMAAAAA&#10;" filled="f" stroked="f">
              <v:textbox style="mso-next-textbox:#Rectangle 194" inset="0,0,0,0">
                <w:txbxContent>
                  <w:p w:rsidR="00FB04D9" w:rsidRPr="00A26E6F" w:rsidRDefault="00FB04D9" w:rsidP="006C546D">
                    <w:pPr>
                      <w:rPr>
                        <w:sz w:val="14"/>
                        <w:szCs w:val="16"/>
                      </w:rPr>
                    </w:pPr>
                    <w:r>
                      <w:rPr>
                        <w:rFonts w:ascii="Arial" w:hAnsi="Arial" w:cs="Arial"/>
                        <w:color w:val="000000"/>
                        <w:sz w:val="14"/>
                        <w:szCs w:val="16"/>
                        <w:lang w:val="en-US"/>
                      </w:rPr>
                      <w:t xml:space="preserve">Wavenumber </w:t>
                    </w:r>
                    <w:r w:rsidRPr="00A26E6F">
                      <w:rPr>
                        <w:rFonts w:ascii="Arial" w:hAnsi="Arial" w:cs="Arial"/>
                        <w:color w:val="000000"/>
                        <w:sz w:val="14"/>
                        <w:szCs w:val="16"/>
                        <w:lang w:val="en-US"/>
                      </w:rPr>
                      <w:t>(cm</w:t>
                    </w:r>
                    <w:r w:rsidRPr="00A26E6F">
                      <w:rPr>
                        <w:rFonts w:ascii="Arial" w:hAnsi="Arial" w:cs="Arial"/>
                        <w:color w:val="000000"/>
                        <w:sz w:val="14"/>
                        <w:szCs w:val="16"/>
                        <w:vertAlign w:val="superscript"/>
                        <w:lang w:val="en-US"/>
                      </w:rPr>
                      <w:t>-1</w:t>
                    </w:r>
                    <w:r w:rsidRPr="00A26E6F">
                      <w:rPr>
                        <w:rFonts w:ascii="Arial" w:hAnsi="Arial" w:cs="Arial"/>
                        <w:color w:val="000000"/>
                        <w:sz w:val="14"/>
                        <w:szCs w:val="16"/>
                        <w:lang w:val="en-US"/>
                      </w:rPr>
                      <w:t>)</w:t>
                    </w:r>
                  </w:p>
                </w:txbxContent>
              </v:textbox>
            </v:rect>
            <v:rect id="Rectangle 195" o:spid="_x0000_s1223" style="position:absolute;left:2187;top:9301;width:103;height:40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Q5scUA&#10;AADcAAAADwAAAGRycy9kb3ducmV2LnhtbESPT2vCQBDF74V+h2UKvdVdWxs0ukopCAXtwT/gdciO&#10;STA7m2ZXTb+9cxC8zfDevPeb2aL3jbpQF+vAFoYDA4q4CK7m0sJ+t3wbg4oJ2WETmCz8U4TF/Plp&#10;hrkLV97QZZtKJSEcc7RQpdTmWseiIo9xEFpi0Y6h85hk7UrtOrxKuG/0uzGZ9lizNFTY0ndFxWl7&#10;9hYwG7m/3+PHerc6Zzgpe7P8PBhrX1/6rymoRH16mO/XP07wJ0Irz8gE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dDmxxQAAANwAAAAPAAAAAAAAAAAAAAAAAJgCAABkcnMv&#10;ZG93bnJldi54bWxQSwUGAAAAAAQABAD1AAAAigMAAAAA&#10;" stroked="f"/>
            <v:rect id="Rectangle 196" o:spid="_x0000_s1224" alt="Text Box: %T" style="position:absolute;left:1583;top:10673;width:1610;height:399;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EJvsMA&#10;AADcAAAADwAAAGRycy9kb3ducmV2LnhtbESPzWrDMBCE74G+g9hCb7HUHELsRgkh0FB6af6g18Xa&#10;yCbWylhKbL99VQjktsvMNzu7XA+uEXfqQu1Zw3umQBCX3tRsNZxPn9MFiBCRDTaeScNIAdarl8kS&#10;C+N7PtD9GK1IIRwK1FDF2BZShrIihyHzLXHSLr5zGNPaWWk67FO4a+RMqbl0WHO6UGFL24rK6/Hm&#10;Uo1xR98jS5vPF79W9bP9oH56rd9eh80HiEhDfJof9JdJXJ7D/zNp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EJvsMAAADcAAAADwAAAAAAAAAAAAAAAACYAgAAZHJzL2Rv&#10;d25yZXYueG1sUEsFBgAAAAAEAAQA9QAAAIgDAAAAAA==&#10;" filled="f" stroked="f">
              <v:textbox style="layout-flow:vertical;mso-layout-flow-alt:bottom-to-top;mso-next-textbox:#Rectangle 196" inset="0,0,0,0">
                <w:txbxContent>
                  <w:p w:rsidR="00FB04D9" w:rsidRPr="00A26E6F" w:rsidRDefault="00FB04D9" w:rsidP="006C546D">
                    <w:pPr>
                      <w:rPr>
                        <w:sz w:val="14"/>
                        <w:szCs w:val="16"/>
                      </w:rPr>
                    </w:pPr>
                    <w:r w:rsidRPr="00A26E6F">
                      <w:rPr>
                        <w:rFonts w:ascii="Arial" w:hAnsi="Arial" w:cs="Arial"/>
                        <w:color w:val="000000"/>
                        <w:sz w:val="14"/>
                        <w:szCs w:val="16"/>
                        <w:lang w:val="en-US"/>
                      </w:rPr>
                      <w:t>%T</w:t>
                    </w:r>
                    <w:r>
                      <w:rPr>
                        <w:rFonts w:ascii="Arial" w:hAnsi="Arial" w:cs="Arial"/>
                        <w:color w:val="000000"/>
                        <w:sz w:val="14"/>
                        <w:szCs w:val="16"/>
                        <w:lang w:val="en-US"/>
                      </w:rPr>
                      <w:t>ransmittance</w:t>
                    </w:r>
                  </w:p>
                </w:txbxContent>
              </v:textbox>
            </v:rect>
            <v:shapetype id="_x0000_t202" coordsize="21600,21600" o:spt="202" path="m,l,21600r21600,l21600,xe">
              <v:stroke joinstyle="miter"/>
              <v:path gradientshapeok="t" o:connecttype="rect"/>
            </v:shapetype>
            <v:shape id="_x0000_s1225" type="#_x0000_t202" style="position:absolute;left:7552;top:9483;width:392;height:1085;v-text-anchor:middle" filled="f" stroked="f">
              <v:textbox style="layout-flow:vertical;mso-layout-flow-alt:bottom-to-top;mso-next-textbox:#_x0000_s1225" inset="0,0,0,0">
                <w:txbxContent>
                  <w:p w:rsidR="00FB04D9" w:rsidRPr="00A26E6F" w:rsidRDefault="00FB04D9" w:rsidP="006C546D">
                    <w:pPr>
                      <w:jc w:val="right"/>
                      <w:rPr>
                        <w:rFonts w:ascii="Arial" w:hAnsi="Arial" w:cs="Arial"/>
                        <w:sz w:val="18"/>
                        <w:szCs w:val="20"/>
                      </w:rPr>
                    </w:pPr>
                    <w:r w:rsidRPr="00A26E6F">
                      <w:rPr>
                        <w:rFonts w:ascii="Arial" w:hAnsi="Arial" w:cs="Arial"/>
                        <w:sz w:val="18"/>
                        <w:szCs w:val="20"/>
                      </w:rPr>
                      <w:t>Thioamide I</w:t>
                    </w:r>
                  </w:p>
                </w:txbxContent>
              </v:textbox>
            </v:shape>
            <v:shape id="_x0000_s1226" type="#_x0000_t202" style="position:absolute;left:7347;top:9391;width:392;height:685;v-text-anchor:middle" filled="f" stroked="f">
              <v:textbox style="layout-flow:vertical;mso-layout-flow-alt:bottom-to-top;mso-next-textbox:#_x0000_s1226" inset="0,0,0,0">
                <w:txbxContent>
                  <w:p w:rsidR="00FB04D9" w:rsidRPr="00A26E6F" w:rsidRDefault="00FB04D9" w:rsidP="006C546D">
                    <w:pPr>
                      <w:rPr>
                        <w:rFonts w:ascii="Arial" w:hAnsi="Arial" w:cs="Arial"/>
                        <w:sz w:val="18"/>
                        <w:szCs w:val="20"/>
                      </w:rPr>
                    </w:pPr>
                    <w:r w:rsidRPr="00A26E6F">
                      <w:rPr>
                        <w:rFonts w:ascii="Arial" w:hAnsi="Arial" w:cs="Arial"/>
                        <w:sz w:val="18"/>
                        <w:szCs w:val="20"/>
                      </w:rPr>
                      <w:t>Amide I</w:t>
                    </w:r>
                  </w:p>
                </w:txbxContent>
              </v:textbox>
            </v:shape>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_x0000_s1227" type="#_x0000_t41" style="position:absolute;left:5790;top:11761;width:1476;height:341" adj="-10938,10400,-1581,10286,-17923,-117771,-17923,-117771" filled="f" strokecolor="black [3213]" strokeweight=".25pt">
              <v:textbox style="mso-next-textbox:#_x0000_s1227" inset="6.48pt,3.24pt,6.48pt,3.24pt">
                <w:txbxContent>
                  <w:p w:rsidR="00FB04D9" w:rsidRPr="0015660D" w:rsidRDefault="00FB04D9" w:rsidP="006C546D">
                    <w:pPr>
                      <w:rPr>
                        <w:rFonts w:ascii="Arial" w:hAnsi="Arial" w:cs="Arial"/>
                        <w:sz w:val="18"/>
                        <w:szCs w:val="20"/>
                      </w:rPr>
                    </w:pPr>
                    <w:r w:rsidRPr="0015660D">
                      <w:rPr>
                        <w:rFonts w:ascii="Arial" w:hAnsi="Arial" w:cs="Arial"/>
                        <w:sz w:val="18"/>
                        <w:szCs w:val="20"/>
                      </w:rPr>
                      <w:t>Beads (E)</w:t>
                    </w:r>
                  </w:p>
                </w:txbxContent>
              </v:textbox>
              <o:callout v:ext="edit" minusy="t"/>
            </v:shape>
            <v:shape id="_x0000_s1228" type="#_x0000_t41" style="position:absolute;left:5778;top:12136;width:1307;height:340" adj="-11618,9943,-1785,10286,-16319,-138114,-16319,-138114" filled="f" strokecolor="black [3213]" strokeweight=".25pt">
              <v:textbox style="mso-next-textbox:#_x0000_s1228" inset="6.48pt,3.24pt,6.48pt,3.24pt">
                <w:txbxContent>
                  <w:p w:rsidR="00FB04D9" w:rsidRPr="0015660D" w:rsidRDefault="00FB04D9" w:rsidP="006C546D">
                    <w:pPr>
                      <w:rPr>
                        <w:rFonts w:ascii="Arial" w:hAnsi="Arial" w:cs="Arial"/>
                        <w:sz w:val="18"/>
                        <w:szCs w:val="20"/>
                      </w:rPr>
                    </w:pPr>
                    <w:r w:rsidRPr="0015660D">
                      <w:rPr>
                        <w:rFonts w:ascii="Arial" w:hAnsi="Arial" w:cs="Arial"/>
                        <w:sz w:val="18"/>
                        <w:szCs w:val="20"/>
                      </w:rPr>
                      <w:t>ETB 1.0</w:t>
                    </w:r>
                  </w:p>
                  <w:p w:rsidR="00FB04D9" w:rsidRPr="0015660D" w:rsidRDefault="00FB04D9" w:rsidP="006C546D">
                    <w:pPr>
                      <w:rPr>
                        <w:rFonts w:ascii="Arial" w:hAnsi="Arial" w:cs="Arial"/>
                        <w:sz w:val="20"/>
                      </w:rPr>
                    </w:pPr>
                  </w:p>
                </w:txbxContent>
              </v:textbox>
            </v:shape>
            <w10:wrap type="none"/>
            <w10:anchorlock/>
          </v:group>
        </w:pict>
      </w:r>
    </w:p>
    <w:p w:rsidR="006C546D" w:rsidRPr="0089007A" w:rsidRDefault="006C546D" w:rsidP="006C546D">
      <w:pPr>
        <w:spacing w:after="0" w:line="240" w:lineRule="auto"/>
        <w:jc w:val="center"/>
        <w:rPr>
          <w:rFonts w:ascii="Times New Roman" w:hAnsi="Times New Roman"/>
          <w:sz w:val="20"/>
          <w:szCs w:val="18"/>
        </w:rPr>
      </w:pPr>
      <w:proofErr w:type="gramStart"/>
      <w:r w:rsidRPr="0089007A">
        <w:rPr>
          <w:rFonts w:ascii="Times New Roman" w:hAnsi="Times New Roman"/>
          <w:sz w:val="20"/>
          <w:szCs w:val="18"/>
        </w:rPr>
        <w:t>Fig</w:t>
      </w:r>
      <w:r w:rsidR="00A26E6F" w:rsidRPr="0089007A">
        <w:rPr>
          <w:rFonts w:ascii="Times New Roman" w:hAnsi="Times New Roman"/>
          <w:sz w:val="20"/>
          <w:szCs w:val="18"/>
        </w:rPr>
        <w:t>ure 2</w:t>
      </w:r>
      <w:r w:rsidRPr="0089007A">
        <w:rPr>
          <w:rFonts w:ascii="Times New Roman" w:hAnsi="Times New Roman"/>
          <w:sz w:val="20"/>
          <w:szCs w:val="18"/>
        </w:rPr>
        <w:t>.</w:t>
      </w:r>
      <w:proofErr w:type="gramEnd"/>
      <w:r w:rsidR="00A26E6F" w:rsidRPr="0089007A">
        <w:rPr>
          <w:rFonts w:ascii="Times New Roman" w:hAnsi="Times New Roman"/>
          <w:b/>
          <w:sz w:val="20"/>
          <w:szCs w:val="18"/>
        </w:rPr>
        <w:t xml:space="preserve"> </w:t>
      </w:r>
      <w:r w:rsidR="00A26E6F" w:rsidRPr="0089007A">
        <w:rPr>
          <w:rFonts w:ascii="Times New Roman" w:hAnsi="Times New Roman"/>
          <w:sz w:val="20"/>
          <w:szCs w:val="18"/>
        </w:rPr>
        <w:t>FTIR</w:t>
      </w:r>
      <w:r w:rsidRPr="0089007A">
        <w:rPr>
          <w:rFonts w:ascii="Times New Roman" w:hAnsi="Times New Roman"/>
          <w:sz w:val="20"/>
          <w:szCs w:val="18"/>
        </w:rPr>
        <w:t xml:space="preserve"> spectra of c</w:t>
      </w:r>
      <w:r w:rsidR="00A26E6F" w:rsidRPr="0089007A">
        <w:rPr>
          <w:rFonts w:ascii="Times New Roman" w:hAnsi="Times New Roman"/>
          <w:sz w:val="20"/>
          <w:szCs w:val="18"/>
        </w:rPr>
        <w:t>hitosan beads (E) (dotted), ETB</w:t>
      </w:r>
      <w:r w:rsidRPr="0089007A">
        <w:rPr>
          <w:rFonts w:ascii="Times New Roman" w:hAnsi="Times New Roman"/>
          <w:sz w:val="20"/>
          <w:szCs w:val="18"/>
        </w:rPr>
        <w:t xml:space="preserve"> (solid)</w:t>
      </w:r>
    </w:p>
    <w:p w:rsidR="00A26E6F" w:rsidRDefault="00A26E6F" w:rsidP="006C546D">
      <w:pPr>
        <w:spacing w:after="0" w:line="240" w:lineRule="auto"/>
        <w:jc w:val="center"/>
        <w:rPr>
          <w:rFonts w:ascii="Times New Roman" w:hAnsi="Times New Roman"/>
          <w:sz w:val="18"/>
          <w:szCs w:val="18"/>
        </w:rPr>
      </w:pPr>
    </w:p>
    <w:p w:rsidR="006C546D" w:rsidRDefault="006C546D" w:rsidP="006C546D">
      <w:pPr>
        <w:spacing w:after="0" w:line="240" w:lineRule="auto"/>
        <w:jc w:val="center"/>
        <w:rPr>
          <w:rFonts w:ascii="Times New Roman" w:hAnsi="Times New Roman"/>
          <w:sz w:val="18"/>
          <w:szCs w:val="18"/>
        </w:rPr>
      </w:pPr>
      <w:r w:rsidRPr="006C546D">
        <w:rPr>
          <w:rFonts w:ascii="Times New Roman" w:hAnsi="Times New Roman"/>
          <w:noProof/>
          <w:sz w:val="18"/>
          <w:szCs w:val="18"/>
          <w:lang w:val="en-US"/>
        </w:rPr>
        <w:drawing>
          <wp:inline distT="0" distB="0" distL="0" distR="0" wp14:anchorId="6C370F00" wp14:editId="1747639F">
            <wp:extent cx="2520000" cy="2159000"/>
            <wp:effectExtent l="0" t="0" r="0" b="0"/>
            <wp:docPr id="29"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6C546D">
        <w:rPr>
          <w:rFonts w:ascii="Times New Roman" w:hAnsi="Times New Roman"/>
          <w:noProof/>
          <w:sz w:val="18"/>
          <w:szCs w:val="18"/>
          <w:lang w:val="en-US"/>
        </w:rPr>
        <w:drawing>
          <wp:inline distT="0" distB="0" distL="0" distR="0" wp14:anchorId="28C57E8A" wp14:editId="3B943B51">
            <wp:extent cx="2520000" cy="2159000"/>
            <wp:effectExtent l="0" t="0" r="0" b="0"/>
            <wp:docPr id="30"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6C546D" w:rsidRPr="006C546D" w:rsidRDefault="006C546D" w:rsidP="006C546D">
      <w:pPr>
        <w:spacing w:after="0" w:line="240" w:lineRule="auto"/>
        <w:jc w:val="center"/>
        <w:rPr>
          <w:rFonts w:ascii="Times New Roman" w:hAnsi="Times New Roman"/>
          <w:b/>
          <w:sz w:val="18"/>
          <w:szCs w:val="18"/>
        </w:rPr>
      </w:pPr>
      <w:r w:rsidRPr="006C546D">
        <w:rPr>
          <w:rFonts w:ascii="Times New Roman" w:hAnsi="Times New Roman"/>
          <w:b/>
          <w:sz w:val="18"/>
          <w:szCs w:val="18"/>
        </w:rPr>
        <w:t>(</w:t>
      </w:r>
      <w:proofErr w:type="spellStart"/>
      <w:r w:rsidRPr="006C546D">
        <w:rPr>
          <w:rFonts w:ascii="Times New Roman" w:hAnsi="Times New Roman"/>
          <w:b/>
          <w:sz w:val="18"/>
          <w:szCs w:val="18"/>
        </w:rPr>
        <w:t>i</w:t>
      </w:r>
      <w:proofErr w:type="spellEnd"/>
      <w:r w:rsidRPr="006C546D">
        <w:rPr>
          <w:rFonts w:ascii="Times New Roman" w:hAnsi="Times New Roman"/>
          <w:b/>
          <w:sz w:val="18"/>
          <w:szCs w:val="18"/>
        </w:rPr>
        <w:t>)</w:t>
      </w:r>
      <w:r w:rsidRPr="006C546D">
        <w:rPr>
          <w:rFonts w:ascii="Times New Roman" w:hAnsi="Times New Roman"/>
          <w:b/>
          <w:sz w:val="18"/>
          <w:szCs w:val="18"/>
        </w:rPr>
        <w:tab/>
      </w:r>
      <w:r w:rsidRPr="006C546D">
        <w:rPr>
          <w:rFonts w:ascii="Times New Roman" w:hAnsi="Times New Roman"/>
          <w:b/>
          <w:sz w:val="18"/>
          <w:szCs w:val="18"/>
        </w:rPr>
        <w:tab/>
      </w:r>
      <w:r w:rsidRPr="006C546D">
        <w:rPr>
          <w:rFonts w:ascii="Times New Roman" w:hAnsi="Times New Roman"/>
          <w:b/>
          <w:sz w:val="18"/>
          <w:szCs w:val="18"/>
        </w:rPr>
        <w:tab/>
      </w:r>
      <w:r w:rsidRPr="006C546D">
        <w:rPr>
          <w:rFonts w:ascii="Times New Roman" w:hAnsi="Times New Roman"/>
          <w:b/>
          <w:sz w:val="18"/>
          <w:szCs w:val="18"/>
        </w:rPr>
        <w:tab/>
      </w:r>
      <w:r w:rsidRPr="006C546D">
        <w:rPr>
          <w:rFonts w:ascii="Times New Roman" w:hAnsi="Times New Roman"/>
          <w:b/>
          <w:sz w:val="18"/>
          <w:szCs w:val="18"/>
        </w:rPr>
        <w:tab/>
        <w:t>(</w:t>
      </w:r>
      <w:proofErr w:type="gramStart"/>
      <w:r w:rsidRPr="006C546D">
        <w:rPr>
          <w:rFonts w:ascii="Times New Roman" w:hAnsi="Times New Roman"/>
          <w:b/>
          <w:sz w:val="18"/>
          <w:szCs w:val="18"/>
        </w:rPr>
        <w:t>ii</w:t>
      </w:r>
      <w:proofErr w:type="gramEnd"/>
      <w:r w:rsidRPr="006C546D">
        <w:rPr>
          <w:rFonts w:ascii="Times New Roman" w:hAnsi="Times New Roman"/>
          <w:b/>
          <w:sz w:val="18"/>
          <w:szCs w:val="18"/>
        </w:rPr>
        <w:t>)</w:t>
      </w:r>
    </w:p>
    <w:p w:rsidR="006C546D" w:rsidRPr="006C546D" w:rsidRDefault="006C546D" w:rsidP="006C546D">
      <w:pPr>
        <w:spacing w:after="0" w:line="240" w:lineRule="auto"/>
        <w:jc w:val="center"/>
        <w:rPr>
          <w:rFonts w:ascii="Times New Roman" w:hAnsi="Times New Roman"/>
          <w:sz w:val="18"/>
          <w:szCs w:val="18"/>
        </w:rPr>
      </w:pPr>
    </w:p>
    <w:p w:rsidR="006C546D" w:rsidRPr="0089007A" w:rsidRDefault="006C546D" w:rsidP="006C546D">
      <w:pPr>
        <w:spacing w:after="0" w:line="240" w:lineRule="auto"/>
        <w:jc w:val="center"/>
        <w:rPr>
          <w:rFonts w:ascii="Times New Roman" w:hAnsi="Times New Roman"/>
          <w:sz w:val="20"/>
          <w:szCs w:val="18"/>
        </w:rPr>
      </w:pPr>
      <w:r w:rsidRPr="0089007A">
        <w:rPr>
          <w:rFonts w:ascii="Times New Roman" w:hAnsi="Times New Roman"/>
          <w:noProof/>
          <w:sz w:val="20"/>
          <w:szCs w:val="18"/>
          <w:lang w:eastAsia="en-AU"/>
        </w:rPr>
        <w:t>Fig</w:t>
      </w:r>
      <w:r w:rsidR="00A26E6F" w:rsidRPr="0089007A">
        <w:rPr>
          <w:rFonts w:ascii="Times New Roman" w:hAnsi="Times New Roman"/>
          <w:noProof/>
          <w:sz w:val="20"/>
          <w:szCs w:val="18"/>
          <w:lang w:eastAsia="en-AU"/>
        </w:rPr>
        <w:t>ure 3</w:t>
      </w:r>
      <w:r w:rsidRPr="0089007A">
        <w:rPr>
          <w:rFonts w:ascii="Times New Roman" w:hAnsi="Times New Roman"/>
          <w:noProof/>
          <w:sz w:val="20"/>
          <w:szCs w:val="18"/>
          <w:lang w:eastAsia="en-AU"/>
        </w:rPr>
        <w:t>.</w:t>
      </w:r>
      <w:r w:rsidR="00A26E6F" w:rsidRPr="0089007A">
        <w:rPr>
          <w:rFonts w:ascii="Times New Roman" w:hAnsi="Times New Roman"/>
          <w:b/>
          <w:noProof/>
          <w:sz w:val="20"/>
          <w:szCs w:val="18"/>
          <w:lang w:eastAsia="en-AU"/>
        </w:rPr>
        <w:t xml:space="preserve"> </w:t>
      </w:r>
      <w:r w:rsidRPr="0089007A">
        <w:rPr>
          <w:rFonts w:ascii="Times New Roman" w:hAnsi="Times New Roman"/>
          <w:sz w:val="20"/>
          <w:szCs w:val="18"/>
        </w:rPr>
        <w:t>Core level (</w:t>
      </w:r>
      <w:r w:rsidRPr="0089007A">
        <w:rPr>
          <w:rFonts w:ascii="Times New Roman" w:hAnsi="Times New Roman"/>
          <w:b/>
          <w:sz w:val="20"/>
          <w:szCs w:val="18"/>
        </w:rPr>
        <w:t>(</w:t>
      </w:r>
      <w:proofErr w:type="spellStart"/>
      <w:r w:rsidRPr="0089007A">
        <w:rPr>
          <w:rFonts w:ascii="Times New Roman" w:hAnsi="Times New Roman"/>
          <w:b/>
          <w:sz w:val="20"/>
          <w:szCs w:val="18"/>
        </w:rPr>
        <w:t>i</w:t>
      </w:r>
      <w:proofErr w:type="spellEnd"/>
      <w:r w:rsidRPr="0089007A">
        <w:rPr>
          <w:rFonts w:ascii="Times New Roman" w:hAnsi="Times New Roman"/>
          <w:b/>
          <w:sz w:val="20"/>
          <w:szCs w:val="18"/>
        </w:rPr>
        <w:t>)</w:t>
      </w:r>
      <w:r w:rsidRPr="0089007A">
        <w:rPr>
          <w:rFonts w:ascii="Times New Roman" w:hAnsi="Times New Roman"/>
          <w:sz w:val="20"/>
          <w:szCs w:val="18"/>
        </w:rPr>
        <w:t xml:space="preserve"> N 1s and </w:t>
      </w:r>
      <w:r w:rsidRPr="0089007A">
        <w:rPr>
          <w:rFonts w:ascii="Times New Roman" w:hAnsi="Times New Roman"/>
          <w:b/>
          <w:sz w:val="20"/>
          <w:szCs w:val="18"/>
        </w:rPr>
        <w:t>(ii)</w:t>
      </w:r>
      <w:r w:rsidRPr="0089007A">
        <w:rPr>
          <w:rFonts w:ascii="Times New Roman" w:hAnsi="Times New Roman"/>
          <w:sz w:val="20"/>
          <w:szCs w:val="18"/>
        </w:rPr>
        <w:t xml:space="preserve"> S 2p) XPS spectra of ETB</w:t>
      </w:r>
    </w:p>
    <w:p w:rsidR="006C546D" w:rsidRDefault="006C546D" w:rsidP="006C546D">
      <w:pPr>
        <w:spacing w:after="0" w:line="240" w:lineRule="auto"/>
        <w:jc w:val="both"/>
        <w:rPr>
          <w:rFonts w:ascii="Times New Roman" w:hAnsi="Times New Roman"/>
          <w:sz w:val="20"/>
          <w:szCs w:val="20"/>
        </w:rPr>
      </w:pPr>
    </w:p>
    <w:p w:rsidR="00A9307D" w:rsidRDefault="00A9307D" w:rsidP="00A9307D">
      <w:pPr>
        <w:spacing w:after="0" w:line="240" w:lineRule="auto"/>
        <w:jc w:val="both"/>
        <w:rPr>
          <w:rFonts w:ascii="Times New Roman" w:hAnsi="Times New Roman"/>
          <w:sz w:val="20"/>
          <w:szCs w:val="20"/>
        </w:rPr>
      </w:pPr>
    </w:p>
    <w:p w:rsidR="0089007A" w:rsidRDefault="0089007A" w:rsidP="00A9307D">
      <w:pPr>
        <w:spacing w:after="0" w:line="240" w:lineRule="auto"/>
        <w:jc w:val="both"/>
        <w:rPr>
          <w:rFonts w:ascii="Times New Roman" w:hAnsi="Times New Roman"/>
          <w:sz w:val="20"/>
          <w:szCs w:val="20"/>
        </w:rPr>
      </w:pPr>
    </w:p>
    <w:p w:rsidR="0089007A" w:rsidRPr="002328E0" w:rsidRDefault="0089007A" w:rsidP="00A9307D">
      <w:pPr>
        <w:spacing w:after="0" w:line="240" w:lineRule="auto"/>
        <w:jc w:val="both"/>
        <w:rPr>
          <w:rFonts w:ascii="Times New Roman" w:hAnsi="Times New Roman"/>
          <w:sz w:val="20"/>
          <w:szCs w:val="20"/>
        </w:rPr>
      </w:pPr>
    </w:p>
    <w:p w:rsidR="006756A2" w:rsidRPr="002328E0" w:rsidRDefault="00DB0D73" w:rsidP="002328E0">
      <w:pPr>
        <w:spacing w:after="0" w:line="240" w:lineRule="auto"/>
        <w:jc w:val="both"/>
        <w:rPr>
          <w:rFonts w:ascii="Times New Roman" w:hAnsi="Times New Roman"/>
          <w:b/>
          <w:sz w:val="20"/>
          <w:szCs w:val="20"/>
        </w:rPr>
      </w:pPr>
      <w:r w:rsidRPr="002328E0">
        <w:rPr>
          <w:rFonts w:ascii="Times New Roman" w:hAnsi="Times New Roman"/>
          <w:b/>
          <w:sz w:val="20"/>
          <w:szCs w:val="20"/>
        </w:rPr>
        <w:lastRenderedPageBreak/>
        <w:t>Effects of pH and ETB dosage</w:t>
      </w:r>
    </w:p>
    <w:p w:rsidR="000B732C" w:rsidRPr="002328E0" w:rsidRDefault="00BB17D7"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The metal </w:t>
      </w:r>
      <w:r w:rsidR="00A9307D">
        <w:rPr>
          <w:rFonts w:ascii="Times New Roman" w:hAnsi="Times New Roman"/>
          <w:sz w:val="20"/>
          <w:szCs w:val="20"/>
        </w:rPr>
        <w:t>sorption capacit</w:t>
      </w:r>
      <w:r w:rsidR="002B5DD7">
        <w:rPr>
          <w:rFonts w:ascii="Times New Roman" w:hAnsi="Times New Roman"/>
          <w:sz w:val="20"/>
          <w:szCs w:val="20"/>
        </w:rPr>
        <w:t>ie</w:t>
      </w:r>
      <w:r w:rsidRPr="002328E0">
        <w:rPr>
          <w:rFonts w:ascii="Times New Roman" w:hAnsi="Times New Roman"/>
          <w:sz w:val="20"/>
          <w:szCs w:val="20"/>
        </w:rPr>
        <w:t xml:space="preserve">s by </w:t>
      </w:r>
      <w:r w:rsidR="009C1622">
        <w:rPr>
          <w:rFonts w:ascii="Times New Roman" w:hAnsi="Times New Roman"/>
          <w:sz w:val="20"/>
          <w:szCs w:val="20"/>
        </w:rPr>
        <w:t>beads E</w:t>
      </w:r>
      <w:r w:rsidRPr="002328E0">
        <w:rPr>
          <w:rFonts w:ascii="Times New Roman" w:hAnsi="Times New Roman"/>
          <w:sz w:val="20"/>
          <w:szCs w:val="20"/>
        </w:rPr>
        <w:t xml:space="preserve"> and ETB at various sorbent dosages were shown in Fig</w:t>
      </w:r>
      <w:r w:rsidR="002B5DD7">
        <w:rPr>
          <w:rFonts w:ascii="Times New Roman" w:hAnsi="Times New Roman"/>
          <w:sz w:val="20"/>
          <w:szCs w:val="20"/>
        </w:rPr>
        <w:t>ure</w:t>
      </w:r>
      <w:r w:rsidRPr="002328E0">
        <w:rPr>
          <w:rFonts w:ascii="Times New Roman" w:hAnsi="Times New Roman"/>
          <w:sz w:val="20"/>
          <w:szCs w:val="20"/>
        </w:rPr>
        <w:t xml:space="preserve"> </w:t>
      </w:r>
      <w:r w:rsidR="00A26E6F">
        <w:rPr>
          <w:rFonts w:ascii="Times New Roman" w:hAnsi="Times New Roman"/>
          <w:sz w:val="20"/>
          <w:szCs w:val="20"/>
        </w:rPr>
        <w:t>4</w:t>
      </w:r>
      <w:r w:rsidR="002B5DD7">
        <w:rPr>
          <w:rFonts w:ascii="Times New Roman" w:hAnsi="Times New Roman"/>
          <w:sz w:val="20"/>
          <w:szCs w:val="20"/>
        </w:rPr>
        <w:t xml:space="preserve"> (</w:t>
      </w:r>
      <w:proofErr w:type="spellStart"/>
      <w:r w:rsidR="002B5DD7">
        <w:rPr>
          <w:rFonts w:ascii="Times New Roman" w:hAnsi="Times New Roman"/>
          <w:sz w:val="20"/>
          <w:szCs w:val="20"/>
        </w:rPr>
        <w:t>i</w:t>
      </w:r>
      <w:proofErr w:type="spellEnd"/>
      <w:r w:rsidR="002B5DD7">
        <w:rPr>
          <w:rFonts w:ascii="Times New Roman" w:hAnsi="Times New Roman"/>
          <w:sz w:val="20"/>
          <w:szCs w:val="20"/>
        </w:rPr>
        <w:t>)</w:t>
      </w:r>
      <w:r w:rsidRPr="002328E0">
        <w:rPr>
          <w:rFonts w:ascii="Times New Roman" w:hAnsi="Times New Roman"/>
          <w:sz w:val="20"/>
          <w:szCs w:val="20"/>
        </w:rPr>
        <w:t xml:space="preserve">. </w:t>
      </w:r>
      <w:r w:rsidR="00952006" w:rsidRPr="002328E0">
        <w:rPr>
          <w:rFonts w:ascii="Times New Roman" w:hAnsi="Times New Roman"/>
          <w:sz w:val="20"/>
          <w:szCs w:val="20"/>
        </w:rPr>
        <w:t xml:space="preserve">Both </w:t>
      </w:r>
      <w:proofErr w:type="gramStart"/>
      <w:r w:rsidR="00952006" w:rsidRPr="002328E0">
        <w:rPr>
          <w:rFonts w:ascii="Times New Roman" w:hAnsi="Times New Roman"/>
          <w:sz w:val="20"/>
          <w:szCs w:val="20"/>
        </w:rPr>
        <w:t>Zn(</w:t>
      </w:r>
      <w:proofErr w:type="gramEnd"/>
      <w:r w:rsidR="00952006" w:rsidRPr="002328E0">
        <w:rPr>
          <w:rFonts w:ascii="Times New Roman" w:hAnsi="Times New Roman"/>
          <w:sz w:val="20"/>
          <w:szCs w:val="20"/>
        </w:rPr>
        <w:t xml:space="preserve">II) and Pb(II) </w:t>
      </w:r>
      <w:r w:rsidR="00A9307D">
        <w:rPr>
          <w:rFonts w:ascii="Times New Roman" w:hAnsi="Times New Roman"/>
          <w:sz w:val="20"/>
          <w:szCs w:val="20"/>
        </w:rPr>
        <w:t>sorption capacitie</w:t>
      </w:r>
      <w:r w:rsidR="00952006" w:rsidRPr="002328E0">
        <w:rPr>
          <w:rFonts w:ascii="Times New Roman" w:hAnsi="Times New Roman"/>
          <w:sz w:val="20"/>
          <w:szCs w:val="20"/>
        </w:rPr>
        <w:t>s by ETB were clearly greater than beads</w:t>
      </w:r>
      <w:r w:rsidR="009C1622">
        <w:rPr>
          <w:rFonts w:ascii="Times New Roman" w:hAnsi="Times New Roman"/>
          <w:sz w:val="20"/>
          <w:szCs w:val="20"/>
        </w:rPr>
        <w:t xml:space="preserve"> E</w:t>
      </w:r>
      <w:r w:rsidR="00952006" w:rsidRPr="002328E0">
        <w:rPr>
          <w:rFonts w:ascii="Times New Roman" w:hAnsi="Times New Roman"/>
          <w:sz w:val="20"/>
          <w:szCs w:val="20"/>
        </w:rPr>
        <w:t xml:space="preserve">. This improvement in metal </w:t>
      </w:r>
      <w:r w:rsidR="00A9307D">
        <w:rPr>
          <w:rFonts w:ascii="Times New Roman" w:hAnsi="Times New Roman"/>
          <w:sz w:val="20"/>
          <w:szCs w:val="20"/>
        </w:rPr>
        <w:t>sorption capacitie</w:t>
      </w:r>
      <w:r w:rsidR="00952006" w:rsidRPr="002328E0">
        <w:rPr>
          <w:rFonts w:ascii="Times New Roman" w:hAnsi="Times New Roman"/>
          <w:sz w:val="20"/>
          <w:szCs w:val="20"/>
        </w:rPr>
        <w:t xml:space="preserve">s is more profound at high sorbent dosage (1.0 to 5.0 g/L). </w:t>
      </w:r>
      <w:r w:rsidR="004437D1" w:rsidRPr="002328E0">
        <w:rPr>
          <w:rFonts w:ascii="Times New Roman" w:hAnsi="Times New Roman"/>
          <w:sz w:val="20"/>
          <w:szCs w:val="20"/>
        </w:rPr>
        <w:t xml:space="preserve">As the inflection point were not reached, </w:t>
      </w:r>
      <w:r w:rsidRPr="002328E0">
        <w:rPr>
          <w:rFonts w:ascii="Times New Roman" w:hAnsi="Times New Roman"/>
          <w:sz w:val="20"/>
          <w:szCs w:val="20"/>
        </w:rPr>
        <w:t xml:space="preserve">Zn(II) </w:t>
      </w:r>
      <w:r w:rsidR="00A9307D">
        <w:rPr>
          <w:rFonts w:ascii="Times New Roman" w:hAnsi="Times New Roman"/>
          <w:sz w:val="20"/>
          <w:szCs w:val="20"/>
        </w:rPr>
        <w:t>sorption capacity</w:t>
      </w:r>
      <w:r w:rsidR="004437D1" w:rsidRPr="002328E0">
        <w:rPr>
          <w:rFonts w:ascii="Times New Roman" w:hAnsi="Times New Roman"/>
          <w:sz w:val="20"/>
          <w:szCs w:val="20"/>
        </w:rPr>
        <w:t xml:space="preserve"> by ETB </w:t>
      </w:r>
      <w:r w:rsidRPr="002328E0">
        <w:rPr>
          <w:rFonts w:ascii="Times New Roman" w:hAnsi="Times New Roman"/>
          <w:sz w:val="20"/>
          <w:szCs w:val="20"/>
        </w:rPr>
        <w:t xml:space="preserve">and Pb(II) </w:t>
      </w:r>
      <w:r w:rsidR="00A9307D">
        <w:rPr>
          <w:rFonts w:ascii="Times New Roman" w:hAnsi="Times New Roman"/>
          <w:sz w:val="20"/>
          <w:szCs w:val="20"/>
        </w:rPr>
        <w:t>sorption capacity</w:t>
      </w:r>
      <w:r w:rsidRPr="002328E0">
        <w:rPr>
          <w:rFonts w:ascii="Times New Roman" w:hAnsi="Times New Roman"/>
          <w:sz w:val="20"/>
          <w:szCs w:val="20"/>
        </w:rPr>
        <w:t xml:space="preserve"> by </w:t>
      </w:r>
      <w:r w:rsidR="009C1622">
        <w:rPr>
          <w:rFonts w:ascii="Times New Roman" w:hAnsi="Times New Roman"/>
          <w:sz w:val="20"/>
          <w:szCs w:val="20"/>
        </w:rPr>
        <w:t>beads E</w:t>
      </w:r>
      <w:r w:rsidRPr="002328E0">
        <w:rPr>
          <w:rFonts w:ascii="Times New Roman" w:hAnsi="Times New Roman"/>
          <w:sz w:val="20"/>
          <w:szCs w:val="20"/>
        </w:rPr>
        <w:t xml:space="preserve"> were </w:t>
      </w:r>
      <w:r w:rsidR="004437D1" w:rsidRPr="002328E0">
        <w:rPr>
          <w:rFonts w:ascii="Times New Roman" w:hAnsi="Times New Roman"/>
          <w:sz w:val="20"/>
          <w:szCs w:val="20"/>
        </w:rPr>
        <w:t>unable to be determined</w:t>
      </w:r>
      <w:r w:rsidRPr="002328E0">
        <w:rPr>
          <w:rFonts w:ascii="Times New Roman" w:hAnsi="Times New Roman"/>
          <w:sz w:val="20"/>
          <w:szCs w:val="20"/>
        </w:rPr>
        <w:t xml:space="preserve">. </w:t>
      </w:r>
      <w:r w:rsidR="004437D1" w:rsidRPr="002328E0">
        <w:rPr>
          <w:rFonts w:ascii="Times New Roman" w:hAnsi="Times New Roman"/>
          <w:sz w:val="20"/>
          <w:szCs w:val="20"/>
        </w:rPr>
        <w:t xml:space="preserve">The optimal sorbent dosage for </w:t>
      </w:r>
      <w:proofErr w:type="gramStart"/>
      <w:r w:rsidR="004437D1" w:rsidRPr="002328E0">
        <w:rPr>
          <w:rFonts w:ascii="Times New Roman" w:hAnsi="Times New Roman"/>
          <w:sz w:val="20"/>
          <w:szCs w:val="20"/>
        </w:rPr>
        <w:t>Zn(</w:t>
      </w:r>
      <w:proofErr w:type="gramEnd"/>
      <w:r w:rsidR="004437D1" w:rsidRPr="002328E0">
        <w:rPr>
          <w:rFonts w:ascii="Times New Roman" w:hAnsi="Times New Roman"/>
          <w:sz w:val="20"/>
          <w:szCs w:val="20"/>
        </w:rPr>
        <w:t xml:space="preserve">II) </w:t>
      </w:r>
      <w:r w:rsidR="00A9307D">
        <w:rPr>
          <w:rFonts w:ascii="Times New Roman" w:hAnsi="Times New Roman"/>
          <w:sz w:val="20"/>
          <w:szCs w:val="20"/>
        </w:rPr>
        <w:t>sorption capacity</w:t>
      </w:r>
      <w:r w:rsidR="004437D1" w:rsidRPr="002328E0">
        <w:rPr>
          <w:rFonts w:ascii="Times New Roman" w:hAnsi="Times New Roman"/>
          <w:sz w:val="20"/>
          <w:szCs w:val="20"/>
        </w:rPr>
        <w:t xml:space="preserve"> by chitosan beads is 1.0 g/L while Pb(II) </w:t>
      </w:r>
      <w:r w:rsidR="00A9307D">
        <w:rPr>
          <w:rFonts w:ascii="Times New Roman" w:hAnsi="Times New Roman"/>
          <w:sz w:val="20"/>
          <w:szCs w:val="20"/>
        </w:rPr>
        <w:t>sorption capacity</w:t>
      </w:r>
      <w:r w:rsidR="004437D1" w:rsidRPr="002328E0">
        <w:rPr>
          <w:rFonts w:ascii="Times New Roman" w:hAnsi="Times New Roman"/>
          <w:sz w:val="20"/>
          <w:szCs w:val="20"/>
        </w:rPr>
        <w:t xml:space="preserve"> by ETB is optimum at 2.0 g/L. </w:t>
      </w:r>
    </w:p>
    <w:p w:rsidR="002B5DD7" w:rsidRDefault="002B5DD7" w:rsidP="004963FA">
      <w:pPr>
        <w:spacing w:after="0" w:line="240" w:lineRule="auto"/>
        <w:contextualSpacing/>
        <w:jc w:val="both"/>
        <w:rPr>
          <w:rFonts w:ascii="Times New Roman" w:hAnsi="Times New Roman"/>
          <w:sz w:val="20"/>
          <w:szCs w:val="20"/>
        </w:rPr>
      </w:pPr>
    </w:p>
    <w:p w:rsidR="00BB17D7" w:rsidRDefault="00BB17D7" w:rsidP="004963FA">
      <w:pPr>
        <w:spacing w:after="0" w:line="240" w:lineRule="auto"/>
        <w:contextualSpacing/>
        <w:jc w:val="both"/>
        <w:rPr>
          <w:rFonts w:ascii="Times New Roman" w:hAnsi="Times New Roman"/>
          <w:sz w:val="20"/>
          <w:szCs w:val="20"/>
        </w:rPr>
      </w:pPr>
      <w:r w:rsidRPr="002328E0">
        <w:rPr>
          <w:rFonts w:ascii="Times New Roman" w:hAnsi="Times New Roman"/>
          <w:sz w:val="20"/>
          <w:szCs w:val="20"/>
        </w:rPr>
        <w:t>In general, low pH (&lt; 3.5) of initial</w:t>
      </w:r>
      <w:r w:rsidR="00952006" w:rsidRPr="002328E0">
        <w:rPr>
          <w:rFonts w:ascii="Times New Roman" w:hAnsi="Times New Roman"/>
          <w:sz w:val="20"/>
          <w:szCs w:val="20"/>
        </w:rPr>
        <w:t xml:space="preserve"> metal solution caused</w:t>
      </w:r>
      <w:r w:rsidRPr="002328E0">
        <w:rPr>
          <w:rFonts w:ascii="Times New Roman" w:hAnsi="Times New Roman"/>
          <w:sz w:val="20"/>
          <w:szCs w:val="20"/>
        </w:rPr>
        <w:t xml:space="preserve"> lower metal </w:t>
      </w:r>
      <w:r w:rsidR="00A9307D">
        <w:rPr>
          <w:rFonts w:ascii="Times New Roman" w:hAnsi="Times New Roman"/>
          <w:sz w:val="20"/>
          <w:szCs w:val="20"/>
        </w:rPr>
        <w:t>sorption capacity</w:t>
      </w:r>
      <w:r w:rsidRPr="002328E0">
        <w:rPr>
          <w:rFonts w:ascii="Times New Roman" w:hAnsi="Times New Roman"/>
          <w:sz w:val="20"/>
          <w:szCs w:val="20"/>
        </w:rPr>
        <w:t xml:space="preserve"> by ETB </w:t>
      </w:r>
      <w:r w:rsidR="000B732C" w:rsidRPr="002328E0">
        <w:rPr>
          <w:rFonts w:ascii="Times New Roman" w:hAnsi="Times New Roman"/>
          <w:sz w:val="20"/>
          <w:szCs w:val="20"/>
        </w:rPr>
        <w:t>(Fig</w:t>
      </w:r>
      <w:r w:rsidR="002B5DD7">
        <w:rPr>
          <w:rFonts w:ascii="Times New Roman" w:hAnsi="Times New Roman"/>
          <w:sz w:val="20"/>
          <w:szCs w:val="20"/>
        </w:rPr>
        <w:t>ure</w:t>
      </w:r>
      <w:r w:rsidR="000B732C" w:rsidRPr="002328E0">
        <w:rPr>
          <w:rFonts w:ascii="Times New Roman" w:hAnsi="Times New Roman"/>
          <w:sz w:val="20"/>
          <w:szCs w:val="20"/>
        </w:rPr>
        <w:t xml:space="preserve"> </w:t>
      </w:r>
      <w:r w:rsidR="00A26E6F">
        <w:rPr>
          <w:rFonts w:ascii="Times New Roman" w:hAnsi="Times New Roman"/>
          <w:sz w:val="20"/>
          <w:szCs w:val="20"/>
        </w:rPr>
        <w:t>4</w:t>
      </w:r>
      <w:r w:rsidR="002B5DD7">
        <w:rPr>
          <w:rFonts w:ascii="Times New Roman" w:hAnsi="Times New Roman"/>
          <w:sz w:val="20"/>
          <w:szCs w:val="20"/>
        </w:rPr>
        <w:t>(ii)</w:t>
      </w:r>
      <w:r w:rsidR="000B732C" w:rsidRPr="002328E0">
        <w:rPr>
          <w:rFonts w:ascii="Times New Roman" w:hAnsi="Times New Roman"/>
          <w:sz w:val="20"/>
          <w:szCs w:val="20"/>
        </w:rPr>
        <w:t>)</w:t>
      </w:r>
      <w:r w:rsidRPr="002328E0">
        <w:rPr>
          <w:rFonts w:ascii="Times New Roman" w:hAnsi="Times New Roman"/>
          <w:sz w:val="20"/>
          <w:szCs w:val="20"/>
        </w:rPr>
        <w:t xml:space="preserve">. Metal </w:t>
      </w:r>
      <w:r w:rsidR="00A9307D">
        <w:rPr>
          <w:rFonts w:ascii="Times New Roman" w:hAnsi="Times New Roman"/>
          <w:sz w:val="20"/>
          <w:szCs w:val="20"/>
        </w:rPr>
        <w:t>sorption capacitie</w:t>
      </w:r>
      <w:r w:rsidRPr="002328E0">
        <w:rPr>
          <w:rFonts w:ascii="Times New Roman" w:hAnsi="Times New Roman"/>
          <w:sz w:val="20"/>
          <w:szCs w:val="20"/>
        </w:rPr>
        <w:t xml:space="preserve">s by ETB sorbent increased </w:t>
      </w:r>
      <w:r w:rsidR="00952006" w:rsidRPr="002328E0">
        <w:rPr>
          <w:rFonts w:ascii="Times New Roman" w:hAnsi="Times New Roman"/>
          <w:sz w:val="20"/>
          <w:szCs w:val="20"/>
        </w:rPr>
        <w:t xml:space="preserve">slightly </w:t>
      </w:r>
      <w:r w:rsidRPr="002328E0">
        <w:rPr>
          <w:rFonts w:ascii="Times New Roman" w:hAnsi="Times New Roman"/>
          <w:sz w:val="20"/>
          <w:szCs w:val="20"/>
        </w:rPr>
        <w:t xml:space="preserve">with higher pH value. For example, </w:t>
      </w:r>
      <w:proofErr w:type="gramStart"/>
      <w:r w:rsidRPr="002328E0">
        <w:rPr>
          <w:rFonts w:ascii="Times New Roman" w:hAnsi="Times New Roman"/>
          <w:sz w:val="20"/>
          <w:szCs w:val="20"/>
        </w:rPr>
        <w:t>Zn(</w:t>
      </w:r>
      <w:proofErr w:type="gramEnd"/>
      <w:r w:rsidRPr="002328E0">
        <w:rPr>
          <w:rFonts w:ascii="Times New Roman" w:hAnsi="Times New Roman"/>
          <w:sz w:val="20"/>
          <w:szCs w:val="20"/>
        </w:rPr>
        <w:t xml:space="preserve">II) and Pb(II) </w:t>
      </w:r>
      <w:r w:rsidR="00A9307D">
        <w:rPr>
          <w:rFonts w:ascii="Times New Roman" w:hAnsi="Times New Roman"/>
          <w:sz w:val="20"/>
          <w:szCs w:val="20"/>
        </w:rPr>
        <w:t>sorption capacitie</w:t>
      </w:r>
      <w:r w:rsidRPr="002328E0">
        <w:rPr>
          <w:rFonts w:ascii="Times New Roman" w:hAnsi="Times New Roman"/>
          <w:sz w:val="20"/>
          <w:szCs w:val="20"/>
        </w:rPr>
        <w:t xml:space="preserve">s by ETB have increased at </w:t>
      </w:r>
      <w:r w:rsidR="00366109">
        <w:rPr>
          <w:rFonts w:ascii="Times New Roman" w:hAnsi="Times New Roman"/>
          <w:sz w:val="20"/>
          <w:szCs w:val="20"/>
        </w:rPr>
        <w:t>around</w:t>
      </w:r>
      <w:r w:rsidRPr="002328E0">
        <w:rPr>
          <w:rFonts w:ascii="Times New Roman" w:hAnsi="Times New Roman"/>
          <w:sz w:val="20"/>
          <w:szCs w:val="20"/>
        </w:rPr>
        <w:t xml:space="preserve"> pH 7. </w:t>
      </w:r>
      <w:r w:rsidR="00952006" w:rsidRPr="002328E0">
        <w:rPr>
          <w:rFonts w:ascii="Times New Roman" w:hAnsi="Times New Roman"/>
          <w:sz w:val="20"/>
          <w:szCs w:val="20"/>
        </w:rPr>
        <w:t xml:space="preserve">This may be due to partial precipitation into metal hydroxides. Even though metal </w:t>
      </w:r>
      <w:r w:rsidR="00A9307D">
        <w:rPr>
          <w:rFonts w:ascii="Times New Roman" w:hAnsi="Times New Roman"/>
          <w:sz w:val="20"/>
          <w:szCs w:val="20"/>
        </w:rPr>
        <w:t>sorption capacitie</w:t>
      </w:r>
      <w:r w:rsidR="00952006" w:rsidRPr="002328E0">
        <w:rPr>
          <w:rFonts w:ascii="Times New Roman" w:hAnsi="Times New Roman"/>
          <w:sz w:val="20"/>
          <w:szCs w:val="20"/>
        </w:rPr>
        <w:t>s by ETB were marginally higher than beads</w:t>
      </w:r>
      <w:r w:rsidR="009C1622">
        <w:rPr>
          <w:rFonts w:ascii="Times New Roman" w:hAnsi="Times New Roman"/>
          <w:sz w:val="20"/>
          <w:szCs w:val="20"/>
        </w:rPr>
        <w:t xml:space="preserve"> E</w:t>
      </w:r>
      <w:r w:rsidR="00952006" w:rsidRPr="002328E0">
        <w:rPr>
          <w:rFonts w:ascii="Times New Roman" w:hAnsi="Times New Roman"/>
          <w:sz w:val="20"/>
          <w:szCs w:val="20"/>
        </w:rPr>
        <w:t>, t</w:t>
      </w:r>
      <w:r w:rsidRPr="002328E0">
        <w:rPr>
          <w:rFonts w:ascii="Times New Roman" w:hAnsi="Times New Roman"/>
          <w:sz w:val="20"/>
          <w:szCs w:val="20"/>
        </w:rPr>
        <w:t xml:space="preserve">he </w:t>
      </w:r>
      <w:r w:rsidR="00952006" w:rsidRPr="002328E0">
        <w:rPr>
          <w:rFonts w:ascii="Times New Roman" w:hAnsi="Times New Roman"/>
          <w:sz w:val="20"/>
          <w:szCs w:val="20"/>
        </w:rPr>
        <w:t>acid stability of ETB were far greater than beads</w:t>
      </w:r>
      <w:r w:rsidR="009C1622">
        <w:rPr>
          <w:rFonts w:ascii="Times New Roman" w:hAnsi="Times New Roman"/>
          <w:sz w:val="20"/>
          <w:szCs w:val="20"/>
        </w:rPr>
        <w:t xml:space="preserve"> E</w:t>
      </w:r>
      <w:r w:rsidR="00952006" w:rsidRPr="002328E0">
        <w:rPr>
          <w:rFonts w:ascii="Times New Roman" w:hAnsi="Times New Roman"/>
          <w:sz w:val="20"/>
          <w:szCs w:val="20"/>
        </w:rPr>
        <w:t>. I</w:t>
      </w:r>
      <w:r w:rsidRPr="002328E0">
        <w:rPr>
          <w:rFonts w:ascii="Times New Roman" w:hAnsi="Times New Roman"/>
          <w:sz w:val="20"/>
          <w:szCs w:val="20"/>
        </w:rPr>
        <w:t xml:space="preserve">ntroduction of thiocarbamoyl crosslinks to </w:t>
      </w:r>
      <w:r w:rsidR="00952006" w:rsidRPr="002328E0">
        <w:rPr>
          <w:rFonts w:ascii="Times New Roman" w:hAnsi="Times New Roman"/>
          <w:sz w:val="20"/>
          <w:szCs w:val="20"/>
        </w:rPr>
        <w:t xml:space="preserve">ETB </w:t>
      </w:r>
      <w:r w:rsidRPr="002328E0">
        <w:rPr>
          <w:rFonts w:ascii="Times New Roman" w:hAnsi="Times New Roman"/>
          <w:sz w:val="20"/>
          <w:szCs w:val="20"/>
        </w:rPr>
        <w:t>structure</w:t>
      </w:r>
      <w:r w:rsidR="00952006" w:rsidRPr="002328E0">
        <w:rPr>
          <w:rFonts w:ascii="Times New Roman" w:hAnsi="Times New Roman"/>
          <w:sz w:val="20"/>
          <w:szCs w:val="20"/>
        </w:rPr>
        <w:t xml:space="preserve"> enhanced its resistance to acid attack</w:t>
      </w:r>
      <w:r w:rsidRPr="002328E0">
        <w:rPr>
          <w:rFonts w:ascii="Times New Roman" w:hAnsi="Times New Roman"/>
          <w:sz w:val="20"/>
          <w:szCs w:val="20"/>
        </w:rPr>
        <w:t xml:space="preserve">. </w:t>
      </w:r>
      <w:r w:rsidR="00952006" w:rsidRPr="002328E0">
        <w:rPr>
          <w:rFonts w:ascii="Times New Roman" w:hAnsi="Times New Roman"/>
          <w:sz w:val="20"/>
          <w:szCs w:val="20"/>
        </w:rPr>
        <w:t xml:space="preserve">As compared to ETB, </w:t>
      </w:r>
      <w:r w:rsidRPr="002328E0">
        <w:rPr>
          <w:rFonts w:ascii="Times New Roman" w:hAnsi="Times New Roman"/>
          <w:sz w:val="20"/>
          <w:szCs w:val="20"/>
        </w:rPr>
        <w:t xml:space="preserve">beads </w:t>
      </w:r>
      <w:r w:rsidR="009C1622">
        <w:rPr>
          <w:rFonts w:ascii="Times New Roman" w:hAnsi="Times New Roman"/>
          <w:sz w:val="20"/>
          <w:szCs w:val="20"/>
        </w:rPr>
        <w:t xml:space="preserve">E </w:t>
      </w:r>
      <w:r w:rsidRPr="002328E0">
        <w:rPr>
          <w:rFonts w:ascii="Times New Roman" w:hAnsi="Times New Roman"/>
          <w:sz w:val="20"/>
          <w:szCs w:val="20"/>
        </w:rPr>
        <w:t>were completely dissolved at pH &lt; 3.</w:t>
      </w:r>
    </w:p>
    <w:p w:rsidR="00A26E6F" w:rsidRDefault="00A26E6F" w:rsidP="004963FA">
      <w:pPr>
        <w:spacing w:after="0" w:line="240" w:lineRule="auto"/>
        <w:contextualSpacing/>
        <w:jc w:val="both"/>
        <w:rPr>
          <w:rFonts w:ascii="Times New Roman" w:hAnsi="Times New Roman"/>
          <w:sz w:val="20"/>
          <w:szCs w:val="20"/>
        </w:rPr>
      </w:pPr>
    </w:p>
    <w:p w:rsidR="00A26E6F" w:rsidRPr="002328E0" w:rsidRDefault="00A26E6F" w:rsidP="004963FA">
      <w:pPr>
        <w:spacing w:after="0" w:line="240" w:lineRule="auto"/>
        <w:contextualSpacing/>
        <w:jc w:val="both"/>
        <w:rPr>
          <w:rFonts w:ascii="Times New Roman" w:hAnsi="Times New Roman"/>
          <w:sz w:val="20"/>
          <w:szCs w:val="20"/>
        </w:rPr>
      </w:pPr>
    </w:p>
    <w:p w:rsidR="00A9307D" w:rsidRPr="00A9307D" w:rsidRDefault="005A2FAD" w:rsidP="004963FA">
      <w:pPr>
        <w:spacing w:after="0" w:line="240" w:lineRule="auto"/>
        <w:contextualSpacing/>
        <w:jc w:val="center"/>
        <w:rPr>
          <w:rFonts w:ascii="Times New Roman" w:hAnsi="Times New Roman"/>
          <w:b/>
          <w:sz w:val="18"/>
          <w:szCs w:val="18"/>
        </w:rPr>
      </w:pPr>
      <w:r w:rsidRPr="005A2FAD">
        <w:rPr>
          <w:rFonts w:ascii="Times New Roman" w:hAnsi="Times New Roman"/>
          <w:b/>
          <w:noProof/>
          <w:sz w:val="18"/>
          <w:szCs w:val="18"/>
          <w:lang w:val="en-US"/>
        </w:rPr>
        <w:drawing>
          <wp:inline distT="0" distB="0" distL="0" distR="0" wp14:anchorId="40B45B55" wp14:editId="62209B9A">
            <wp:extent cx="2482947" cy="1800000"/>
            <wp:effectExtent l="0" t="0" r="0" b="0"/>
            <wp:docPr id="1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4963FA" w:rsidRPr="00A9307D">
        <w:rPr>
          <w:rFonts w:ascii="Times New Roman" w:hAnsi="Times New Roman"/>
          <w:noProof/>
          <w:sz w:val="18"/>
          <w:szCs w:val="18"/>
          <w:lang w:val="en-US"/>
        </w:rPr>
        <w:drawing>
          <wp:inline distT="0" distB="0" distL="0" distR="0" wp14:anchorId="17FE46FA" wp14:editId="10F5AB1B">
            <wp:extent cx="3214468" cy="1800000"/>
            <wp:effectExtent l="0" t="0" r="0" b="0"/>
            <wp:docPr id="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2B5DD7" w:rsidRPr="002B5DD7" w:rsidRDefault="002B5DD7" w:rsidP="002B5DD7">
      <w:pPr>
        <w:spacing w:after="0" w:line="240" w:lineRule="auto"/>
        <w:contextualSpacing/>
        <w:rPr>
          <w:rFonts w:ascii="Times New Roman" w:hAnsi="Times New Roman"/>
          <w:b/>
          <w:sz w:val="18"/>
          <w:szCs w:val="18"/>
        </w:rPr>
      </w:pP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sidRPr="002B5DD7">
        <w:rPr>
          <w:rFonts w:ascii="Times New Roman" w:hAnsi="Times New Roman"/>
          <w:b/>
          <w:sz w:val="18"/>
          <w:szCs w:val="18"/>
        </w:rPr>
        <w:t>(</w:t>
      </w:r>
      <w:proofErr w:type="spellStart"/>
      <w:r w:rsidRPr="002B5DD7">
        <w:rPr>
          <w:rFonts w:ascii="Times New Roman" w:hAnsi="Times New Roman"/>
          <w:b/>
          <w:sz w:val="18"/>
          <w:szCs w:val="18"/>
        </w:rPr>
        <w:t>i</w:t>
      </w:r>
      <w:proofErr w:type="spellEnd"/>
      <w:r w:rsidRPr="002B5DD7">
        <w:rPr>
          <w:rFonts w:ascii="Times New Roman" w:hAnsi="Times New Roman"/>
          <w:b/>
          <w:sz w:val="18"/>
          <w:szCs w:val="18"/>
        </w:rPr>
        <w:t>)</w:t>
      </w:r>
      <w:r w:rsidRPr="002B5DD7">
        <w:rPr>
          <w:rFonts w:ascii="Times New Roman" w:hAnsi="Times New Roman"/>
          <w:b/>
          <w:sz w:val="18"/>
          <w:szCs w:val="18"/>
        </w:rPr>
        <w:tab/>
      </w:r>
      <w:r w:rsidRPr="002B5DD7">
        <w:rPr>
          <w:rFonts w:ascii="Times New Roman" w:hAnsi="Times New Roman"/>
          <w:b/>
          <w:sz w:val="18"/>
          <w:szCs w:val="18"/>
        </w:rPr>
        <w:tab/>
      </w:r>
      <w:r w:rsidRPr="002B5DD7">
        <w:rPr>
          <w:rFonts w:ascii="Times New Roman" w:hAnsi="Times New Roman"/>
          <w:b/>
          <w:sz w:val="18"/>
          <w:szCs w:val="18"/>
        </w:rPr>
        <w:tab/>
      </w:r>
      <w:r w:rsidRPr="002B5DD7">
        <w:rPr>
          <w:rFonts w:ascii="Times New Roman" w:hAnsi="Times New Roman"/>
          <w:b/>
          <w:sz w:val="18"/>
          <w:szCs w:val="18"/>
        </w:rPr>
        <w:tab/>
      </w:r>
      <w:r w:rsidRPr="002B5DD7">
        <w:rPr>
          <w:rFonts w:ascii="Times New Roman" w:hAnsi="Times New Roman"/>
          <w:b/>
          <w:sz w:val="18"/>
          <w:szCs w:val="18"/>
        </w:rPr>
        <w:tab/>
        <w:t>(</w:t>
      </w:r>
      <w:proofErr w:type="gramStart"/>
      <w:r w:rsidRPr="002B5DD7">
        <w:rPr>
          <w:rFonts w:ascii="Times New Roman" w:hAnsi="Times New Roman"/>
          <w:b/>
          <w:sz w:val="18"/>
          <w:szCs w:val="18"/>
        </w:rPr>
        <w:t>ii</w:t>
      </w:r>
      <w:proofErr w:type="gramEnd"/>
      <w:r w:rsidRPr="002B5DD7">
        <w:rPr>
          <w:rFonts w:ascii="Times New Roman" w:hAnsi="Times New Roman"/>
          <w:b/>
          <w:sz w:val="18"/>
          <w:szCs w:val="18"/>
        </w:rPr>
        <w:t>)</w:t>
      </w:r>
    </w:p>
    <w:p w:rsidR="00A26E6F" w:rsidRDefault="00A26E6F" w:rsidP="004963FA">
      <w:pPr>
        <w:spacing w:after="0" w:line="240" w:lineRule="auto"/>
        <w:contextualSpacing/>
        <w:jc w:val="center"/>
        <w:rPr>
          <w:rFonts w:ascii="Times New Roman" w:hAnsi="Times New Roman"/>
          <w:sz w:val="18"/>
          <w:szCs w:val="18"/>
        </w:rPr>
      </w:pPr>
    </w:p>
    <w:p w:rsidR="00A9307D" w:rsidRPr="0089007A" w:rsidRDefault="00A9307D" w:rsidP="0089007A">
      <w:pPr>
        <w:spacing w:after="0" w:line="240" w:lineRule="auto"/>
        <w:ind w:left="851" w:hanging="851"/>
        <w:contextualSpacing/>
        <w:jc w:val="both"/>
        <w:rPr>
          <w:rFonts w:ascii="Times New Roman" w:hAnsi="Times New Roman"/>
          <w:sz w:val="20"/>
          <w:szCs w:val="18"/>
        </w:rPr>
      </w:pPr>
      <w:proofErr w:type="gramStart"/>
      <w:r w:rsidRPr="0089007A">
        <w:rPr>
          <w:rFonts w:ascii="Times New Roman" w:hAnsi="Times New Roman"/>
          <w:sz w:val="20"/>
          <w:szCs w:val="18"/>
        </w:rPr>
        <w:t xml:space="preserve">Figure </w:t>
      </w:r>
      <w:r w:rsidR="00A26E6F" w:rsidRPr="0089007A">
        <w:rPr>
          <w:rFonts w:ascii="Times New Roman" w:hAnsi="Times New Roman"/>
          <w:sz w:val="20"/>
          <w:szCs w:val="18"/>
        </w:rPr>
        <w:t>4</w:t>
      </w:r>
      <w:r w:rsidRPr="0089007A">
        <w:rPr>
          <w:rFonts w:ascii="Times New Roman" w:hAnsi="Times New Roman"/>
          <w:sz w:val="20"/>
          <w:szCs w:val="18"/>
        </w:rPr>
        <w:t>.</w:t>
      </w:r>
      <w:proofErr w:type="gramEnd"/>
      <w:r w:rsidRPr="0089007A">
        <w:rPr>
          <w:rFonts w:ascii="Times New Roman" w:hAnsi="Times New Roman"/>
          <w:sz w:val="20"/>
          <w:szCs w:val="18"/>
        </w:rPr>
        <w:t xml:space="preserve"> </w:t>
      </w:r>
      <w:proofErr w:type="gramStart"/>
      <w:r w:rsidRPr="0089007A">
        <w:rPr>
          <w:rFonts w:ascii="Times New Roman" w:hAnsi="Times New Roman"/>
          <w:sz w:val="20"/>
          <w:szCs w:val="18"/>
        </w:rPr>
        <w:t>Zn(</w:t>
      </w:r>
      <w:proofErr w:type="gramEnd"/>
      <w:r w:rsidRPr="0089007A">
        <w:rPr>
          <w:rFonts w:ascii="Times New Roman" w:hAnsi="Times New Roman"/>
          <w:sz w:val="20"/>
          <w:szCs w:val="18"/>
        </w:rPr>
        <w:t>II) and Pb(II) sorption capacity (%</w:t>
      </w:r>
      <w:r w:rsidR="00326968" w:rsidRPr="0089007A">
        <w:rPr>
          <w:rFonts w:ascii="Times New Roman" w:hAnsi="Times New Roman"/>
          <w:sz w:val="20"/>
          <w:szCs w:val="18"/>
        </w:rPr>
        <w:t xml:space="preserve"> and mg/g</w:t>
      </w:r>
      <w:r w:rsidRPr="0089007A">
        <w:rPr>
          <w:rFonts w:ascii="Times New Roman" w:hAnsi="Times New Roman"/>
          <w:sz w:val="20"/>
          <w:szCs w:val="18"/>
        </w:rPr>
        <w:t xml:space="preserve">) by chitosan beads </w:t>
      </w:r>
      <w:r w:rsidR="009C1622" w:rsidRPr="0089007A">
        <w:rPr>
          <w:rFonts w:ascii="Times New Roman" w:hAnsi="Times New Roman"/>
          <w:sz w:val="20"/>
          <w:szCs w:val="18"/>
        </w:rPr>
        <w:t xml:space="preserve">(E) </w:t>
      </w:r>
      <w:r w:rsidRPr="0089007A">
        <w:rPr>
          <w:rFonts w:ascii="Times New Roman" w:hAnsi="Times New Roman"/>
          <w:sz w:val="20"/>
          <w:szCs w:val="18"/>
        </w:rPr>
        <w:t xml:space="preserve">and ETB as a function of </w:t>
      </w:r>
      <w:r w:rsidR="004963FA" w:rsidRPr="0089007A">
        <w:rPr>
          <w:rFonts w:ascii="Times New Roman" w:hAnsi="Times New Roman"/>
          <w:b/>
          <w:sz w:val="20"/>
          <w:szCs w:val="18"/>
        </w:rPr>
        <w:t>(</w:t>
      </w:r>
      <w:proofErr w:type="spellStart"/>
      <w:r w:rsidR="004963FA" w:rsidRPr="0089007A">
        <w:rPr>
          <w:rFonts w:ascii="Times New Roman" w:hAnsi="Times New Roman"/>
          <w:b/>
          <w:sz w:val="20"/>
          <w:szCs w:val="18"/>
        </w:rPr>
        <w:t>i</w:t>
      </w:r>
      <w:proofErr w:type="spellEnd"/>
      <w:r w:rsidR="004963FA" w:rsidRPr="0089007A">
        <w:rPr>
          <w:rFonts w:ascii="Times New Roman" w:hAnsi="Times New Roman"/>
          <w:b/>
          <w:sz w:val="20"/>
          <w:szCs w:val="18"/>
        </w:rPr>
        <w:t>)</w:t>
      </w:r>
      <w:r w:rsidR="004963FA" w:rsidRPr="0089007A">
        <w:rPr>
          <w:rFonts w:ascii="Times New Roman" w:hAnsi="Times New Roman"/>
          <w:sz w:val="20"/>
          <w:szCs w:val="18"/>
        </w:rPr>
        <w:t xml:space="preserve"> </w:t>
      </w:r>
      <w:r w:rsidRPr="0089007A">
        <w:rPr>
          <w:rFonts w:ascii="Times New Roman" w:hAnsi="Times New Roman"/>
          <w:sz w:val="20"/>
          <w:szCs w:val="18"/>
        </w:rPr>
        <w:t>sorbent dosage (g/L)</w:t>
      </w:r>
      <w:r w:rsidR="004963FA" w:rsidRPr="0089007A">
        <w:rPr>
          <w:rFonts w:ascii="Times New Roman" w:hAnsi="Times New Roman"/>
          <w:sz w:val="20"/>
          <w:szCs w:val="18"/>
        </w:rPr>
        <w:t xml:space="preserve">, and </w:t>
      </w:r>
      <w:r w:rsidR="004963FA" w:rsidRPr="0089007A">
        <w:rPr>
          <w:rFonts w:ascii="Times New Roman" w:hAnsi="Times New Roman"/>
          <w:b/>
          <w:sz w:val="20"/>
          <w:szCs w:val="18"/>
        </w:rPr>
        <w:t>(ii)</w:t>
      </w:r>
      <w:r w:rsidR="004963FA" w:rsidRPr="0089007A">
        <w:rPr>
          <w:rFonts w:ascii="Times New Roman" w:hAnsi="Times New Roman"/>
          <w:sz w:val="20"/>
          <w:szCs w:val="18"/>
        </w:rPr>
        <w:t xml:space="preserve"> initial pH</w:t>
      </w:r>
    </w:p>
    <w:p w:rsidR="000B732C" w:rsidRDefault="000B732C" w:rsidP="004963FA">
      <w:pPr>
        <w:spacing w:after="0" w:line="240" w:lineRule="auto"/>
        <w:contextualSpacing/>
        <w:rPr>
          <w:rFonts w:ascii="Times New Roman" w:hAnsi="Times New Roman"/>
          <w:sz w:val="18"/>
          <w:szCs w:val="18"/>
        </w:rPr>
      </w:pPr>
    </w:p>
    <w:p w:rsidR="00147BB0" w:rsidRPr="00A9307D" w:rsidRDefault="00147BB0" w:rsidP="004963FA">
      <w:pPr>
        <w:spacing w:after="0" w:line="240" w:lineRule="auto"/>
        <w:contextualSpacing/>
        <w:rPr>
          <w:rFonts w:ascii="Times New Roman" w:hAnsi="Times New Roman"/>
          <w:sz w:val="18"/>
          <w:szCs w:val="18"/>
        </w:rPr>
      </w:pPr>
    </w:p>
    <w:p w:rsidR="00952006" w:rsidRPr="002328E0" w:rsidRDefault="00952006" w:rsidP="002328E0">
      <w:pPr>
        <w:spacing w:after="0" w:line="240" w:lineRule="auto"/>
        <w:jc w:val="both"/>
        <w:rPr>
          <w:rFonts w:ascii="Times New Roman" w:hAnsi="Times New Roman"/>
          <w:b/>
          <w:sz w:val="20"/>
          <w:szCs w:val="20"/>
        </w:rPr>
      </w:pPr>
      <w:r w:rsidRPr="002328E0">
        <w:rPr>
          <w:rFonts w:ascii="Times New Roman" w:hAnsi="Times New Roman"/>
          <w:b/>
          <w:sz w:val="20"/>
          <w:szCs w:val="20"/>
        </w:rPr>
        <w:t>Effects of contact time</w:t>
      </w:r>
    </w:p>
    <w:p w:rsidR="004963FA" w:rsidRDefault="004A17AF" w:rsidP="00AC6BF4">
      <w:pPr>
        <w:spacing w:after="0" w:line="240" w:lineRule="auto"/>
        <w:contextualSpacing/>
        <w:jc w:val="both"/>
        <w:rPr>
          <w:rFonts w:ascii="Times New Roman" w:hAnsi="Times New Roman"/>
          <w:sz w:val="20"/>
          <w:szCs w:val="20"/>
        </w:rPr>
      </w:pPr>
      <w:r w:rsidRPr="002328E0">
        <w:rPr>
          <w:rFonts w:ascii="Times New Roman" w:hAnsi="Times New Roman"/>
          <w:sz w:val="20"/>
          <w:szCs w:val="20"/>
        </w:rPr>
        <w:t xml:space="preserve">Rapid metal </w:t>
      </w:r>
      <w:r w:rsidR="00A9307D">
        <w:rPr>
          <w:rFonts w:ascii="Times New Roman" w:hAnsi="Times New Roman"/>
          <w:sz w:val="20"/>
          <w:szCs w:val="20"/>
        </w:rPr>
        <w:t>sorption capacity</w:t>
      </w:r>
      <w:r w:rsidRPr="002328E0">
        <w:rPr>
          <w:rFonts w:ascii="Times New Roman" w:hAnsi="Times New Roman"/>
          <w:sz w:val="20"/>
          <w:szCs w:val="20"/>
        </w:rPr>
        <w:t xml:space="preserve"> was observed from the beginning until equilibrium. </w:t>
      </w:r>
      <w:r w:rsidR="00952006" w:rsidRPr="002328E0">
        <w:rPr>
          <w:rFonts w:ascii="Times New Roman" w:hAnsi="Times New Roman"/>
          <w:sz w:val="20"/>
          <w:szCs w:val="20"/>
        </w:rPr>
        <w:t xml:space="preserve">The </w:t>
      </w:r>
      <w:proofErr w:type="gramStart"/>
      <w:r w:rsidR="005728EC" w:rsidRPr="002328E0">
        <w:rPr>
          <w:rFonts w:ascii="Times New Roman" w:hAnsi="Times New Roman"/>
          <w:sz w:val="20"/>
          <w:szCs w:val="20"/>
        </w:rPr>
        <w:t>Zn(</w:t>
      </w:r>
      <w:proofErr w:type="gramEnd"/>
      <w:r w:rsidR="005728EC" w:rsidRPr="002328E0">
        <w:rPr>
          <w:rFonts w:ascii="Times New Roman" w:hAnsi="Times New Roman"/>
          <w:sz w:val="20"/>
          <w:szCs w:val="20"/>
        </w:rPr>
        <w:t xml:space="preserve">II) and Pb(II) </w:t>
      </w:r>
      <w:r w:rsidR="00952006" w:rsidRPr="002328E0">
        <w:rPr>
          <w:rFonts w:ascii="Times New Roman" w:hAnsi="Times New Roman"/>
          <w:sz w:val="20"/>
          <w:szCs w:val="20"/>
        </w:rPr>
        <w:t>sorption equilibrium for E</w:t>
      </w:r>
      <w:r w:rsidR="005728EC" w:rsidRPr="002328E0">
        <w:rPr>
          <w:rFonts w:ascii="Times New Roman" w:hAnsi="Times New Roman"/>
          <w:sz w:val="20"/>
          <w:szCs w:val="20"/>
        </w:rPr>
        <w:t>TB were</w:t>
      </w:r>
      <w:r w:rsidR="00952006" w:rsidRPr="002328E0">
        <w:rPr>
          <w:rFonts w:ascii="Times New Roman" w:hAnsi="Times New Roman"/>
          <w:sz w:val="20"/>
          <w:szCs w:val="20"/>
        </w:rPr>
        <w:t xml:space="preserve"> achieved at </w:t>
      </w:r>
      <w:r w:rsidRPr="002328E0">
        <w:rPr>
          <w:rFonts w:ascii="Times New Roman" w:hAnsi="Times New Roman"/>
          <w:sz w:val="20"/>
          <w:szCs w:val="20"/>
        </w:rPr>
        <w:t xml:space="preserve">500 and </w:t>
      </w:r>
      <w:r w:rsidR="00952006" w:rsidRPr="002328E0">
        <w:rPr>
          <w:rFonts w:ascii="Times New Roman" w:hAnsi="Times New Roman"/>
          <w:sz w:val="20"/>
          <w:szCs w:val="20"/>
        </w:rPr>
        <w:t>1000</w:t>
      </w:r>
      <w:r w:rsidR="00952006" w:rsidRPr="002328E0">
        <w:rPr>
          <w:rFonts w:ascii="Times New Roman" w:hAnsi="Times New Roman"/>
          <w:sz w:val="20"/>
          <w:szCs w:val="20"/>
          <w:vertAlign w:val="superscript"/>
        </w:rPr>
        <w:t>th</w:t>
      </w:r>
      <w:r w:rsidR="00952006" w:rsidRPr="002328E0">
        <w:rPr>
          <w:rFonts w:ascii="Times New Roman" w:hAnsi="Times New Roman"/>
          <w:sz w:val="20"/>
          <w:szCs w:val="20"/>
        </w:rPr>
        <w:t xml:space="preserve"> minute</w:t>
      </w:r>
      <w:r w:rsidRPr="002328E0">
        <w:rPr>
          <w:rFonts w:ascii="Times New Roman" w:hAnsi="Times New Roman"/>
          <w:sz w:val="20"/>
          <w:szCs w:val="20"/>
        </w:rPr>
        <w:t xml:space="preserve"> respectively</w:t>
      </w:r>
      <w:r w:rsidR="005728EC" w:rsidRPr="002328E0">
        <w:rPr>
          <w:rFonts w:ascii="Times New Roman" w:hAnsi="Times New Roman"/>
          <w:sz w:val="20"/>
          <w:szCs w:val="20"/>
        </w:rPr>
        <w:t xml:space="preserve">, where the equilibrium Zn(II) and Pb(II) </w:t>
      </w:r>
      <w:r w:rsidR="00A9307D">
        <w:rPr>
          <w:rFonts w:ascii="Times New Roman" w:hAnsi="Times New Roman"/>
          <w:sz w:val="20"/>
          <w:szCs w:val="20"/>
        </w:rPr>
        <w:t>sorption capacities</w:t>
      </w:r>
      <w:r w:rsidR="005728EC" w:rsidRPr="002328E0">
        <w:rPr>
          <w:rFonts w:ascii="Times New Roman" w:hAnsi="Times New Roman"/>
          <w:sz w:val="20"/>
          <w:szCs w:val="20"/>
        </w:rPr>
        <w:t xml:space="preserve"> </w:t>
      </w:r>
      <w:r w:rsidR="006C369D" w:rsidRPr="002328E0">
        <w:rPr>
          <w:rFonts w:ascii="Times New Roman" w:hAnsi="Times New Roman"/>
          <w:sz w:val="20"/>
          <w:szCs w:val="20"/>
        </w:rPr>
        <w:t>were 4.9 and 85 mg/g respectively</w:t>
      </w:r>
      <w:r w:rsidR="00EE50C8" w:rsidRPr="002328E0">
        <w:rPr>
          <w:rFonts w:ascii="Times New Roman" w:hAnsi="Times New Roman"/>
          <w:sz w:val="20"/>
          <w:szCs w:val="20"/>
        </w:rPr>
        <w:t xml:space="preserve"> (Fig</w:t>
      </w:r>
      <w:r w:rsidR="002B5DD7">
        <w:rPr>
          <w:rFonts w:ascii="Times New Roman" w:hAnsi="Times New Roman"/>
          <w:sz w:val="20"/>
          <w:szCs w:val="20"/>
        </w:rPr>
        <w:t>ure</w:t>
      </w:r>
      <w:r w:rsidR="00EE50C8" w:rsidRPr="002328E0">
        <w:rPr>
          <w:rFonts w:ascii="Times New Roman" w:hAnsi="Times New Roman"/>
          <w:sz w:val="20"/>
          <w:szCs w:val="20"/>
        </w:rPr>
        <w:t xml:space="preserve"> </w:t>
      </w:r>
      <w:r w:rsidR="00A26E6F">
        <w:rPr>
          <w:rFonts w:ascii="Times New Roman" w:hAnsi="Times New Roman"/>
          <w:sz w:val="20"/>
          <w:szCs w:val="20"/>
        </w:rPr>
        <w:t>5</w:t>
      </w:r>
      <w:r w:rsidR="00EE50C8" w:rsidRPr="002328E0">
        <w:rPr>
          <w:rFonts w:ascii="Times New Roman" w:hAnsi="Times New Roman"/>
          <w:sz w:val="20"/>
          <w:szCs w:val="20"/>
        </w:rPr>
        <w:t>)</w:t>
      </w:r>
      <w:r w:rsidR="005728EC" w:rsidRPr="002328E0">
        <w:rPr>
          <w:rFonts w:ascii="Times New Roman" w:hAnsi="Times New Roman"/>
          <w:sz w:val="20"/>
          <w:szCs w:val="20"/>
        </w:rPr>
        <w:t>.</w:t>
      </w:r>
      <w:r w:rsidR="006C369D" w:rsidRPr="002328E0">
        <w:rPr>
          <w:rFonts w:ascii="Times New Roman" w:hAnsi="Times New Roman"/>
          <w:sz w:val="20"/>
          <w:szCs w:val="20"/>
        </w:rPr>
        <w:t xml:space="preserve"> </w:t>
      </w:r>
      <w:r w:rsidR="00FE6867" w:rsidRPr="002328E0">
        <w:rPr>
          <w:rFonts w:ascii="Times New Roman" w:hAnsi="Times New Roman"/>
          <w:sz w:val="20"/>
          <w:szCs w:val="20"/>
        </w:rPr>
        <w:t xml:space="preserve">The </w:t>
      </w:r>
      <w:r w:rsidR="000B732C" w:rsidRPr="002328E0">
        <w:rPr>
          <w:rFonts w:ascii="Times New Roman" w:hAnsi="Times New Roman"/>
          <w:sz w:val="20"/>
          <w:szCs w:val="20"/>
        </w:rPr>
        <w:t xml:space="preserve">sorption kinetics of ETB is shown in Table 1. The </w:t>
      </w:r>
      <w:r w:rsidR="002C2D15" w:rsidRPr="002328E0">
        <w:rPr>
          <w:rFonts w:ascii="Times New Roman" w:hAnsi="Times New Roman"/>
          <w:sz w:val="20"/>
          <w:szCs w:val="20"/>
        </w:rPr>
        <w:t xml:space="preserve">kinetic data for </w:t>
      </w:r>
      <w:proofErr w:type="gramStart"/>
      <w:r w:rsidR="000B732C" w:rsidRPr="002328E0">
        <w:rPr>
          <w:rFonts w:ascii="Times New Roman" w:hAnsi="Times New Roman"/>
          <w:sz w:val="20"/>
          <w:szCs w:val="20"/>
        </w:rPr>
        <w:t>Zn(</w:t>
      </w:r>
      <w:proofErr w:type="gramEnd"/>
      <w:r w:rsidR="000B732C" w:rsidRPr="002328E0">
        <w:rPr>
          <w:rFonts w:ascii="Times New Roman" w:hAnsi="Times New Roman"/>
          <w:sz w:val="20"/>
          <w:szCs w:val="20"/>
        </w:rPr>
        <w:t>II) and Pb(II)</w:t>
      </w:r>
      <w:r w:rsidR="00FE6867" w:rsidRPr="002328E0">
        <w:rPr>
          <w:rFonts w:ascii="Times New Roman" w:hAnsi="Times New Roman"/>
          <w:sz w:val="20"/>
          <w:szCs w:val="20"/>
        </w:rPr>
        <w:t xml:space="preserve"> </w:t>
      </w:r>
      <w:r w:rsidR="000B732C" w:rsidRPr="002328E0">
        <w:rPr>
          <w:rFonts w:ascii="Times New Roman" w:hAnsi="Times New Roman"/>
          <w:sz w:val="20"/>
          <w:szCs w:val="20"/>
        </w:rPr>
        <w:t xml:space="preserve">sorption </w:t>
      </w:r>
      <w:r w:rsidR="002C2D15" w:rsidRPr="002328E0">
        <w:rPr>
          <w:rFonts w:ascii="Times New Roman" w:hAnsi="Times New Roman"/>
          <w:sz w:val="20"/>
          <w:szCs w:val="20"/>
        </w:rPr>
        <w:t xml:space="preserve">by ETB </w:t>
      </w:r>
      <w:r w:rsidR="000B732C" w:rsidRPr="002328E0">
        <w:rPr>
          <w:rFonts w:ascii="Times New Roman" w:hAnsi="Times New Roman"/>
          <w:sz w:val="20"/>
          <w:szCs w:val="20"/>
        </w:rPr>
        <w:t>fit</w:t>
      </w:r>
      <w:r w:rsidR="002C2D15" w:rsidRPr="002328E0">
        <w:rPr>
          <w:rFonts w:ascii="Times New Roman" w:hAnsi="Times New Roman"/>
          <w:sz w:val="20"/>
          <w:szCs w:val="20"/>
        </w:rPr>
        <w:t>ted</w:t>
      </w:r>
      <w:r w:rsidR="000B732C" w:rsidRPr="002328E0">
        <w:rPr>
          <w:rFonts w:ascii="Times New Roman" w:hAnsi="Times New Roman"/>
          <w:sz w:val="20"/>
          <w:szCs w:val="20"/>
        </w:rPr>
        <w:t xml:space="preserve"> well with </w:t>
      </w:r>
      <w:proofErr w:type="spellStart"/>
      <w:r w:rsidR="000B732C" w:rsidRPr="002328E0">
        <w:rPr>
          <w:rFonts w:ascii="Times New Roman" w:hAnsi="Times New Roman"/>
          <w:sz w:val="20"/>
          <w:szCs w:val="20"/>
        </w:rPr>
        <w:t>linearised</w:t>
      </w:r>
      <w:proofErr w:type="spellEnd"/>
      <w:r w:rsidR="000B732C" w:rsidRPr="002328E0">
        <w:rPr>
          <w:rFonts w:ascii="Times New Roman" w:hAnsi="Times New Roman"/>
          <w:sz w:val="20"/>
          <w:szCs w:val="20"/>
        </w:rPr>
        <w:t xml:space="preserve"> pseudo second order model with correlation coefficient of 0.9</w:t>
      </w:r>
      <w:r w:rsidR="002C2D15" w:rsidRPr="002328E0">
        <w:rPr>
          <w:rFonts w:ascii="Times New Roman" w:hAnsi="Times New Roman"/>
          <w:sz w:val="20"/>
          <w:szCs w:val="20"/>
        </w:rPr>
        <w:t>97</w:t>
      </w:r>
      <w:r w:rsidR="000B732C" w:rsidRPr="002328E0">
        <w:rPr>
          <w:rFonts w:ascii="Times New Roman" w:hAnsi="Times New Roman"/>
          <w:sz w:val="20"/>
          <w:szCs w:val="20"/>
        </w:rPr>
        <w:t xml:space="preserve"> </w:t>
      </w:r>
      <w:r w:rsidR="002C2D15" w:rsidRPr="002328E0">
        <w:rPr>
          <w:rFonts w:ascii="Times New Roman" w:hAnsi="Times New Roman"/>
          <w:sz w:val="20"/>
          <w:szCs w:val="20"/>
        </w:rPr>
        <w:t>and</w:t>
      </w:r>
      <w:r w:rsidR="000B732C" w:rsidRPr="002328E0">
        <w:rPr>
          <w:rFonts w:ascii="Times New Roman" w:hAnsi="Times New Roman"/>
          <w:sz w:val="20"/>
          <w:szCs w:val="20"/>
        </w:rPr>
        <w:t xml:space="preserve"> 0.99</w:t>
      </w:r>
      <w:r w:rsidR="002C2D15" w:rsidRPr="002328E0">
        <w:rPr>
          <w:rFonts w:ascii="Times New Roman" w:hAnsi="Times New Roman"/>
          <w:sz w:val="20"/>
          <w:szCs w:val="20"/>
        </w:rPr>
        <w:t>9 respectively</w:t>
      </w:r>
      <w:r w:rsidR="000B732C" w:rsidRPr="002328E0">
        <w:rPr>
          <w:rFonts w:ascii="Times New Roman" w:hAnsi="Times New Roman"/>
          <w:sz w:val="20"/>
          <w:szCs w:val="20"/>
        </w:rPr>
        <w:t xml:space="preserve">. </w:t>
      </w:r>
      <w:r w:rsidR="002C2D15" w:rsidRPr="002328E0">
        <w:rPr>
          <w:rFonts w:ascii="Times New Roman" w:hAnsi="Times New Roman"/>
          <w:sz w:val="20"/>
          <w:szCs w:val="20"/>
        </w:rPr>
        <w:t>T</w:t>
      </w:r>
      <w:r w:rsidR="000B732C" w:rsidRPr="002328E0">
        <w:rPr>
          <w:rFonts w:ascii="Times New Roman" w:hAnsi="Times New Roman"/>
          <w:sz w:val="20"/>
          <w:szCs w:val="20"/>
        </w:rPr>
        <w:t xml:space="preserve">he </w:t>
      </w:r>
      <w:r w:rsidR="002C2D15" w:rsidRPr="002328E0">
        <w:rPr>
          <w:rFonts w:ascii="Times New Roman" w:hAnsi="Times New Roman"/>
          <w:sz w:val="20"/>
          <w:szCs w:val="20"/>
        </w:rPr>
        <w:t xml:space="preserve">corresponding </w:t>
      </w:r>
      <w:proofErr w:type="spellStart"/>
      <w:r w:rsidR="000B732C" w:rsidRPr="002328E0">
        <w:rPr>
          <w:rFonts w:ascii="Times New Roman" w:hAnsi="Times New Roman"/>
          <w:i/>
          <w:sz w:val="20"/>
          <w:szCs w:val="20"/>
        </w:rPr>
        <w:t>q</w:t>
      </w:r>
      <w:r w:rsidR="000B732C" w:rsidRPr="002328E0">
        <w:rPr>
          <w:rFonts w:ascii="Times New Roman" w:hAnsi="Times New Roman"/>
          <w:sz w:val="20"/>
          <w:szCs w:val="20"/>
          <w:vertAlign w:val="subscript"/>
        </w:rPr>
        <w:t>e</w:t>
      </w:r>
      <w:proofErr w:type="spellEnd"/>
      <w:r w:rsidR="000B732C" w:rsidRPr="002328E0">
        <w:rPr>
          <w:rFonts w:ascii="Times New Roman" w:hAnsi="Times New Roman"/>
          <w:sz w:val="20"/>
          <w:szCs w:val="20"/>
        </w:rPr>
        <w:t xml:space="preserve"> values f</w:t>
      </w:r>
      <w:r w:rsidR="002C2D15" w:rsidRPr="002328E0">
        <w:rPr>
          <w:rFonts w:ascii="Times New Roman" w:hAnsi="Times New Roman"/>
          <w:sz w:val="20"/>
          <w:szCs w:val="20"/>
        </w:rPr>
        <w:t>or</w:t>
      </w:r>
      <w:r w:rsidR="000B732C" w:rsidRPr="002328E0">
        <w:rPr>
          <w:rFonts w:ascii="Times New Roman" w:hAnsi="Times New Roman"/>
          <w:sz w:val="20"/>
          <w:szCs w:val="20"/>
        </w:rPr>
        <w:t xml:space="preserve"> </w:t>
      </w:r>
      <w:r w:rsidR="008900AC" w:rsidRPr="002328E0">
        <w:rPr>
          <w:rFonts w:ascii="Times New Roman" w:hAnsi="Times New Roman"/>
          <w:sz w:val="20"/>
          <w:szCs w:val="20"/>
        </w:rPr>
        <w:t>beads</w:t>
      </w:r>
      <w:r w:rsidR="000B732C" w:rsidRPr="002328E0">
        <w:rPr>
          <w:rFonts w:ascii="Times New Roman" w:hAnsi="Times New Roman"/>
          <w:sz w:val="20"/>
          <w:szCs w:val="20"/>
        </w:rPr>
        <w:t xml:space="preserve"> </w:t>
      </w:r>
      <w:r w:rsidR="009C1622">
        <w:rPr>
          <w:rFonts w:ascii="Times New Roman" w:hAnsi="Times New Roman"/>
          <w:sz w:val="20"/>
          <w:szCs w:val="20"/>
        </w:rPr>
        <w:t xml:space="preserve">E </w:t>
      </w:r>
      <w:r w:rsidR="000B732C" w:rsidRPr="002328E0">
        <w:rPr>
          <w:rFonts w:ascii="Times New Roman" w:hAnsi="Times New Roman"/>
          <w:sz w:val="20"/>
          <w:szCs w:val="20"/>
        </w:rPr>
        <w:t>were 6.</w:t>
      </w:r>
      <w:r w:rsidR="00A36551">
        <w:rPr>
          <w:rFonts w:ascii="Times New Roman" w:hAnsi="Times New Roman"/>
          <w:sz w:val="20"/>
          <w:szCs w:val="20"/>
        </w:rPr>
        <w:t>42</w:t>
      </w:r>
      <w:r w:rsidR="000B732C" w:rsidRPr="002328E0">
        <w:rPr>
          <w:rFonts w:ascii="Times New Roman" w:hAnsi="Times New Roman"/>
          <w:sz w:val="20"/>
          <w:szCs w:val="20"/>
        </w:rPr>
        <w:t xml:space="preserve"> and </w:t>
      </w:r>
      <w:r w:rsidR="00EE50C8" w:rsidRPr="002328E0">
        <w:rPr>
          <w:rFonts w:ascii="Times New Roman" w:hAnsi="Times New Roman"/>
          <w:sz w:val="20"/>
          <w:szCs w:val="20"/>
        </w:rPr>
        <w:t>3</w:t>
      </w:r>
      <w:r w:rsidR="00A36551">
        <w:rPr>
          <w:rFonts w:ascii="Times New Roman" w:hAnsi="Times New Roman"/>
          <w:sz w:val="20"/>
          <w:szCs w:val="20"/>
        </w:rPr>
        <w:t>8.6</w:t>
      </w:r>
      <w:r w:rsidR="003D1C62" w:rsidRPr="002328E0">
        <w:rPr>
          <w:rFonts w:ascii="Times New Roman" w:hAnsi="Times New Roman"/>
          <w:sz w:val="20"/>
          <w:szCs w:val="20"/>
        </w:rPr>
        <w:t xml:space="preserve"> </w:t>
      </w:r>
      <w:r w:rsidR="000B732C" w:rsidRPr="002328E0">
        <w:rPr>
          <w:rFonts w:ascii="Times New Roman" w:hAnsi="Times New Roman"/>
          <w:sz w:val="20"/>
          <w:szCs w:val="20"/>
        </w:rPr>
        <w:t xml:space="preserve">mg/g for </w:t>
      </w:r>
      <w:proofErr w:type="gramStart"/>
      <w:r w:rsidR="000B732C" w:rsidRPr="002328E0">
        <w:rPr>
          <w:rFonts w:ascii="Times New Roman" w:hAnsi="Times New Roman"/>
          <w:sz w:val="20"/>
          <w:szCs w:val="20"/>
        </w:rPr>
        <w:t>Zn(</w:t>
      </w:r>
      <w:proofErr w:type="gramEnd"/>
      <w:r w:rsidR="000B732C" w:rsidRPr="002328E0">
        <w:rPr>
          <w:rFonts w:ascii="Times New Roman" w:hAnsi="Times New Roman"/>
          <w:sz w:val="20"/>
          <w:szCs w:val="20"/>
        </w:rPr>
        <w:t xml:space="preserve">II) and </w:t>
      </w:r>
      <w:proofErr w:type="spellStart"/>
      <w:r w:rsidR="000B732C" w:rsidRPr="002328E0">
        <w:rPr>
          <w:rFonts w:ascii="Times New Roman" w:hAnsi="Times New Roman"/>
          <w:sz w:val="20"/>
          <w:szCs w:val="20"/>
        </w:rPr>
        <w:t>Pb</w:t>
      </w:r>
      <w:proofErr w:type="spellEnd"/>
      <w:r w:rsidR="000B732C" w:rsidRPr="002328E0">
        <w:rPr>
          <w:rFonts w:ascii="Times New Roman" w:hAnsi="Times New Roman"/>
          <w:sz w:val="20"/>
          <w:szCs w:val="20"/>
        </w:rPr>
        <w:t xml:space="preserve">(II), while the </w:t>
      </w:r>
      <w:proofErr w:type="spellStart"/>
      <w:r w:rsidR="000B732C" w:rsidRPr="002328E0">
        <w:rPr>
          <w:rFonts w:ascii="Times New Roman" w:hAnsi="Times New Roman"/>
          <w:i/>
          <w:sz w:val="20"/>
          <w:szCs w:val="20"/>
        </w:rPr>
        <w:t>q</w:t>
      </w:r>
      <w:r w:rsidR="000B732C" w:rsidRPr="002328E0">
        <w:rPr>
          <w:rFonts w:ascii="Times New Roman" w:hAnsi="Times New Roman"/>
          <w:sz w:val="20"/>
          <w:szCs w:val="20"/>
          <w:vertAlign w:val="subscript"/>
        </w:rPr>
        <w:t>e</w:t>
      </w:r>
      <w:proofErr w:type="spellEnd"/>
      <w:r w:rsidR="000B732C" w:rsidRPr="002328E0">
        <w:rPr>
          <w:rFonts w:ascii="Times New Roman" w:hAnsi="Times New Roman"/>
          <w:sz w:val="20"/>
          <w:szCs w:val="20"/>
        </w:rPr>
        <w:t xml:space="preserve"> for ETB were 4.</w:t>
      </w:r>
      <w:r w:rsidR="002C2D15" w:rsidRPr="002328E0">
        <w:rPr>
          <w:rFonts w:ascii="Times New Roman" w:hAnsi="Times New Roman"/>
          <w:sz w:val="20"/>
          <w:szCs w:val="20"/>
        </w:rPr>
        <w:t>95</w:t>
      </w:r>
      <w:r w:rsidR="000B732C" w:rsidRPr="002328E0">
        <w:rPr>
          <w:rFonts w:ascii="Times New Roman" w:hAnsi="Times New Roman"/>
          <w:sz w:val="20"/>
          <w:szCs w:val="20"/>
        </w:rPr>
        <w:t xml:space="preserve"> and </w:t>
      </w:r>
      <w:r w:rsidR="002C2D15" w:rsidRPr="002328E0">
        <w:rPr>
          <w:rFonts w:ascii="Times New Roman" w:hAnsi="Times New Roman"/>
          <w:sz w:val="20"/>
          <w:szCs w:val="20"/>
        </w:rPr>
        <w:t xml:space="preserve">87.0 </w:t>
      </w:r>
      <w:r w:rsidR="000B732C" w:rsidRPr="002328E0">
        <w:rPr>
          <w:rFonts w:ascii="Times New Roman" w:hAnsi="Times New Roman"/>
          <w:sz w:val="20"/>
          <w:szCs w:val="20"/>
        </w:rPr>
        <w:t xml:space="preserve">mg/g for Zn(II) and Pb(II) respectively. </w:t>
      </w:r>
      <w:r w:rsidR="002C2D15" w:rsidRPr="002328E0">
        <w:rPr>
          <w:rFonts w:ascii="Times New Roman" w:hAnsi="Times New Roman"/>
          <w:sz w:val="20"/>
          <w:szCs w:val="20"/>
        </w:rPr>
        <w:t>These</w:t>
      </w:r>
      <w:r w:rsidR="000B732C" w:rsidRPr="002328E0">
        <w:rPr>
          <w:rFonts w:ascii="Times New Roman" w:hAnsi="Times New Roman"/>
          <w:sz w:val="20"/>
          <w:szCs w:val="20"/>
        </w:rPr>
        <w:t xml:space="preserve"> </w:t>
      </w:r>
      <w:proofErr w:type="spellStart"/>
      <w:r w:rsidR="000B732C" w:rsidRPr="002328E0">
        <w:rPr>
          <w:rFonts w:ascii="Times New Roman" w:hAnsi="Times New Roman"/>
          <w:i/>
          <w:sz w:val="20"/>
          <w:szCs w:val="20"/>
        </w:rPr>
        <w:t>q</w:t>
      </w:r>
      <w:r w:rsidR="000B732C" w:rsidRPr="002328E0">
        <w:rPr>
          <w:rFonts w:ascii="Times New Roman" w:hAnsi="Times New Roman"/>
          <w:sz w:val="20"/>
          <w:szCs w:val="20"/>
          <w:vertAlign w:val="subscript"/>
        </w:rPr>
        <w:t>e</w:t>
      </w:r>
      <w:proofErr w:type="spellEnd"/>
      <w:r w:rsidR="000B732C" w:rsidRPr="002328E0">
        <w:rPr>
          <w:rFonts w:ascii="Times New Roman" w:hAnsi="Times New Roman"/>
          <w:sz w:val="20"/>
          <w:szCs w:val="20"/>
        </w:rPr>
        <w:t xml:space="preserve"> values were close to the value</w:t>
      </w:r>
      <w:r w:rsidR="002C2D15" w:rsidRPr="002328E0">
        <w:rPr>
          <w:rFonts w:ascii="Times New Roman" w:hAnsi="Times New Roman"/>
          <w:sz w:val="20"/>
          <w:szCs w:val="20"/>
        </w:rPr>
        <w:t xml:space="preserve"> determined experimentally</w:t>
      </w:r>
      <w:r w:rsidR="000B732C" w:rsidRPr="002328E0">
        <w:rPr>
          <w:rFonts w:ascii="Times New Roman" w:hAnsi="Times New Roman"/>
          <w:sz w:val="20"/>
          <w:szCs w:val="20"/>
        </w:rPr>
        <w:t>.</w:t>
      </w:r>
    </w:p>
    <w:p w:rsidR="00AC6BF4" w:rsidRPr="004963FA" w:rsidRDefault="00AC6BF4" w:rsidP="0089007A">
      <w:pPr>
        <w:spacing w:after="0" w:line="240" w:lineRule="auto"/>
        <w:contextualSpacing/>
        <w:rPr>
          <w:rFonts w:ascii="Times New Roman" w:hAnsi="Times New Roman"/>
          <w:sz w:val="20"/>
          <w:szCs w:val="20"/>
        </w:rPr>
      </w:pPr>
    </w:p>
    <w:p w:rsidR="004963FA" w:rsidRPr="005F3018" w:rsidRDefault="004963FA" w:rsidP="004963FA">
      <w:pPr>
        <w:spacing w:after="0" w:line="240" w:lineRule="auto"/>
        <w:contextualSpacing/>
        <w:jc w:val="center"/>
        <w:rPr>
          <w:rFonts w:ascii="Times New Roman" w:hAnsi="Times New Roman"/>
          <w:sz w:val="20"/>
          <w:szCs w:val="18"/>
        </w:rPr>
      </w:pPr>
      <w:proofErr w:type="gramStart"/>
      <w:r w:rsidRPr="005F3018">
        <w:rPr>
          <w:rFonts w:ascii="Times New Roman" w:hAnsi="Times New Roman"/>
          <w:sz w:val="20"/>
          <w:szCs w:val="18"/>
        </w:rPr>
        <w:t>Table 1.</w:t>
      </w:r>
      <w:proofErr w:type="gramEnd"/>
      <w:r w:rsidRPr="005F3018">
        <w:rPr>
          <w:rFonts w:ascii="Times New Roman" w:hAnsi="Times New Roman"/>
          <w:sz w:val="20"/>
          <w:szCs w:val="18"/>
        </w:rPr>
        <w:t xml:space="preserve"> Kinetic parameters for </w:t>
      </w:r>
      <w:r w:rsidR="006429E0" w:rsidRPr="005F3018">
        <w:rPr>
          <w:rFonts w:ascii="Times New Roman" w:hAnsi="Times New Roman"/>
          <w:sz w:val="20"/>
          <w:szCs w:val="18"/>
        </w:rPr>
        <w:t xml:space="preserve">sorption of </w:t>
      </w:r>
      <w:proofErr w:type="gramStart"/>
      <w:r w:rsidRPr="005F3018">
        <w:rPr>
          <w:rFonts w:ascii="Times New Roman" w:hAnsi="Times New Roman"/>
          <w:sz w:val="20"/>
          <w:szCs w:val="18"/>
        </w:rPr>
        <w:t>Zn(</w:t>
      </w:r>
      <w:proofErr w:type="gramEnd"/>
      <w:r w:rsidRPr="005F3018">
        <w:rPr>
          <w:rFonts w:ascii="Times New Roman" w:hAnsi="Times New Roman"/>
          <w:sz w:val="20"/>
          <w:szCs w:val="18"/>
        </w:rPr>
        <w:t>II) and Pb(II) by ETB</w:t>
      </w:r>
    </w:p>
    <w:p w:rsidR="006429E0" w:rsidRDefault="006429E0" w:rsidP="004963FA">
      <w:pPr>
        <w:spacing w:after="0" w:line="240" w:lineRule="auto"/>
        <w:contextualSpacing/>
        <w:jc w:val="center"/>
        <w:rPr>
          <w:rFonts w:ascii="Times New Roman" w:hAnsi="Times New Roman"/>
          <w:sz w:val="18"/>
          <w:szCs w:val="18"/>
        </w:rPr>
      </w:pPr>
    </w:p>
    <w:tbl>
      <w:tblPr>
        <w:tblStyle w:val="TableGrid"/>
        <w:tblW w:w="798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7"/>
        <w:gridCol w:w="917"/>
        <w:gridCol w:w="1062"/>
        <w:gridCol w:w="1254"/>
        <w:gridCol w:w="711"/>
        <w:gridCol w:w="836"/>
        <w:gridCol w:w="1579"/>
        <w:gridCol w:w="711"/>
      </w:tblGrid>
      <w:tr w:rsidR="0012115C" w:rsidRPr="00B72C69" w:rsidTr="006429E0">
        <w:trPr>
          <w:jc w:val="center"/>
        </w:trPr>
        <w:tc>
          <w:tcPr>
            <w:tcW w:w="917" w:type="dxa"/>
            <w:vMerge w:val="restart"/>
            <w:tcBorders>
              <w:top w:val="single" w:sz="4" w:space="0" w:color="auto"/>
            </w:tcBorders>
            <w:vAlign w:val="center"/>
          </w:tcPr>
          <w:p w:rsidR="0012115C" w:rsidRPr="00B72C69" w:rsidRDefault="0012115C" w:rsidP="00B33D62">
            <w:pPr>
              <w:spacing w:after="0" w:line="240" w:lineRule="auto"/>
              <w:jc w:val="center"/>
              <w:rPr>
                <w:rFonts w:ascii="Times New Roman" w:hAnsi="Times New Roman"/>
                <w:b/>
                <w:sz w:val="18"/>
                <w:szCs w:val="18"/>
              </w:rPr>
            </w:pPr>
            <w:r w:rsidRPr="00B72C69">
              <w:rPr>
                <w:rFonts w:ascii="Times New Roman" w:hAnsi="Times New Roman"/>
                <w:b/>
                <w:sz w:val="18"/>
                <w:szCs w:val="18"/>
              </w:rPr>
              <w:t>Metal</w:t>
            </w:r>
          </w:p>
        </w:tc>
        <w:tc>
          <w:tcPr>
            <w:tcW w:w="917" w:type="dxa"/>
            <w:vMerge w:val="restart"/>
            <w:tcBorders>
              <w:top w:val="single" w:sz="4" w:space="0" w:color="auto"/>
            </w:tcBorders>
            <w:vAlign w:val="center"/>
          </w:tcPr>
          <w:p w:rsidR="0012115C" w:rsidRPr="00B72C69" w:rsidRDefault="0012115C" w:rsidP="00B33D62">
            <w:pPr>
              <w:spacing w:after="0" w:line="240" w:lineRule="auto"/>
              <w:jc w:val="center"/>
              <w:rPr>
                <w:rFonts w:ascii="Times New Roman" w:hAnsi="Times New Roman"/>
                <w:b/>
                <w:sz w:val="18"/>
                <w:szCs w:val="18"/>
              </w:rPr>
            </w:pPr>
            <w:r>
              <w:rPr>
                <w:rFonts w:ascii="Times New Roman" w:hAnsi="Times New Roman"/>
                <w:b/>
                <w:sz w:val="18"/>
                <w:szCs w:val="18"/>
              </w:rPr>
              <w:t>Sorbent</w:t>
            </w:r>
          </w:p>
        </w:tc>
        <w:tc>
          <w:tcPr>
            <w:tcW w:w="6153" w:type="dxa"/>
            <w:gridSpan w:val="6"/>
            <w:tcBorders>
              <w:top w:val="single" w:sz="4" w:space="0" w:color="auto"/>
              <w:bottom w:val="single" w:sz="4" w:space="0" w:color="auto"/>
            </w:tcBorders>
          </w:tcPr>
          <w:p w:rsidR="0012115C" w:rsidRPr="00B72C69" w:rsidRDefault="006429E0" w:rsidP="00B33D62">
            <w:pPr>
              <w:spacing w:after="0" w:line="240" w:lineRule="auto"/>
              <w:jc w:val="center"/>
              <w:rPr>
                <w:rFonts w:ascii="Times New Roman" w:hAnsi="Times New Roman"/>
                <w:b/>
                <w:sz w:val="18"/>
                <w:szCs w:val="18"/>
              </w:rPr>
            </w:pPr>
            <w:r>
              <w:rPr>
                <w:rFonts w:ascii="Times New Roman" w:hAnsi="Times New Roman"/>
                <w:b/>
                <w:sz w:val="18"/>
                <w:szCs w:val="18"/>
              </w:rPr>
              <w:t>Kinetic</w:t>
            </w:r>
            <w:r w:rsidR="0012115C" w:rsidRPr="00B72C69">
              <w:rPr>
                <w:rFonts w:ascii="Times New Roman" w:hAnsi="Times New Roman"/>
                <w:b/>
                <w:sz w:val="18"/>
                <w:szCs w:val="18"/>
              </w:rPr>
              <w:t xml:space="preserve"> parameters</w:t>
            </w:r>
          </w:p>
        </w:tc>
      </w:tr>
      <w:tr w:rsidR="0012115C" w:rsidRPr="00B72C69" w:rsidTr="006429E0">
        <w:trPr>
          <w:jc w:val="center"/>
        </w:trPr>
        <w:tc>
          <w:tcPr>
            <w:tcW w:w="917" w:type="dxa"/>
            <w:vMerge/>
          </w:tcPr>
          <w:p w:rsidR="0012115C" w:rsidRPr="00B72C69" w:rsidRDefault="0012115C" w:rsidP="00B33D62">
            <w:pPr>
              <w:spacing w:after="0" w:line="240" w:lineRule="auto"/>
              <w:jc w:val="center"/>
              <w:rPr>
                <w:rFonts w:ascii="Times New Roman" w:hAnsi="Times New Roman"/>
                <w:b/>
                <w:sz w:val="18"/>
                <w:szCs w:val="18"/>
              </w:rPr>
            </w:pPr>
          </w:p>
        </w:tc>
        <w:tc>
          <w:tcPr>
            <w:tcW w:w="917" w:type="dxa"/>
            <w:vMerge/>
          </w:tcPr>
          <w:p w:rsidR="0012115C" w:rsidRPr="00B72C69" w:rsidRDefault="0012115C" w:rsidP="00B33D62">
            <w:pPr>
              <w:spacing w:after="0" w:line="240" w:lineRule="auto"/>
              <w:jc w:val="center"/>
              <w:rPr>
                <w:rFonts w:ascii="Times New Roman" w:hAnsi="Times New Roman"/>
                <w:b/>
                <w:sz w:val="18"/>
                <w:szCs w:val="18"/>
              </w:rPr>
            </w:pPr>
          </w:p>
        </w:tc>
        <w:tc>
          <w:tcPr>
            <w:tcW w:w="3027" w:type="dxa"/>
            <w:gridSpan w:val="3"/>
            <w:tcBorders>
              <w:top w:val="single" w:sz="4" w:space="0" w:color="auto"/>
              <w:bottom w:val="single" w:sz="4" w:space="0" w:color="auto"/>
            </w:tcBorders>
          </w:tcPr>
          <w:p w:rsidR="0012115C" w:rsidRPr="0012115C" w:rsidRDefault="0012115C" w:rsidP="00B33D62">
            <w:pPr>
              <w:spacing w:after="0" w:line="240" w:lineRule="auto"/>
              <w:jc w:val="center"/>
              <w:rPr>
                <w:rFonts w:ascii="Times New Roman" w:hAnsi="Times New Roman"/>
                <w:b/>
                <w:sz w:val="18"/>
                <w:szCs w:val="18"/>
              </w:rPr>
            </w:pPr>
            <w:r w:rsidRPr="0012115C">
              <w:rPr>
                <w:rFonts w:ascii="Times New Roman" w:eastAsia="Times New Roman" w:hAnsi="Times New Roman"/>
                <w:b/>
                <w:color w:val="000000"/>
                <w:sz w:val="18"/>
                <w:szCs w:val="18"/>
                <w:lang w:eastAsia="en-AU"/>
              </w:rPr>
              <w:t>Pseudo first order</w:t>
            </w:r>
          </w:p>
        </w:tc>
        <w:tc>
          <w:tcPr>
            <w:tcW w:w="3126" w:type="dxa"/>
            <w:gridSpan w:val="3"/>
            <w:tcBorders>
              <w:top w:val="single" w:sz="4" w:space="0" w:color="auto"/>
              <w:bottom w:val="single" w:sz="4" w:space="0" w:color="auto"/>
            </w:tcBorders>
          </w:tcPr>
          <w:p w:rsidR="0012115C" w:rsidRPr="0012115C" w:rsidRDefault="0012115C" w:rsidP="0012115C">
            <w:pPr>
              <w:spacing w:after="0" w:line="240" w:lineRule="auto"/>
              <w:jc w:val="center"/>
              <w:rPr>
                <w:rFonts w:ascii="Times New Roman" w:hAnsi="Times New Roman"/>
                <w:b/>
                <w:sz w:val="18"/>
                <w:szCs w:val="18"/>
              </w:rPr>
            </w:pPr>
            <w:r w:rsidRPr="0012115C">
              <w:rPr>
                <w:rFonts w:ascii="Times New Roman" w:eastAsia="Times New Roman" w:hAnsi="Times New Roman"/>
                <w:b/>
                <w:color w:val="000000"/>
                <w:sz w:val="18"/>
                <w:szCs w:val="18"/>
                <w:lang w:eastAsia="en-AU"/>
              </w:rPr>
              <w:t>Pseudo second order</w:t>
            </w:r>
          </w:p>
        </w:tc>
      </w:tr>
      <w:tr w:rsidR="0012115C" w:rsidRPr="00B72C69" w:rsidTr="006429E0">
        <w:trPr>
          <w:jc w:val="center"/>
        </w:trPr>
        <w:tc>
          <w:tcPr>
            <w:tcW w:w="917" w:type="dxa"/>
            <w:vMerge/>
            <w:tcBorders>
              <w:bottom w:val="single" w:sz="4" w:space="0" w:color="auto"/>
            </w:tcBorders>
          </w:tcPr>
          <w:p w:rsidR="0012115C" w:rsidRPr="00B72C69" w:rsidRDefault="0012115C" w:rsidP="00B33D62">
            <w:pPr>
              <w:spacing w:after="0" w:line="240" w:lineRule="auto"/>
              <w:jc w:val="center"/>
              <w:rPr>
                <w:rFonts w:ascii="Times New Roman" w:hAnsi="Times New Roman"/>
                <w:b/>
                <w:sz w:val="18"/>
                <w:szCs w:val="18"/>
              </w:rPr>
            </w:pPr>
          </w:p>
        </w:tc>
        <w:tc>
          <w:tcPr>
            <w:tcW w:w="917" w:type="dxa"/>
            <w:vMerge/>
            <w:tcBorders>
              <w:bottom w:val="single" w:sz="4" w:space="0" w:color="auto"/>
            </w:tcBorders>
          </w:tcPr>
          <w:p w:rsidR="0012115C" w:rsidRPr="00B72C69" w:rsidRDefault="0012115C" w:rsidP="00B33D62">
            <w:pPr>
              <w:spacing w:after="0" w:line="240" w:lineRule="auto"/>
              <w:jc w:val="center"/>
              <w:rPr>
                <w:rFonts w:ascii="Times New Roman" w:hAnsi="Times New Roman"/>
                <w:b/>
                <w:sz w:val="18"/>
                <w:szCs w:val="18"/>
              </w:rPr>
            </w:pPr>
          </w:p>
        </w:tc>
        <w:tc>
          <w:tcPr>
            <w:tcW w:w="1062" w:type="dxa"/>
            <w:tcBorders>
              <w:top w:val="single" w:sz="4" w:space="0" w:color="auto"/>
              <w:bottom w:val="single" w:sz="4" w:space="0" w:color="auto"/>
            </w:tcBorders>
          </w:tcPr>
          <w:p w:rsidR="0012115C" w:rsidRPr="006429E0" w:rsidRDefault="0012115C" w:rsidP="00B33D62">
            <w:pPr>
              <w:spacing w:after="0" w:line="240" w:lineRule="auto"/>
              <w:jc w:val="center"/>
              <w:rPr>
                <w:rFonts w:ascii="Times New Roman" w:hAnsi="Times New Roman"/>
                <w:b/>
                <w:sz w:val="18"/>
                <w:szCs w:val="18"/>
              </w:rPr>
            </w:pPr>
            <w:proofErr w:type="spellStart"/>
            <w:r w:rsidRPr="006429E0">
              <w:rPr>
                <w:rFonts w:ascii="Times New Roman" w:hAnsi="Times New Roman"/>
                <w:b/>
                <w:i/>
                <w:sz w:val="18"/>
                <w:szCs w:val="18"/>
              </w:rPr>
              <w:t>q</w:t>
            </w:r>
            <w:r w:rsidRPr="006429E0">
              <w:rPr>
                <w:rFonts w:ascii="Times New Roman" w:hAnsi="Times New Roman"/>
                <w:b/>
                <w:i/>
                <w:sz w:val="18"/>
                <w:szCs w:val="18"/>
                <w:vertAlign w:val="subscript"/>
              </w:rPr>
              <w:t>e</w:t>
            </w:r>
            <w:proofErr w:type="spellEnd"/>
          </w:p>
          <w:p w:rsidR="0012115C" w:rsidRPr="006429E0" w:rsidRDefault="0012115C" w:rsidP="00B33D62">
            <w:pPr>
              <w:spacing w:after="0" w:line="240" w:lineRule="auto"/>
              <w:jc w:val="center"/>
              <w:rPr>
                <w:rFonts w:ascii="Times New Roman" w:hAnsi="Times New Roman"/>
                <w:b/>
                <w:sz w:val="18"/>
                <w:szCs w:val="18"/>
              </w:rPr>
            </w:pPr>
            <w:r w:rsidRPr="006429E0">
              <w:rPr>
                <w:rFonts w:ascii="Times New Roman" w:hAnsi="Times New Roman"/>
                <w:b/>
                <w:sz w:val="18"/>
                <w:szCs w:val="18"/>
              </w:rPr>
              <w:t>(mg/g)</w:t>
            </w:r>
          </w:p>
        </w:tc>
        <w:tc>
          <w:tcPr>
            <w:tcW w:w="1254" w:type="dxa"/>
            <w:tcBorders>
              <w:top w:val="single" w:sz="4" w:space="0" w:color="auto"/>
              <w:bottom w:val="single" w:sz="4" w:space="0" w:color="auto"/>
            </w:tcBorders>
          </w:tcPr>
          <w:p w:rsidR="0012115C" w:rsidRPr="006429E0" w:rsidRDefault="006429E0" w:rsidP="00B33D62">
            <w:pPr>
              <w:spacing w:after="0" w:line="240" w:lineRule="auto"/>
              <w:jc w:val="center"/>
              <w:rPr>
                <w:rFonts w:ascii="Times New Roman" w:hAnsi="Times New Roman"/>
                <w:b/>
                <w:sz w:val="18"/>
                <w:szCs w:val="18"/>
              </w:rPr>
            </w:pPr>
            <w:r w:rsidRPr="006429E0">
              <w:rPr>
                <w:rFonts w:ascii="Times New Roman" w:hAnsi="Times New Roman"/>
                <w:b/>
                <w:i/>
                <w:sz w:val="18"/>
                <w:szCs w:val="18"/>
              </w:rPr>
              <w:t>k</w:t>
            </w:r>
            <w:r w:rsidRPr="006429E0">
              <w:rPr>
                <w:rFonts w:ascii="Times New Roman" w:hAnsi="Times New Roman"/>
                <w:b/>
                <w:sz w:val="18"/>
                <w:szCs w:val="18"/>
                <w:vertAlign w:val="subscript"/>
              </w:rPr>
              <w:t>1</w:t>
            </w:r>
          </w:p>
          <w:p w:rsidR="0012115C" w:rsidRPr="006429E0" w:rsidRDefault="0012115C" w:rsidP="00B33D62">
            <w:pPr>
              <w:spacing w:after="0" w:line="240" w:lineRule="auto"/>
              <w:jc w:val="center"/>
              <w:rPr>
                <w:rFonts w:ascii="Times New Roman" w:hAnsi="Times New Roman"/>
                <w:b/>
                <w:sz w:val="18"/>
                <w:szCs w:val="18"/>
              </w:rPr>
            </w:pPr>
            <w:r w:rsidRPr="006429E0">
              <w:rPr>
                <w:rFonts w:ascii="Times New Roman" w:hAnsi="Times New Roman"/>
                <w:b/>
                <w:sz w:val="18"/>
                <w:szCs w:val="18"/>
              </w:rPr>
              <w:t>(</w:t>
            </w:r>
            <w:r w:rsidR="006429E0" w:rsidRPr="006429E0">
              <w:rPr>
                <w:rFonts w:ascii="Times New Roman" w:hAnsi="Times New Roman"/>
                <w:b/>
                <w:sz w:val="18"/>
                <w:szCs w:val="18"/>
              </w:rPr>
              <w:t>×10</w:t>
            </w:r>
            <w:r w:rsidR="006429E0" w:rsidRPr="006429E0">
              <w:rPr>
                <w:rFonts w:ascii="Times New Roman" w:hAnsi="Times New Roman"/>
                <w:b/>
                <w:sz w:val="18"/>
                <w:szCs w:val="18"/>
                <w:vertAlign w:val="superscript"/>
              </w:rPr>
              <w:t>-3</w:t>
            </w:r>
            <w:r w:rsidR="006429E0" w:rsidRPr="006429E0">
              <w:rPr>
                <w:rFonts w:ascii="Times New Roman" w:hAnsi="Times New Roman"/>
                <w:b/>
                <w:sz w:val="18"/>
                <w:szCs w:val="18"/>
              </w:rPr>
              <w:t xml:space="preserve"> min</w:t>
            </w:r>
            <w:r w:rsidR="006429E0" w:rsidRPr="006429E0">
              <w:rPr>
                <w:rFonts w:ascii="Times New Roman" w:hAnsi="Times New Roman"/>
                <w:b/>
                <w:sz w:val="18"/>
                <w:szCs w:val="18"/>
                <w:vertAlign w:val="superscript"/>
              </w:rPr>
              <w:t>-1</w:t>
            </w:r>
            <w:r w:rsidRPr="006429E0">
              <w:rPr>
                <w:rFonts w:ascii="Times New Roman" w:hAnsi="Times New Roman"/>
                <w:b/>
                <w:sz w:val="18"/>
                <w:szCs w:val="18"/>
              </w:rPr>
              <w:t>)</w:t>
            </w:r>
          </w:p>
        </w:tc>
        <w:tc>
          <w:tcPr>
            <w:tcW w:w="711" w:type="dxa"/>
            <w:tcBorders>
              <w:top w:val="single" w:sz="4" w:space="0" w:color="auto"/>
              <w:bottom w:val="single" w:sz="4" w:space="0" w:color="auto"/>
            </w:tcBorders>
          </w:tcPr>
          <w:p w:rsidR="0012115C" w:rsidRPr="006429E0" w:rsidRDefault="0012115C" w:rsidP="00B33D62">
            <w:pPr>
              <w:spacing w:after="0" w:line="240" w:lineRule="auto"/>
              <w:jc w:val="center"/>
              <w:rPr>
                <w:rFonts w:ascii="Times New Roman" w:hAnsi="Times New Roman"/>
                <w:b/>
                <w:sz w:val="18"/>
                <w:szCs w:val="18"/>
              </w:rPr>
            </w:pPr>
            <w:r w:rsidRPr="006429E0">
              <w:rPr>
                <w:rFonts w:ascii="Times New Roman" w:hAnsi="Times New Roman"/>
                <w:b/>
                <w:i/>
                <w:sz w:val="18"/>
                <w:szCs w:val="18"/>
              </w:rPr>
              <w:t>R</w:t>
            </w:r>
            <w:r w:rsidRPr="006429E0">
              <w:rPr>
                <w:rFonts w:ascii="Times New Roman" w:hAnsi="Times New Roman"/>
                <w:b/>
                <w:sz w:val="18"/>
                <w:szCs w:val="18"/>
                <w:vertAlign w:val="superscript"/>
              </w:rPr>
              <w:t>2</w:t>
            </w:r>
          </w:p>
        </w:tc>
        <w:tc>
          <w:tcPr>
            <w:tcW w:w="836" w:type="dxa"/>
            <w:tcBorders>
              <w:top w:val="single" w:sz="4" w:space="0" w:color="auto"/>
              <w:bottom w:val="single" w:sz="4" w:space="0" w:color="auto"/>
            </w:tcBorders>
          </w:tcPr>
          <w:p w:rsidR="006429E0" w:rsidRPr="006429E0" w:rsidRDefault="006429E0" w:rsidP="006429E0">
            <w:pPr>
              <w:spacing w:after="0" w:line="240" w:lineRule="auto"/>
              <w:jc w:val="center"/>
              <w:rPr>
                <w:rFonts w:ascii="Times New Roman" w:hAnsi="Times New Roman"/>
                <w:b/>
                <w:sz w:val="18"/>
                <w:szCs w:val="18"/>
              </w:rPr>
            </w:pPr>
            <w:proofErr w:type="spellStart"/>
            <w:r w:rsidRPr="006429E0">
              <w:rPr>
                <w:rFonts w:ascii="Times New Roman" w:hAnsi="Times New Roman"/>
                <w:b/>
                <w:i/>
                <w:sz w:val="18"/>
                <w:szCs w:val="18"/>
              </w:rPr>
              <w:t>q</w:t>
            </w:r>
            <w:r w:rsidRPr="006429E0">
              <w:rPr>
                <w:rFonts w:ascii="Times New Roman" w:hAnsi="Times New Roman"/>
                <w:b/>
                <w:i/>
                <w:sz w:val="18"/>
                <w:szCs w:val="18"/>
                <w:vertAlign w:val="subscript"/>
              </w:rPr>
              <w:t>e</w:t>
            </w:r>
            <w:proofErr w:type="spellEnd"/>
          </w:p>
          <w:p w:rsidR="0012115C" w:rsidRPr="006429E0" w:rsidRDefault="006429E0" w:rsidP="006429E0">
            <w:pPr>
              <w:spacing w:after="0" w:line="240" w:lineRule="auto"/>
              <w:jc w:val="center"/>
              <w:rPr>
                <w:rFonts w:ascii="Times New Roman" w:hAnsi="Times New Roman"/>
                <w:b/>
                <w:i/>
                <w:sz w:val="18"/>
                <w:szCs w:val="18"/>
              </w:rPr>
            </w:pPr>
            <w:r w:rsidRPr="006429E0">
              <w:rPr>
                <w:rFonts w:ascii="Times New Roman" w:hAnsi="Times New Roman"/>
                <w:b/>
                <w:sz w:val="18"/>
                <w:szCs w:val="18"/>
              </w:rPr>
              <w:t>(mg/g)</w:t>
            </w:r>
          </w:p>
        </w:tc>
        <w:tc>
          <w:tcPr>
            <w:tcW w:w="1579" w:type="dxa"/>
            <w:tcBorders>
              <w:top w:val="single" w:sz="4" w:space="0" w:color="auto"/>
              <w:bottom w:val="single" w:sz="4" w:space="0" w:color="auto"/>
            </w:tcBorders>
          </w:tcPr>
          <w:p w:rsidR="0012115C" w:rsidRPr="006429E0" w:rsidRDefault="006429E0" w:rsidP="00B33D62">
            <w:pPr>
              <w:spacing w:after="0" w:line="240" w:lineRule="auto"/>
              <w:jc w:val="center"/>
              <w:rPr>
                <w:rFonts w:ascii="Times New Roman" w:hAnsi="Times New Roman"/>
                <w:b/>
                <w:sz w:val="18"/>
                <w:szCs w:val="18"/>
                <w:vertAlign w:val="subscript"/>
              </w:rPr>
            </w:pPr>
            <w:r w:rsidRPr="006429E0">
              <w:rPr>
                <w:rFonts w:ascii="Times New Roman" w:hAnsi="Times New Roman"/>
                <w:b/>
                <w:i/>
                <w:sz w:val="18"/>
                <w:szCs w:val="18"/>
              </w:rPr>
              <w:t>k</w:t>
            </w:r>
            <w:r w:rsidRPr="006429E0">
              <w:rPr>
                <w:rFonts w:ascii="Times New Roman" w:hAnsi="Times New Roman"/>
                <w:b/>
                <w:sz w:val="18"/>
                <w:szCs w:val="18"/>
                <w:vertAlign w:val="subscript"/>
              </w:rPr>
              <w:t>2</w:t>
            </w:r>
          </w:p>
          <w:p w:rsidR="0012115C" w:rsidRPr="006429E0" w:rsidRDefault="0012115C" w:rsidP="00B33D62">
            <w:pPr>
              <w:spacing w:after="0" w:line="240" w:lineRule="auto"/>
              <w:jc w:val="center"/>
              <w:rPr>
                <w:rFonts w:ascii="Times New Roman" w:hAnsi="Times New Roman"/>
                <w:b/>
                <w:sz w:val="18"/>
                <w:szCs w:val="18"/>
              </w:rPr>
            </w:pPr>
            <w:r w:rsidRPr="006429E0">
              <w:rPr>
                <w:rFonts w:ascii="Times New Roman" w:hAnsi="Times New Roman"/>
                <w:b/>
                <w:sz w:val="18"/>
                <w:szCs w:val="18"/>
              </w:rPr>
              <w:t>(</w:t>
            </w:r>
            <w:r w:rsidR="006429E0" w:rsidRPr="006429E0">
              <w:rPr>
                <w:rFonts w:ascii="Times New Roman" w:hAnsi="Times New Roman"/>
                <w:b/>
                <w:sz w:val="18"/>
                <w:szCs w:val="18"/>
              </w:rPr>
              <w:t>×10</w:t>
            </w:r>
            <w:r w:rsidR="006429E0" w:rsidRPr="006429E0">
              <w:rPr>
                <w:rFonts w:ascii="Times New Roman" w:hAnsi="Times New Roman"/>
                <w:b/>
                <w:sz w:val="18"/>
                <w:szCs w:val="18"/>
                <w:vertAlign w:val="superscript"/>
              </w:rPr>
              <w:t>-3</w:t>
            </w:r>
            <w:r w:rsidR="006429E0" w:rsidRPr="006429E0">
              <w:rPr>
                <w:rFonts w:ascii="Times New Roman" w:hAnsi="Times New Roman"/>
                <w:b/>
                <w:sz w:val="18"/>
                <w:szCs w:val="18"/>
              </w:rPr>
              <w:t xml:space="preserve"> g/mg min</w:t>
            </w:r>
            <w:r w:rsidRPr="006429E0">
              <w:rPr>
                <w:rFonts w:ascii="Times New Roman" w:hAnsi="Times New Roman"/>
                <w:b/>
                <w:sz w:val="18"/>
                <w:szCs w:val="18"/>
              </w:rPr>
              <w:t>)</w:t>
            </w:r>
          </w:p>
        </w:tc>
        <w:tc>
          <w:tcPr>
            <w:tcW w:w="711" w:type="dxa"/>
            <w:tcBorders>
              <w:top w:val="single" w:sz="4" w:space="0" w:color="auto"/>
              <w:bottom w:val="single" w:sz="4" w:space="0" w:color="auto"/>
            </w:tcBorders>
          </w:tcPr>
          <w:p w:rsidR="0012115C" w:rsidRPr="006429E0" w:rsidRDefault="0012115C" w:rsidP="00B33D62">
            <w:pPr>
              <w:spacing w:after="0" w:line="240" w:lineRule="auto"/>
              <w:jc w:val="center"/>
              <w:rPr>
                <w:rFonts w:ascii="Times New Roman" w:hAnsi="Times New Roman"/>
                <w:b/>
                <w:sz w:val="18"/>
                <w:szCs w:val="18"/>
              </w:rPr>
            </w:pPr>
            <w:r w:rsidRPr="006429E0">
              <w:rPr>
                <w:rFonts w:ascii="Times New Roman" w:hAnsi="Times New Roman"/>
                <w:b/>
                <w:i/>
                <w:sz w:val="18"/>
                <w:szCs w:val="18"/>
              </w:rPr>
              <w:t>R</w:t>
            </w:r>
            <w:r w:rsidRPr="006429E0">
              <w:rPr>
                <w:rFonts w:ascii="Times New Roman" w:hAnsi="Times New Roman"/>
                <w:b/>
                <w:sz w:val="18"/>
                <w:szCs w:val="18"/>
                <w:vertAlign w:val="superscript"/>
              </w:rPr>
              <w:t>2</w:t>
            </w:r>
          </w:p>
        </w:tc>
      </w:tr>
      <w:tr w:rsidR="0012115C" w:rsidRPr="00B72C69" w:rsidTr="006429E0">
        <w:trPr>
          <w:jc w:val="center"/>
        </w:trPr>
        <w:tc>
          <w:tcPr>
            <w:tcW w:w="917" w:type="dxa"/>
            <w:tcBorders>
              <w:top w:val="single" w:sz="4" w:space="0" w:color="auto"/>
            </w:tcBorders>
          </w:tcPr>
          <w:p w:rsidR="0012115C" w:rsidRPr="00B72C69" w:rsidRDefault="0012115C" w:rsidP="00B33D62">
            <w:pPr>
              <w:spacing w:after="0" w:line="240" w:lineRule="auto"/>
              <w:jc w:val="center"/>
              <w:rPr>
                <w:rFonts w:ascii="Times New Roman" w:hAnsi="Times New Roman"/>
                <w:sz w:val="18"/>
                <w:szCs w:val="18"/>
              </w:rPr>
            </w:pPr>
            <w:r w:rsidRPr="00B72C69">
              <w:rPr>
                <w:rFonts w:ascii="Times New Roman" w:hAnsi="Times New Roman"/>
                <w:sz w:val="18"/>
                <w:szCs w:val="18"/>
              </w:rPr>
              <w:t>Zn(II)</w:t>
            </w:r>
          </w:p>
        </w:tc>
        <w:tc>
          <w:tcPr>
            <w:tcW w:w="917" w:type="dxa"/>
            <w:tcBorders>
              <w:top w:val="single" w:sz="4" w:space="0" w:color="auto"/>
            </w:tcBorders>
          </w:tcPr>
          <w:p w:rsidR="0012115C" w:rsidRPr="00B72C69"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ETB</w:t>
            </w:r>
          </w:p>
        </w:tc>
        <w:tc>
          <w:tcPr>
            <w:tcW w:w="1062" w:type="dxa"/>
            <w:tcBorders>
              <w:top w:val="single" w:sz="4" w:space="0" w:color="auto"/>
            </w:tcBorders>
          </w:tcPr>
          <w:p w:rsidR="0012115C" w:rsidRPr="00B72C69" w:rsidRDefault="0012115C"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38</w:t>
            </w:r>
          </w:p>
        </w:tc>
        <w:tc>
          <w:tcPr>
            <w:tcW w:w="1254" w:type="dxa"/>
            <w:tcBorders>
              <w:top w:val="single" w:sz="4" w:space="0" w:color="auto"/>
            </w:tcBorders>
          </w:tcPr>
          <w:p w:rsidR="0012115C" w:rsidRPr="00B72C69" w:rsidRDefault="0012115C" w:rsidP="006429E0">
            <w:pPr>
              <w:spacing w:after="0" w:line="240" w:lineRule="auto"/>
              <w:jc w:val="center"/>
              <w:rPr>
                <w:rFonts w:ascii="Times New Roman" w:hAnsi="Times New Roman"/>
                <w:color w:val="000000"/>
                <w:sz w:val="18"/>
                <w:szCs w:val="18"/>
              </w:rPr>
            </w:pPr>
            <w:r w:rsidRPr="004963FA">
              <w:rPr>
                <w:rFonts w:ascii="Times New Roman" w:eastAsia="Times New Roman" w:hAnsi="Times New Roman"/>
                <w:color w:val="000000"/>
                <w:sz w:val="18"/>
                <w:szCs w:val="18"/>
                <w:lang w:eastAsia="en-AU"/>
              </w:rPr>
              <w:t>3.46</w:t>
            </w:r>
          </w:p>
        </w:tc>
        <w:tc>
          <w:tcPr>
            <w:tcW w:w="711" w:type="dxa"/>
            <w:tcBorders>
              <w:top w:val="single" w:sz="4" w:space="0" w:color="auto"/>
            </w:tcBorders>
          </w:tcPr>
          <w:p w:rsidR="0012115C" w:rsidRPr="00B72C69" w:rsidRDefault="0012115C" w:rsidP="0012115C">
            <w:pPr>
              <w:spacing w:after="0" w:line="240" w:lineRule="auto"/>
              <w:jc w:val="center"/>
              <w:rPr>
                <w:rFonts w:ascii="Times New Roman" w:hAnsi="Times New Roman"/>
                <w:sz w:val="18"/>
                <w:szCs w:val="18"/>
              </w:rPr>
            </w:pPr>
            <w:r>
              <w:rPr>
                <w:rFonts w:ascii="Times New Roman" w:hAnsi="Times New Roman"/>
                <w:sz w:val="18"/>
                <w:szCs w:val="18"/>
              </w:rPr>
              <w:t>0.526</w:t>
            </w:r>
          </w:p>
        </w:tc>
        <w:tc>
          <w:tcPr>
            <w:tcW w:w="836" w:type="dxa"/>
            <w:tcBorders>
              <w:top w:val="single" w:sz="4" w:space="0" w:color="auto"/>
            </w:tcBorders>
          </w:tcPr>
          <w:p w:rsidR="0012115C" w:rsidRPr="00B72C69" w:rsidRDefault="0012115C"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4.95</w:t>
            </w:r>
          </w:p>
        </w:tc>
        <w:tc>
          <w:tcPr>
            <w:tcW w:w="1579" w:type="dxa"/>
            <w:tcBorders>
              <w:top w:val="single" w:sz="4" w:space="0" w:color="auto"/>
            </w:tcBorders>
          </w:tcPr>
          <w:p w:rsidR="0012115C" w:rsidRPr="00B72C69" w:rsidRDefault="0012115C" w:rsidP="006429E0">
            <w:pPr>
              <w:spacing w:after="0" w:line="240" w:lineRule="auto"/>
              <w:jc w:val="center"/>
              <w:rPr>
                <w:rFonts w:ascii="Times New Roman" w:hAnsi="Times New Roman"/>
                <w:color w:val="000000"/>
                <w:sz w:val="18"/>
                <w:szCs w:val="18"/>
              </w:rPr>
            </w:pPr>
            <w:r w:rsidRPr="004963FA">
              <w:rPr>
                <w:rFonts w:ascii="Times New Roman" w:eastAsia="Times New Roman" w:hAnsi="Times New Roman"/>
                <w:color w:val="000000"/>
                <w:sz w:val="18"/>
                <w:szCs w:val="18"/>
                <w:lang w:eastAsia="en-AU"/>
              </w:rPr>
              <w:t xml:space="preserve">4.58 </w:t>
            </w:r>
          </w:p>
        </w:tc>
        <w:tc>
          <w:tcPr>
            <w:tcW w:w="711" w:type="dxa"/>
            <w:tcBorders>
              <w:top w:val="single" w:sz="4" w:space="0" w:color="auto"/>
            </w:tcBorders>
          </w:tcPr>
          <w:p w:rsidR="0012115C" w:rsidRPr="00B72C69" w:rsidRDefault="0012115C" w:rsidP="0012115C">
            <w:pPr>
              <w:spacing w:after="0" w:line="240" w:lineRule="auto"/>
              <w:jc w:val="center"/>
              <w:rPr>
                <w:rFonts w:ascii="Times New Roman" w:hAnsi="Times New Roman"/>
                <w:sz w:val="18"/>
                <w:szCs w:val="18"/>
              </w:rPr>
            </w:pPr>
            <w:r>
              <w:rPr>
                <w:rFonts w:ascii="Times New Roman" w:hAnsi="Times New Roman"/>
                <w:sz w:val="18"/>
                <w:szCs w:val="18"/>
              </w:rPr>
              <w:t>0.997</w:t>
            </w:r>
          </w:p>
        </w:tc>
      </w:tr>
      <w:tr w:rsidR="0012115C" w:rsidRPr="00B72C69" w:rsidTr="006429E0">
        <w:trPr>
          <w:jc w:val="center"/>
        </w:trPr>
        <w:tc>
          <w:tcPr>
            <w:tcW w:w="917" w:type="dxa"/>
          </w:tcPr>
          <w:p w:rsidR="0012115C" w:rsidRPr="00B72C69" w:rsidRDefault="0012115C" w:rsidP="00B33D62">
            <w:pPr>
              <w:spacing w:after="0" w:line="240" w:lineRule="auto"/>
              <w:jc w:val="center"/>
              <w:rPr>
                <w:rFonts w:ascii="Times New Roman" w:hAnsi="Times New Roman"/>
                <w:sz w:val="18"/>
                <w:szCs w:val="18"/>
              </w:rPr>
            </w:pPr>
            <w:r w:rsidRPr="00B72C69">
              <w:rPr>
                <w:rFonts w:ascii="Times New Roman" w:hAnsi="Times New Roman"/>
                <w:sz w:val="18"/>
                <w:szCs w:val="18"/>
              </w:rPr>
              <w:t>Pb(II)</w:t>
            </w:r>
          </w:p>
        </w:tc>
        <w:tc>
          <w:tcPr>
            <w:tcW w:w="917" w:type="dxa"/>
          </w:tcPr>
          <w:p w:rsidR="0012115C" w:rsidRPr="00B72C69"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ETB</w:t>
            </w:r>
          </w:p>
        </w:tc>
        <w:tc>
          <w:tcPr>
            <w:tcW w:w="1062" w:type="dxa"/>
          </w:tcPr>
          <w:p w:rsidR="0012115C" w:rsidRPr="00B72C69" w:rsidRDefault="0012115C"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0.7</w:t>
            </w:r>
          </w:p>
        </w:tc>
        <w:tc>
          <w:tcPr>
            <w:tcW w:w="1254" w:type="dxa"/>
          </w:tcPr>
          <w:p w:rsidR="0012115C" w:rsidRPr="00B72C69" w:rsidRDefault="006429E0" w:rsidP="006429E0">
            <w:pPr>
              <w:spacing w:after="0" w:line="240" w:lineRule="auto"/>
              <w:jc w:val="center"/>
              <w:rPr>
                <w:rFonts w:ascii="Times New Roman" w:hAnsi="Times New Roman"/>
                <w:color w:val="000000"/>
                <w:sz w:val="18"/>
                <w:szCs w:val="18"/>
              </w:rPr>
            </w:pPr>
            <w:r>
              <w:rPr>
                <w:rFonts w:ascii="Times New Roman" w:eastAsia="Times New Roman" w:hAnsi="Times New Roman"/>
                <w:color w:val="000000"/>
                <w:sz w:val="18"/>
                <w:szCs w:val="18"/>
                <w:lang w:eastAsia="en-AU"/>
              </w:rPr>
              <w:t>0.6</w:t>
            </w:r>
            <w:r w:rsidR="0012115C" w:rsidRPr="004963FA">
              <w:rPr>
                <w:rFonts w:ascii="Times New Roman" w:eastAsia="Times New Roman" w:hAnsi="Times New Roman"/>
                <w:color w:val="000000"/>
                <w:sz w:val="18"/>
                <w:szCs w:val="18"/>
                <w:lang w:eastAsia="en-AU"/>
              </w:rPr>
              <w:t>91</w:t>
            </w:r>
          </w:p>
        </w:tc>
        <w:tc>
          <w:tcPr>
            <w:tcW w:w="711" w:type="dxa"/>
          </w:tcPr>
          <w:p w:rsidR="0012115C" w:rsidRPr="00B72C69" w:rsidRDefault="0012115C" w:rsidP="0012115C">
            <w:pPr>
              <w:spacing w:after="0" w:line="240" w:lineRule="auto"/>
              <w:jc w:val="center"/>
              <w:rPr>
                <w:rFonts w:ascii="Times New Roman" w:hAnsi="Times New Roman"/>
                <w:sz w:val="18"/>
                <w:szCs w:val="18"/>
              </w:rPr>
            </w:pPr>
            <w:r>
              <w:rPr>
                <w:rFonts w:ascii="Times New Roman" w:hAnsi="Times New Roman"/>
                <w:sz w:val="18"/>
                <w:szCs w:val="18"/>
              </w:rPr>
              <w:t>0.598</w:t>
            </w:r>
          </w:p>
        </w:tc>
        <w:tc>
          <w:tcPr>
            <w:tcW w:w="836" w:type="dxa"/>
          </w:tcPr>
          <w:p w:rsidR="0012115C" w:rsidRPr="00B72C69" w:rsidRDefault="0012115C"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87.0</w:t>
            </w:r>
          </w:p>
        </w:tc>
        <w:tc>
          <w:tcPr>
            <w:tcW w:w="1579" w:type="dxa"/>
          </w:tcPr>
          <w:p w:rsidR="0012115C" w:rsidRPr="00B72C69" w:rsidRDefault="0012115C" w:rsidP="00B33D62">
            <w:pPr>
              <w:spacing w:after="0" w:line="240" w:lineRule="auto"/>
              <w:jc w:val="center"/>
              <w:rPr>
                <w:rFonts w:ascii="Times New Roman" w:hAnsi="Times New Roman"/>
                <w:color w:val="000000"/>
                <w:sz w:val="18"/>
                <w:szCs w:val="18"/>
              </w:rPr>
            </w:pPr>
            <w:r w:rsidRPr="004963FA">
              <w:rPr>
                <w:rFonts w:ascii="Times New Roman" w:eastAsia="Times New Roman" w:hAnsi="Times New Roman"/>
                <w:color w:val="000000"/>
                <w:sz w:val="18"/>
                <w:szCs w:val="18"/>
                <w:lang w:eastAsia="en-AU"/>
              </w:rPr>
              <w:t>1.78</w:t>
            </w:r>
          </w:p>
        </w:tc>
        <w:tc>
          <w:tcPr>
            <w:tcW w:w="711" w:type="dxa"/>
          </w:tcPr>
          <w:p w:rsidR="0012115C" w:rsidRPr="00B72C69" w:rsidRDefault="0012115C" w:rsidP="0012115C">
            <w:pPr>
              <w:spacing w:after="0" w:line="240" w:lineRule="auto"/>
              <w:jc w:val="center"/>
              <w:rPr>
                <w:rFonts w:ascii="Times New Roman" w:hAnsi="Times New Roman"/>
                <w:sz w:val="18"/>
                <w:szCs w:val="18"/>
              </w:rPr>
            </w:pPr>
            <w:r>
              <w:rPr>
                <w:rFonts w:ascii="Times New Roman" w:hAnsi="Times New Roman"/>
                <w:sz w:val="18"/>
                <w:szCs w:val="18"/>
              </w:rPr>
              <w:t>0.999</w:t>
            </w:r>
          </w:p>
        </w:tc>
      </w:tr>
      <w:tr w:rsidR="0012115C" w:rsidRPr="00B72C69" w:rsidTr="006429E0">
        <w:trPr>
          <w:jc w:val="center"/>
        </w:trPr>
        <w:tc>
          <w:tcPr>
            <w:tcW w:w="917" w:type="dxa"/>
          </w:tcPr>
          <w:p w:rsidR="0012115C" w:rsidRPr="00B72C69" w:rsidRDefault="0012115C" w:rsidP="00B33D62">
            <w:pPr>
              <w:spacing w:after="0" w:line="240" w:lineRule="auto"/>
              <w:jc w:val="center"/>
              <w:rPr>
                <w:rFonts w:ascii="Times New Roman" w:hAnsi="Times New Roman"/>
                <w:sz w:val="18"/>
                <w:szCs w:val="18"/>
              </w:rPr>
            </w:pPr>
            <w:r w:rsidRPr="00B72C69">
              <w:rPr>
                <w:rFonts w:ascii="Times New Roman" w:hAnsi="Times New Roman"/>
                <w:sz w:val="18"/>
                <w:szCs w:val="18"/>
              </w:rPr>
              <w:t>Zn(II)</w:t>
            </w:r>
          </w:p>
        </w:tc>
        <w:tc>
          <w:tcPr>
            <w:tcW w:w="917" w:type="dxa"/>
          </w:tcPr>
          <w:p w:rsidR="0012115C" w:rsidRPr="00B72C69"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E</w:t>
            </w:r>
          </w:p>
        </w:tc>
        <w:tc>
          <w:tcPr>
            <w:tcW w:w="1062"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2.93</w:t>
            </w:r>
          </w:p>
        </w:tc>
        <w:tc>
          <w:tcPr>
            <w:tcW w:w="1254"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691</w:t>
            </w:r>
          </w:p>
        </w:tc>
        <w:tc>
          <w:tcPr>
            <w:tcW w:w="711" w:type="dxa"/>
          </w:tcPr>
          <w:p w:rsidR="0012115C"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0.</w:t>
            </w:r>
            <w:r w:rsidR="006429E0">
              <w:rPr>
                <w:rFonts w:ascii="Times New Roman" w:hAnsi="Times New Roman"/>
                <w:sz w:val="18"/>
                <w:szCs w:val="18"/>
              </w:rPr>
              <w:t>195</w:t>
            </w:r>
          </w:p>
        </w:tc>
        <w:tc>
          <w:tcPr>
            <w:tcW w:w="836"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6.42</w:t>
            </w:r>
          </w:p>
        </w:tc>
        <w:tc>
          <w:tcPr>
            <w:tcW w:w="1579"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4.56</w:t>
            </w:r>
          </w:p>
        </w:tc>
        <w:tc>
          <w:tcPr>
            <w:tcW w:w="711" w:type="dxa"/>
          </w:tcPr>
          <w:p w:rsidR="0012115C"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0.9</w:t>
            </w:r>
            <w:r w:rsidR="006429E0">
              <w:rPr>
                <w:rFonts w:ascii="Times New Roman" w:hAnsi="Times New Roman"/>
                <w:sz w:val="18"/>
                <w:szCs w:val="18"/>
              </w:rPr>
              <w:t>89</w:t>
            </w:r>
          </w:p>
        </w:tc>
      </w:tr>
      <w:tr w:rsidR="0012115C" w:rsidRPr="00B72C69" w:rsidTr="006429E0">
        <w:trPr>
          <w:jc w:val="center"/>
        </w:trPr>
        <w:tc>
          <w:tcPr>
            <w:tcW w:w="917" w:type="dxa"/>
          </w:tcPr>
          <w:p w:rsidR="0012115C" w:rsidRPr="00B72C69" w:rsidRDefault="0012115C" w:rsidP="00B33D62">
            <w:pPr>
              <w:spacing w:after="0" w:line="240" w:lineRule="auto"/>
              <w:jc w:val="center"/>
              <w:rPr>
                <w:rFonts w:ascii="Times New Roman" w:hAnsi="Times New Roman"/>
                <w:sz w:val="18"/>
                <w:szCs w:val="18"/>
              </w:rPr>
            </w:pPr>
            <w:r w:rsidRPr="00B72C69">
              <w:rPr>
                <w:rFonts w:ascii="Times New Roman" w:hAnsi="Times New Roman"/>
                <w:sz w:val="18"/>
                <w:szCs w:val="18"/>
              </w:rPr>
              <w:t>Pb(II)</w:t>
            </w:r>
          </w:p>
        </w:tc>
        <w:tc>
          <w:tcPr>
            <w:tcW w:w="917" w:type="dxa"/>
          </w:tcPr>
          <w:p w:rsidR="0012115C" w:rsidRPr="00B72C69"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E</w:t>
            </w:r>
          </w:p>
        </w:tc>
        <w:tc>
          <w:tcPr>
            <w:tcW w:w="1062"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5.1</w:t>
            </w:r>
          </w:p>
        </w:tc>
        <w:tc>
          <w:tcPr>
            <w:tcW w:w="1254"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691</w:t>
            </w:r>
          </w:p>
        </w:tc>
        <w:tc>
          <w:tcPr>
            <w:tcW w:w="711" w:type="dxa"/>
          </w:tcPr>
          <w:p w:rsidR="0012115C"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0.</w:t>
            </w:r>
            <w:r w:rsidR="006429E0">
              <w:rPr>
                <w:rFonts w:ascii="Times New Roman" w:hAnsi="Times New Roman"/>
                <w:sz w:val="18"/>
                <w:szCs w:val="18"/>
              </w:rPr>
              <w:t>598</w:t>
            </w:r>
          </w:p>
        </w:tc>
        <w:tc>
          <w:tcPr>
            <w:tcW w:w="836"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38.6</w:t>
            </w:r>
          </w:p>
        </w:tc>
        <w:tc>
          <w:tcPr>
            <w:tcW w:w="1579" w:type="dxa"/>
          </w:tcPr>
          <w:p w:rsidR="0012115C" w:rsidRDefault="006429E0" w:rsidP="00B33D62">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82</w:t>
            </w:r>
          </w:p>
        </w:tc>
        <w:tc>
          <w:tcPr>
            <w:tcW w:w="711" w:type="dxa"/>
          </w:tcPr>
          <w:p w:rsidR="0012115C" w:rsidRDefault="0012115C" w:rsidP="00B33D62">
            <w:pPr>
              <w:spacing w:after="0" w:line="240" w:lineRule="auto"/>
              <w:jc w:val="center"/>
              <w:rPr>
                <w:rFonts w:ascii="Times New Roman" w:hAnsi="Times New Roman"/>
                <w:sz w:val="18"/>
                <w:szCs w:val="18"/>
              </w:rPr>
            </w:pPr>
            <w:r>
              <w:rPr>
                <w:rFonts w:ascii="Times New Roman" w:hAnsi="Times New Roman"/>
                <w:sz w:val="18"/>
                <w:szCs w:val="18"/>
              </w:rPr>
              <w:t>0.99</w:t>
            </w:r>
            <w:r w:rsidR="006429E0">
              <w:rPr>
                <w:rFonts w:ascii="Times New Roman" w:hAnsi="Times New Roman"/>
                <w:sz w:val="18"/>
                <w:szCs w:val="18"/>
              </w:rPr>
              <w:t>6</w:t>
            </w:r>
          </w:p>
        </w:tc>
      </w:tr>
    </w:tbl>
    <w:p w:rsidR="002B5DD7" w:rsidRDefault="002B5DD7" w:rsidP="004963FA">
      <w:pPr>
        <w:spacing w:after="0" w:line="240" w:lineRule="auto"/>
        <w:contextualSpacing/>
        <w:jc w:val="center"/>
        <w:rPr>
          <w:rFonts w:ascii="Times New Roman" w:hAnsi="Times New Roman"/>
          <w:sz w:val="18"/>
          <w:szCs w:val="18"/>
        </w:rPr>
      </w:pPr>
    </w:p>
    <w:p w:rsidR="00A26E6F" w:rsidRPr="004963FA" w:rsidRDefault="00A26E6F" w:rsidP="004963FA">
      <w:pPr>
        <w:spacing w:after="0" w:line="240" w:lineRule="auto"/>
        <w:contextualSpacing/>
        <w:jc w:val="center"/>
        <w:rPr>
          <w:rFonts w:ascii="Times New Roman" w:hAnsi="Times New Roman"/>
          <w:sz w:val="18"/>
          <w:szCs w:val="18"/>
        </w:rPr>
      </w:pPr>
    </w:p>
    <w:p w:rsidR="00A26E6F" w:rsidRDefault="004963FA" w:rsidP="004963FA">
      <w:pPr>
        <w:spacing w:after="0" w:line="240" w:lineRule="auto"/>
        <w:contextualSpacing/>
        <w:jc w:val="center"/>
        <w:rPr>
          <w:rFonts w:ascii="Times New Roman" w:hAnsi="Times New Roman"/>
          <w:sz w:val="18"/>
          <w:szCs w:val="18"/>
        </w:rPr>
      </w:pPr>
      <w:r w:rsidRPr="004963FA">
        <w:rPr>
          <w:rFonts w:ascii="Times New Roman" w:hAnsi="Times New Roman"/>
          <w:noProof/>
          <w:sz w:val="18"/>
          <w:szCs w:val="18"/>
          <w:lang w:val="en-US"/>
        </w:rPr>
        <w:lastRenderedPageBreak/>
        <w:drawing>
          <wp:inline distT="0" distB="0" distL="0" distR="0" wp14:anchorId="3BB1ECD2" wp14:editId="33D70F1A">
            <wp:extent cx="2448000" cy="1842868"/>
            <wp:effectExtent l="0" t="0" r="0" b="0"/>
            <wp:docPr id="6"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FB04D9" w:rsidRPr="00FB04D9">
        <w:rPr>
          <w:rFonts w:ascii="Times New Roman" w:hAnsi="Times New Roman"/>
          <w:noProof/>
          <w:sz w:val="18"/>
          <w:szCs w:val="18"/>
          <w:lang w:val="en-US"/>
        </w:rPr>
        <w:drawing>
          <wp:inline distT="0" distB="0" distL="0" distR="0" wp14:anchorId="5C6B37FA" wp14:editId="184F625E">
            <wp:extent cx="2448000" cy="1842867"/>
            <wp:effectExtent l="0" t="0" r="0" b="0"/>
            <wp:docPr id="5"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26E6F" w:rsidRDefault="00A26E6F" w:rsidP="004963FA">
      <w:pPr>
        <w:spacing w:after="0" w:line="240" w:lineRule="auto"/>
        <w:contextualSpacing/>
        <w:jc w:val="center"/>
        <w:rPr>
          <w:rFonts w:ascii="Times New Roman" w:hAnsi="Times New Roman"/>
          <w:sz w:val="18"/>
          <w:szCs w:val="18"/>
        </w:rPr>
      </w:pPr>
    </w:p>
    <w:p w:rsidR="004963FA" w:rsidRPr="005F3018" w:rsidRDefault="004963FA" w:rsidP="005F3018">
      <w:pPr>
        <w:spacing w:after="0" w:line="240" w:lineRule="auto"/>
        <w:ind w:left="851" w:hanging="851"/>
        <w:contextualSpacing/>
        <w:jc w:val="both"/>
        <w:rPr>
          <w:rFonts w:ascii="Times New Roman" w:hAnsi="Times New Roman"/>
          <w:sz w:val="20"/>
          <w:szCs w:val="18"/>
        </w:rPr>
      </w:pPr>
      <w:proofErr w:type="gramStart"/>
      <w:r w:rsidRPr="005F3018">
        <w:rPr>
          <w:rFonts w:ascii="Times New Roman" w:hAnsi="Times New Roman"/>
          <w:sz w:val="20"/>
          <w:szCs w:val="18"/>
        </w:rPr>
        <w:t xml:space="preserve">Figure </w:t>
      </w:r>
      <w:r w:rsidR="00A26E6F" w:rsidRPr="005F3018">
        <w:rPr>
          <w:rFonts w:ascii="Times New Roman" w:hAnsi="Times New Roman"/>
          <w:sz w:val="20"/>
          <w:szCs w:val="18"/>
        </w:rPr>
        <w:t>5</w:t>
      </w:r>
      <w:r w:rsidRPr="005F3018">
        <w:rPr>
          <w:rFonts w:ascii="Times New Roman" w:hAnsi="Times New Roman"/>
          <w:sz w:val="20"/>
          <w:szCs w:val="18"/>
        </w:rPr>
        <w:t>.</w:t>
      </w:r>
      <w:proofErr w:type="gramEnd"/>
      <w:r w:rsidRPr="005F3018">
        <w:rPr>
          <w:rFonts w:ascii="Times New Roman" w:hAnsi="Times New Roman"/>
          <w:sz w:val="20"/>
          <w:szCs w:val="18"/>
        </w:rPr>
        <w:t xml:space="preserve"> Metal sorption capacity of </w:t>
      </w:r>
      <w:proofErr w:type="gramStart"/>
      <w:r w:rsidRPr="005F3018">
        <w:rPr>
          <w:rFonts w:ascii="Times New Roman" w:hAnsi="Times New Roman"/>
          <w:sz w:val="20"/>
          <w:szCs w:val="18"/>
        </w:rPr>
        <w:t>Zn(</w:t>
      </w:r>
      <w:proofErr w:type="gramEnd"/>
      <w:r w:rsidRPr="005F3018">
        <w:rPr>
          <w:rFonts w:ascii="Times New Roman" w:hAnsi="Times New Roman"/>
          <w:sz w:val="20"/>
          <w:szCs w:val="18"/>
        </w:rPr>
        <w:t>II) and Pb(II) (mg/g) by ETB as a function of contact time (minutes) at sorbent dosage 2.0 g/L</w:t>
      </w:r>
    </w:p>
    <w:p w:rsidR="00123DF6" w:rsidRPr="005F3018" w:rsidRDefault="00123DF6" w:rsidP="005F3018">
      <w:pPr>
        <w:spacing w:after="0" w:line="240" w:lineRule="auto"/>
        <w:contextualSpacing/>
        <w:jc w:val="both"/>
        <w:rPr>
          <w:rFonts w:ascii="Times New Roman" w:hAnsi="Times New Roman"/>
          <w:szCs w:val="20"/>
        </w:rPr>
      </w:pPr>
    </w:p>
    <w:p w:rsidR="00A26E6F" w:rsidRPr="002328E0" w:rsidRDefault="00A26E6F" w:rsidP="004963FA">
      <w:pPr>
        <w:spacing w:after="0" w:line="240" w:lineRule="auto"/>
        <w:contextualSpacing/>
        <w:jc w:val="both"/>
        <w:rPr>
          <w:rFonts w:ascii="Times New Roman" w:hAnsi="Times New Roman"/>
          <w:sz w:val="20"/>
          <w:szCs w:val="20"/>
        </w:rPr>
      </w:pPr>
    </w:p>
    <w:p w:rsidR="003F3502" w:rsidRPr="002328E0" w:rsidRDefault="00FE6867" w:rsidP="004963FA">
      <w:pPr>
        <w:spacing w:after="0" w:line="240" w:lineRule="auto"/>
        <w:contextualSpacing/>
        <w:jc w:val="both"/>
        <w:rPr>
          <w:rFonts w:ascii="Times New Roman" w:hAnsi="Times New Roman"/>
          <w:b/>
          <w:sz w:val="20"/>
          <w:szCs w:val="20"/>
        </w:rPr>
      </w:pPr>
      <w:r w:rsidRPr="002328E0">
        <w:rPr>
          <w:rFonts w:ascii="Times New Roman" w:hAnsi="Times New Roman"/>
          <w:b/>
          <w:sz w:val="20"/>
          <w:szCs w:val="20"/>
        </w:rPr>
        <w:t>S</w:t>
      </w:r>
      <w:r w:rsidR="003F3502" w:rsidRPr="002328E0">
        <w:rPr>
          <w:rFonts w:ascii="Times New Roman" w:hAnsi="Times New Roman"/>
          <w:b/>
          <w:sz w:val="20"/>
          <w:szCs w:val="20"/>
        </w:rPr>
        <w:t>orption isotherms</w:t>
      </w:r>
    </w:p>
    <w:p w:rsidR="004C745A" w:rsidRDefault="003F3502"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The isotherm parameters of ETB were shown in Table </w:t>
      </w:r>
      <w:r w:rsidR="005A7A5A" w:rsidRPr="002328E0">
        <w:rPr>
          <w:rFonts w:ascii="Times New Roman" w:hAnsi="Times New Roman"/>
          <w:sz w:val="20"/>
          <w:szCs w:val="20"/>
        </w:rPr>
        <w:t>2</w:t>
      </w:r>
      <w:r w:rsidRPr="002328E0">
        <w:rPr>
          <w:rFonts w:ascii="Times New Roman" w:hAnsi="Times New Roman"/>
          <w:sz w:val="20"/>
          <w:szCs w:val="20"/>
        </w:rPr>
        <w:t xml:space="preserve">. In general, </w:t>
      </w:r>
      <w:proofErr w:type="gramStart"/>
      <w:r w:rsidR="004C745A" w:rsidRPr="002328E0">
        <w:rPr>
          <w:rFonts w:ascii="Times New Roman" w:hAnsi="Times New Roman"/>
          <w:sz w:val="20"/>
          <w:szCs w:val="20"/>
        </w:rPr>
        <w:t>Zn(</w:t>
      </w:r>
      <w:proofErr w:type="gramEnd"/>
      <w:r w:rsidR="004C745A" w:rsidRPr="002328E0">
        <w:rPr>
          <w:rFonts w:ascii="Times New Roman" w:hAnsi="Times New Roman"/>
          <w:sz w:val="20"/>
          <w:szCs w:val="20"/>
        </w:rPr>
        <w:t xml:space="preserve">II) and Pb(II) sorption of ETB beads fitted well to </w:t>
      </w:r>
      <w:r w:rsidRPr="002328E0">
        <w:rPr>
          <w:rFonts w:ascii="Times New Roman" w:hAnsi="Times New Roman"/>
          <w:sz w:val="20"/>
          <w:szCs w:val="20"/>
        </w:rPr>
        <w:t xml:space="preserve">both </w:t>
      </w:r>
      <w:proofErr w:type="spellStart"/>
      <w:r w:rsidRPr="002328E0">
        <w:rPr>
          <w:rFonts w:ascii="Times New Roman" w:hAnsi="Times New Roman"/>
          <w:sz w:val="20"/>
          <w:szCs w:val="20"/>
        </w:rPr>
        <w:t>linearised</w:t>
      </w:r>
      <w:proofErr w:type="spellEnd"/>
      <w:r w:rsidRPr="002328E0">
        <w:rPr>
          <w:rFonts w:ascii="Times New Roman" w:hAnsi="Times New Roman"/>
          <w:sz w:val="20"/>
          <w:szCs w:val="20"/>
        </w:rPr>
        <w:t xml:space="preserve"> </w:t>
      </w:r>
      <w:r w:rsidR="0009363D" w:rsidRPr="002328E0">
        <w:rPr>
          <w:rFonts w:ascii="Times New Roman" w:hAnsi="Times New Roman"/>
          <w:sz w:val="20"/>
          <w:szCs w:val="20"/>
        </w:rPr>
        <w:t xml:space="preserve">Langmuir </w:t>
      </w:r>
      <w:r w:rsidRPr="002328E0">
        <w:rPr>
          <w:rFonts w:ascii="Times New Roman" w:hAnsi="Times New Roman"/>
          <w:sz w:val="20"/>
          <w:szCs w:val="20"/>
        </w:rPr>
        <w:t xml:space="preserve">and </w:t>
      </w:r>
      <w:proofErr w:type="spellStart"/>
      <w:r w:rsidR="0009363D" w:rsidRPr="002328E0">
        <w:rPr>
          <w:rFonts w:ascii="Times New Roman" w:hAnsi="Times New Roman"/>
          <w:sz w:val="20"/>
          <w:szCs w:val="20"/>
        </w:rPr>
        <w:t>Freundlich</w:t>
      </w:r>
      <w:proofErr w:type="spellEnd"/>
      <w:r w:rsidR="0009363D" w:rsidRPr="002328E0">
        <w:rPr>
          <w:rFonts w:ascii="Times New Roman" w:hAnsi="Times New Roman"/>
          <w:sz w:val="20"/>
          <w:szCs w:val="20"/>
        </w:rPr>
        <w:t xml:space="preserve"> </w:t>
      </w:r>
      <w:r w:rsidRPr="002328E0">
        <w:rPr>
          <w:rFonts w:ascii="Times New Roman" w:hAnsi="Times New Roman"/>
          <w:sz w:val="20"/>
          <w:szCs w:val="20"/>
        </w:rPr>
        <w:t>model</w:t>
      </w:r>
      <w:r w:rsidR="00A36551">
        <w:rPr>
          <w:rFonts w:ascii="Times New Roman" w:hAnsi="Times New Roman"/>
          <w:sz w:val="20"/>
          <w:szCs w:val="20"/>
        </w:rPr>
        <w:t xml:space="preserve">; while beads E fitted well with only </w:t>
      </w:r>
      <w:proofErr w:type="spellStart"/>
      <w:r w:rsidR="00A36551">
        <w:rPr>
          <w:rFonts w:ascii="Times New Roman" w:hAnsi="Times New Roman"/>
          <w:sz w:val="20"/>
          <w:szCs w:val="20"/>
        </w:rPr>
        <w:t>Freundlich</w:t>
      </w:r>
      <w:proofErr w:type="spellEnd"/>
      <w:r w:rsidR="00A36551">
        <w:rPr>
          <w:rFonts w:ascii="Times New Roman" w:hAnsi="Times New Roman"/>
          <w:sz w:val="20"/>
          <w:szCs w:val="20"/>
        </w:rPr>
        <w:t xml:space="preserve"> model</w:t>
      </w:r>
      <w:r w:rsidR="002B5DD7">
        <w:rPr>
          <w:rFonts w:ascii="Times New Roman" w:hAnsi="Times New Roman"/>
          <w:sz w:val="20"/>
          <w:szCs w:val="20"/>
        </w:rPr>
        <w:t xml:space="preserve"> (Figure</w:t>
      </w:r>
      <w:r w:rsidR="005A7A5A" w:rsidRPr="002328E0">
        <w:rPr>
          <w:rFonts w:ascii="Times New Roman" w:hAnsi="Times New Roman"/>
          <w:sz w:val="20"/>
          <w:szCs w:val="20"/>
        </w:rPr>
        <w:t xml:space="preserve"> </w:t>
      </w:r>
      <w:r w:rsidR="00A26E6F">
        <w:rPr>
          <w:rFonts w:ascii="Times New Roman" w:hAnsi="Times New Roman"/>
          <w:sz w:val="20"/>
          <w:szCs w:val="20"/>
        </w:rPr>
        <w:t>6</w:t>
      </w:r>
      <w:r w:rsidR="005A7A5A" w:rsidRPr="002328E0">
        <w:rPr>
          <w:rFonts w:ascii="Times New Roman" w:hAnsi="Times New Roman"/>
          <w:sz w:val="20"/>
          <w:szCs w:val="20"/>
        </w:rPr>
        <w:t>)</w:t>
      </w:r>
      <w:r w:rsidRPr="002328E0">
        <w:rPr>
          <w:rFonts w:ascii="Times New Roman" w:hAnsi="Times New Roman"/>
          <w:sz w:val="20"/>
          <w:szCs w:val="20"/>
        </w:rPr>
        <w:t xml:space="preserve">. The isotherm parameters </w:t>
      </w:r>
      <w:r w:rsidR="004C745A" w:rsidRPr="002328E0">
        <w:rPr>
          <w:rFonts w:ascii="Times New Roman" w:hAnsi="Times New Roman"/>
          <w:sz w:val="20"/>
          <w:szCs w:val="20"/>
        </w:rPr>
        <w:t>of</w:t>
      </w:r>
      <w:r w:rsidRPr="002328E0">
        <w:rPr>
          <w:rFonts w:ascii="Times New Roman" w:hAnsi="Times New Roman"/>
          <w:sz w:val="20"/>
          <w:szCs w:val="20"/>
        </w:rPr>
        <w:t xml:space="preserve"> </w:t>
      </w:r>
      <w:proofErr w:type="spellStart"/>
      <w:r w:rsidRPr="002328E0">
        <w:rPr>
          <w:rFonts w:ascii="Times New Roman" w:hAnsi="Times New Roman"/>
          <w:sz w:val="20"/>
          <w:szCs w:val="20"/>
        </w:rPr>
        <w:t>linearised</w:t>
      </w:r>
      <w:proofErr w:type="spellEnd"/>
      <w:r w:rsidRPr="002328E0">
        <w:rPr>
          <w:rFonts w:ascii="Times New Roman" w:hAnsi="Times New Roman"/>
          <w:sz w:val="20"/>
          <w:szCs w:val="20"/>
        </w:rPr>
        <w:t xml:space="preserve"> </w:t>
      </w:r>
      <w:proofErr w:type="spellStart"/>
      <w:r w:rsidRPr="002328E0">
        <w:rPr>
          <w:rFonts w:ascii="Times New Roman" w:hAnsi="Times New Roman"/>
          <w:sz w:val="20"/>
          <w:szCs w:val="20"/>
        </w:rPr>
        <w:t>Freundlich</w:t>
      </w:r>
      <w:proofErr w:type="spellEnd"/>
      <w:r w:rsidRPr="002328E0">
        <w:rPr>
          <w:rFonts w:ascii="Times New Roman" w:hAnsi="Times New Roman"/>
          <w:sz w:val="20"/>
          <w:szCs w:val="20"/>
        </w:rPr>
        <w:t xml:space="preserve"> model (e.g. </w:t>
      </w:r>
      <w:r w:rsidRPr="002328E0">
        <w:rPr>
          <w:rFonts w:ascii="Times New Roman" w:hAnsi="Times New Roman"/>
          <w:i/>
          <w:sz w:val="20"/>
          <w:szCs w:val="20"/>
        </w:rPr>
        <w:t>n</w:t>
      </w:r>
      <w:r w:rsidRPr="002328E0">
        <w:rPr>
          <w:rFonts w:ascii="Times New Roman" w:hAnsi="Times New Roman"/>
          <w:sz w:val="20"/>
          <w:szCs w:val="20"/>
        </w:rPr>
        <w:t xml:space="preserve"> and </w:t>
      </w:r>
      <w:r w:rsidRPr="002328E0">
        <w:rPr>
          <w:rFonts w:ascii="Times New Roman" w:hAnsi="Times New Roman"/>
          <w:i/>
          <w:sz w:val="20"/>
          <w:szCs w:val="20"/>
        </w:rPr>
        <w:t>K</w:t>
      </w:r>
      <w:r w:rsidRPr="002328E0">
        <w:rPr>
          <w:rFonts w:ascii="Times New Roman" w:hAnsi="Times New Roman"/>
          <w:sz w:val="20"/>
          <w:szCs w:val="20"/>
          <w:vertAlign w:val="subscript"/>
        </w:rPr>
        <w:t>F</w:t>
      </w:r>
      <w:r w:rsidRPr="002328E0">
        <w:rPr>
          <w:rFonts w:ascii="Times New Roman" w:hAnsi="Times New Roman"/>
          <w:sz w:val="20"/>
          <w:szCs w:val="20"/>
        </w:rPr>
        <w:t>) describe the sorption intensity and capacity</w:t>
      </w:r>
      <w:r w:rsidR="00A36551">
        <w:rPr>
          <w:rFonts w:ascii="Times New Roman" w:hAnsi="Times New Roman"/>
          <w:sz w:val="20"/>
          <w:szCs w:val="20"/>
        </w:rPr>
        <w:t>,</w:t>
      </w:r>
      <w:r w:rsidRPr="002328E0">
        <w:rPr>
          <w:rFonts w:ascii="Times New Roman" w:hAnsi="Times New Roman"/>
          <w:sz w:val="20"/>
          <w:szCs w:val="20"/>
        </w:rPr>
        <w:t xml:space="preserve"> respectively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Chatterjee&lt;/Author&gt;&lt;Year&gt;2010&lt;/Year&gt;&lt;RecNum&gt;1580&lt;/RecNum&gt;&lt;DisplayText&gt;[12]&lt;/DisplayText&gt;&lt;record&gt;&lt;rec-number&gt;1580&lt;/rec-number&gt;&lt;foreign-keys&gt;&lt;key app="EN" db-id="sr0twxwzpw9azuefz59vrzalex2r5r0e005r"&gt;1580&lt;/key&gt;&lt;/foreign-keys&gt;&lt;ref-type name="Journal Article"&gt;17&lt;/ref-type&gt;&lt;contributors&gt;&lt;authors&gt;&lt;author&gt;Chatterjee, Sudipta&lt;/author&gt;&lt;author&gt;Lee, Dae S.&lt;/author&gt;&lt;author&gt;Lee, Min W.&lt;/author&gt;&lt;author&gt;Woo, Seung H.&lt;/author&gt;&lt;/authors&gt;&lt;/contributors&gt;&lt;titles&gt;&lt;title&gt;Enhanced molar sorption ratio for naphthalene through the impregnation of surfactant into chitosan hydrogel beads&lt;/title&gt;&lt;secondary-title&gt;Bioresource Technology&lt;/secondary-title&gt;&lt;/titles&gt;&lt;periodical&gt;&lt;full-title&gt;Bioresource Technology&lt;/full-title&gt;&lt;/periodical&gt;&lt;pages&gt;4315-4321&lt;/pages&gt;&lt;volume&gt;101&lt;/volume&gt;&lt;number&gt;12&lt;/number&gt;&lt;keywords&gt;&lt;keyword&gt;chitosan hydrogel bead surfactant naphthalene sorption water treatment&lt;/keyword&gt;&lt;/keywords&gt;&lt;dates&gt;&lt;year&gt;2010&lt;/year&gt;&lt;/dates&gt;&lt;publisher&gt;Elsevier Ltd.&lt;/publisher&gt;&lt;isbn&gt;0960-8524&lt;/isbn&gt;&lt;work-type&gt;10.1016/j.biortech.2010.01.062&lt;/work-type&gt;&lt;urls&gt;&lt;/urls&gt;&lt;electronic-resource-num&gt;10.1016/j.biortech.2010.01.062&lt;/electronic-resource-num&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2]</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w:t>
      </w:r>
      <w:r w:rsidR="002C4BFD" w:rsidRPr="002328E0">
        <w:rPr>
          <w:rFonts w:ascii="Times New Roman" w:hAnsi="Times New Roman"/>
          <w:sz w:val="20"/>
          <w:szCs w:val="20"/>
        </w:rPr>
        <w:t>The</w:t>
      </w:r>
      <w:r w:rsidRPr="002328E0">
        <w:rPr>
          <w:rFonts w:ascii="Times New Roman" w:hAnsi="Times New Roman"/>
          <w:sz w:val="20"/>
          <w:szCs w:val="20"/>
        </w:rPr>
        <w:t xml:space="preserve"> </w:t>
      </w:r>
      <w:r w:rsidRPr="002328E0">
        <w:rPr>
          <w:rFonts w:ascii="Times New Roman" w:hAnsi="Times New Roman"/>
          <w:i/>
          <w:sz w:val="20"/>
          <w:szCs w:val="20"/>
        </w:rPr>
        <w:t xml:space="preserve">n </w:t>
      </w:r>
      <w:r w:rsidRPr="002328E0">
        <w:rPr>
          <w:rFonts w:ascii="Times New Roman" w:hAnsi="Times New Roman"/>
          <w:sz w:val="20"/>
          <w:szCs w:val="20"/>
        </w:rPr>
        <w:t xml:space="preserve">values </w:t>
      </w:r>
      <w:r w:rsidR="002C4BFD" w:rsidRPr="002328E0">
        <w:rPr>
          <w:rFonts w:ascii="Times New Roman" w:hAnsi="Times New Roman"/>
          <w:sz w:val="20"/>
          <w:szCs w:val="20"/>
        </w:rPr>
        <w:t>for</w:t>
      </w:r>
      <w:r w:rsidRPr="002328E0">
        <w:rPr>
          <w:rFonts w:ascii="Times New Roman" w:hAnsi="Times New Roman"/>
          <w:sz w:val="20"/>
          <w:szCs w:val="20"/>
        </w:rPr>
        <w:t xml:space="preserve"> </w:t>
      </w:r>
      <w:proofErr w:type="gramStart"/>
      <w:r w:rsidR="002C4BFD" w:rsidRPr="002328E0">
        <w:rPr>
          <w:rFonts w:ascii="Times New Roman" w:hAnsi="Times New Roman"/>
          <w:sz w:val="20"/>
          <w:szCs w:val="20"/>
        </w:rPr>
        <w:t>Zn(</w:t>
      </w:r>
      <w:proofErr w:type="gramEnd"/>
      <w:r w:rsidR="002C4BFD" w:rsidRPr="002328E0">
        <w:rPr>
          <w:rFonts w:ascii="Times New Roman" w:hAnsi="Times New Roman"/>
          <w:sz w:val="20"/>
          <w:szCs w:val="20"/>
        </w:rPr>
        <w:t xml:space="preserve">II) and Pb(II) </w:t>
      </w:r>
      <w:r w:rsidRPr="002328E0">
        <w:rPr>
          <w:rFonts w:ascii="Times New Roman" w:hAnsi="Times New Roman"/>
          <w:sz w:val="20"/>
          <w:szCs w:val="20"/>
        </w:rPr>
        <w:t xml:space="preserve">sorption of beads </w:t>
      </w:r>
      <w:r w:rsidR="009C1622">
        <w:rPr>
          <w:rFonts w:ascii="Times New Roman" w:hAnsi="Times New Roman"/>
          <w:sz w:val="20"/>
          <w:szCs w:val="20"/>
        </w:rPr>
        <w:t xml:space="preserve">E </w:t>
      </w:r>
      <w:r w:rsidRPr="002328E0">
        <w:rPr>
          <w:rFonts w:ascii="Times New Roman" w:hAnsi="Times New Roman"/>
          <w:sz w:val="20"/>
          <w:szCs w:val="20"/>
        </w:rPr>
        <w:t xml:space="preserve">were </w:t>
      </w:r>
      <w:r w:rsidR="002C4BFD" w:rsidRPr="002328E0">
        <w:rPr>
          <w:rFonts w:ascii="Times New Roman" w:hAnsi="Times New Roman"/>
          <w:sz w:val="20"/>
          <w:szCs w:val="20"/>
        </w:rPr>
        <w:t>0.</w:t>
      </w:r>
      <w:r w:rsidR="00A36551">
        <w:rPr>
          <w:rFonts w:ascii="Times New Roman" w:hAnsi="Times New Roman"/>
          <w:sz w:val="20"/>
          <w:szCs w:val="20"/>
        </w:rPr>
        <w:t>97</w:t>
      </w:r>
      <w:r w:rsidR="002C4BFD" w:rsidRPr="002328E0">
        <w:rPr>
          <w:rFonts w:ascii="Times New Roman" w:hAnsi="Times New Roman"/>
          <w:sz w:val="20"/>
          <w:szCs w:val="20"/>
        </w:rPr>
        <w:t xml:space="preserve"> and </w:t>
      </w:r>
      <w:r w:rsidR="00A36551">
        <w:rPr>
          <w:rFonts w:ascii="Times New Roman" w:hAnsi="Times New Roman"/>
          <w:sz w:val="20"/>
          <w:szCs w:val="20"/>
        </w:rPr>
        <w:t>1.06,</w:t>
      </w:r>
      <w:r w:rsidR="002C4BFD" w:rsidRPr="002328E0">
        <w:rPr>
          <w:rFonts w:ascii="Times New Roman" w:hAnsi="Times New Roman"/>
          <w:sz w:val="20"/>
          <w:szCs w:val="20"/>
        </w:rPr>
        <w:t xml:space="preserve"> respectively. All</w:t>
      </w:r>
      <w:r w:rsidRPr="002328E0">
        <w:rPr>
          <w:rFonts w:ascii="Times New Roman" w:hAnsi="Times New Roman"/>
          <w:sz w:val="20"/>
          <w:szCs w:val="20"/>
        </w:rPr>
        <w:t xml:space="preserve"> </w:t>
      </w:r>
      <w:r w:rsidRPr="002328E0">
        <w:rPr>
          <w:rFonts w:ascii="Times New Roman" w:hAnsi="Times New Roman"/>
          <w:i/>
          <w:sz w:val="20"/>
          <w:szCs w:val="20"/>
        </w:rPr>
        <w:t>n</w:t>
      </w:r>
      <w:r w:rsidRPr="002328E0">
        <w:rPr>
          <w:rFonts w:ascii="Times New Roman" w:hAnsi="Times New Roman"/>
          <w:sz w:val="20"/>
          <w:szCs w:val="20"/>
        </w:rPr>
        <w:t xml:space="preserve"> values </w:t>
      </w:r>
      <w:r w:rsidR="004C745A" w:rsidRPr="002328E0">
        <w:rPr>
          <w:rFonts w:ascii="Times New Roman" w:hAnsi="Times New Roman"/>
          <w:sz w:val="20"/>
          <w:szCs w:val="20"/>
        </w:rPr>
        <w:t>of</w:t>
      </w:r>
      <w:r w:rsidRPr="002328E0">
        <w:rPr>
          <w:rFonts w:ascii="Times New Roman" w:hAnsi="Times New Roman"/>
          <w:sz w:val="20"/>
          <w:szCs w:val="20"/>
        </w:rPr>
        <w:t xml:space="preserve"> ETB were greater than 1. This indicates that </w:t>
      </w:r>
      <w:r w:rsidR="002C4BFD" w:rsidRPr="002328E0">
        <w:rPr>
          <w:rFonts w:ascii="Times New Roman" w:hAnsi="Times New Roman"/>
          <w:sz w:val="20"/>
          <w:szCs w:val="20"/>
        </w:rPr>
        <w:t>both Zn(II) and Pb(II)</w:t>
      </w:r>
      <w:r w:rsidRPr="002328E0">
        <w:rPr>
          <w:rFonts w:ascii="Times New Roman" w:hAnsi="Times New Roman"/>
          <w:sz w:val="20"/>
          <w:szCs w:val="20"/>
        </w:rPr>
        <w:t xml:space="preserve"> </w:t>
      </w:r>
      <w:r w:rsidR="00A9307D">
        <w:rPr>
          <w:rFonts w:ascii="Times New Roman" w:hAnsi="Times New Roman"/>
          <w:sz w:val="20"/>
          <w:szCs w:val="20"/>
        </w:rPr>
        <w:t>sorption capacities</w:t>
      </w:r>
      <w:r w:rsidRPr="002328E0">
        <w:rPr>
          <w:rFonts w:ascii="Times New Roman" w:hAnsi="Times New Roman"/>
          <w:sz w:val="20"/>
          <w:szCs w:val="20"/>
        </w:rPr>
        <w:t xml:space="preserve"> by ETB </w:t>
      </w:r>
      <w:r w:rsidR="002C4BFD" w:rsidRPr="002328E0">
        <w:rPr>
          <w:rFonts w:ascii="Times New Roman" w:hAnsi="Times New Roman"/>
          <w:sz w:val="20"/>
          <w:szCs w:val="20"/>
        </w:rPr>
        <w:t>i</w:t>
      </w:r>
      <w:r w:rsidRPr="002328E0">
        <w:rPr>
          <w:rFonts w:ascii="Times New Roman" w:hAnsi="Times New Roman"/>
          <w:sz w:val="20"/>
          <w:szCs w:val="20"/>
        </w:rPr>
        <w:t>s more favourable than beads</w:t>
      </w:r>
      <w:r w:rsidR="009C1622">
        <w:rPr>
          <w:rFonts w:ascii="Times New Roman" w:hAnsi="Times New Roman"/>
          <w:sz w:val="20"/>
          <w:szCs w:val="20"/>
        </w:rPr>
        <w:t xml:space="preserve"> E</w:t>
      </w:r>
      <w:r w:rsidRPr="002328E0">
        <w:rPr>
          <w:rFonts w:ascii="Times New Roman" w:hAnsi="Times New Roman"/>
          <w:sz w:val="20"/>
          <w:szCs w:val="20"/>
        </w:rPr>
        <w:t xml:space="preserve">. Compared to </w:t>
      </w:r>
      <w:r w:rsidR="009C1622">
        <w:rPr>
          <w:rFonts w:ascii="Times New Roman" w:hAnsi="Times New Roman"/>
          <w:sz w:val="20"/>
          <w:szCs w:val="20"/>
        </w:rPr>
        <w:t>beads E</w:t>
      </w:r>
      <w:r w:rsidRPr="002328E0">
        <w:rPr>
          <w:rFonts w:ascii="Times New Roman" w:hAnsi="Times New Roman"/>
          <w:sz w:val="20"/>
          <w:szCs w:val="20"/>
        </w:rPr>
        <w:t xml:space="preserve">, ETB also has significantly higher </w:t>
      </w:r>
      <w:r w:rsidRPr="002328E0">
        <w:rPr>
          <w:rFonts w:ascii="Times New Roman" w:hAnsi="Times New Roman"/>
          <w:i/>
          <w:sz w:val="20"/>
          <w:szCs w:val="20"/>
        </w:rPr>
        <w:t>K</w:t>
      </w:r>
      <w:r w:rsidRPr="002328E0">
        <w:rPr>
          <w:rFonts w:ascii="Times New Roman" w:hAnsi="Times New Roman"/>
          <w:sz w:val="20"/>
          <w:szCs w:val="20"/>
          <w:vertAlign w:val="subscript"/>
        </w:rPr>
        <w:t>F</w:t>
      </w:r>
      <w:r w:rsidRPr="002328E0">
        <w:rPr>
          <w:rFonts w:ascii="Times New Roman" w:hAnsi="Times New Roman"/>
          <w:sz w:val="20"/>
          <w:szCs w:val="20"/>
        </w:rPr>
        <w:t xml:space="preserve"> values for all metal sorption which </w:t>
      </w:r>
      <w:r w:rsidR="002C4BFD" w:rsidRPr="002328E0">
        <w:rPr>
          <w:rFonts w:ascii="Times New Roman" w:hAnsi="Times New Roman"/>
          <w:sz w:val="20"/>
          <w:szCs w:val="20"/>
        </w:rPr>
        <w:t>again shows</w:t>
      </w:r>
      <w:r w:rsidRPr="002328E0">
        <w:rPr>
          <w:rFonts w:ascii="Times New Roman" w:hAnsi="Times New Roman"/>
          <w:sz w:val="20"/>
          <w:szCs w:val="20"/>
        </w:rPr>
        <w:t xml:space="preserve"> greater sorption capacity of ETB than </w:t>
      </w:r>
      <w:r w:rsidR="002C4BFD" w:rsidRPr="002328E0">
        <w:rPr>
          <w:rFonts w:ascii="Times New Roman" w:hAnsi="Times New Roman"/>
          <w:sz w:val="20"/>
          <w:szCs w:val="20"/>
        </w:rPr>
        <w:t>beads</w:t>
      </w:r>
      <w:r w:rsidR="009C1622">
        <w:rPr>
          <w:rFonts w:ascii="Times New Roman" w:hAnsi="Times New Roman"/>
          <w:sz w:val="20"/>
          <w:szCs w:val="20"/>
        </w:rPr>
        <w:t xml:space="preserve"> E</w:t>
      </w:r>
      <w:r w:rsidR="0009363D" w:rsidRP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Febrianto&lt;/Author&gt;&lt;Year&gt;2009&lt;/Year&gt;&lt;RecNum&gt;897&lt;/RecNum&gt;&lt;DisplayText&gt;[13]&lt;/DisplayText&gt;&lt;record&gt;&lt;rec-number&gt;897&lt;/rec-number&gt;&lt;foreign-keys&gt;&lt;key app="EN" db-id="sr0twxwzpw9azuefz59vrzalex2r5r0e005r"&gt;897&lt;/key&gt;&lt;/foreign-keys&gt;&lt;ref-type name="Journal Article"&gt;17&lt;/ref-type&gt;&lt;contributors&gt;&lt;authors&gt;&lt;author&gt;Febrianto, Jonathan&lt;/author&gt;&lt;author&gt;Kosasih, Aline Natasia&lt;/author&gt;&lt;author&gt;Sunarso, Jaka&lt;/author&gt;&lt;author&gt;Ju, Yi-Hsu&lt;/author&gt;&lt;author&gt;Indraswati, Nani&lt;/author&gt;&lt;author&gt;Ismadji, Suryadi&lt;/author&gt;&lt;/authors&gt;&lt;/contributors&gt;&lt;titles&gt;&lt;title&gt;Equilibrium and kinetic studies in adsorption of heavy metals using biosorbent: A summary of recent studies&lt;/title&gt;&lt;secondary-title&gt;Journal of Hazardous Materials&lt;/secondary-title&gt;&lt;/titles&gt;&lt;periodical&gt;&lt;full-title&gt;J Hazard Mater&lt;/full-title&gt;&lt;abbr-1&gt;Journal of hazardous materials&lt;/abbr-1&gt;&lt;/periodical&gt;&lt;pages&gt;616-645&lt;/pages&gt;&lt;volume&gt;162&lt;/volume&gt;&lt;number&gt;2-3&lt;/number&gt;&lt;keywords&gt;&lt;keyword&gt;Heavy metals&lt;/keyword&gt;&lt;keyword&gt;Biosorption&lt;/keyword&gt;&lt;keyword&gt;Equilibria&lt;/keyword&gt;&lt;keyword&gt;Kinetic&lt;/keyword&gt;&lt;/keywords&gt;&lt;dates&gt;&lt;year&gt;2009&lt;/year&gt;&lt;/dates&gt;&lt;isbn&gt;0304-3894&lt;/isbn&gt;&lt;work-type&gt;doi: DOI: 10.1016/j.jhazmat.2008.06.042&lt;/work-type&gt;&lt;urls&gt;&lt;related-urls&gt;&lt;url&gt;http://www.sciencedirect.com/science/article/B6TGF-4ST3YNN-9/2/081d3e78b3e8d3c3c44dbf1a8825bd81&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3]</w:t>
      </w:r>
      <w:r w:rsidR="00234B9F" w:rsidRPr="002328E0">
        <w:rPr>
          <w:rFonts w:ascii="Times New Roman" w:hAnsi="Times New Roman"/>
          <w:sz w:val="20"/>
          <w:szCs w:val="20"/>
        </w:rPr>
        <w:fldChar w:fldCharType="end"/>
      </w:r>
      <w:r w:rsidR="004C745A" w:rsidRPr="002328E0">
        <w:rPr>
          <w:rFonts w:ascii="Times New Roman" w:hAnsi="Times New Roman"/>
          <w:sz w:val="20"/>
          <w:szCs w:val="20"/>
        </w:rPr>
        <w:t>.</w:t>
      </w:r>
    </w:p>
    <w:p w:rsidR="002B5DD7" w:rsidRPr="002328E0" w:rsidRDefault="002B5DD7" w:rsidP="002328E0">
      <w:pPr>
        <w:spacing w:after="0" w:line="240" w:lineRule="auto"/>
        <w:jc w:val="both"/>
        <w:rPr>
          <w:rFonts w:ascii="Times New Roman" w:hAnsi="Times New Roman"/>
          <w:sz w:val="20"/>
          <w:szCs w:val="20"/>
        </w:rPr>
      </w:pPr>
    </w:p>
    <w:p w:rsidR="0086790F" w:rsidRPr="00A26E6F" w:rsidRDefault="008900AC" w:rsidP="00B72C69">
      <w:pPr>
        <w:spacing w:after="0" w:line="240" w:lineRule="auto"/>
        <w:jc w:val="both"/>
        <w:rPr>
          <w:rFonts w:ascii="Times New Roman" w:hAnsi="Times New Roman"/>
          <w:sz w:val="20"/>
          <w:szCs w:val="20"/>
        </w:rPr>
      </w:pPr>
      <w:r w:rsidRPr="00A26E6F">
        <w:rPr>
          <w:rFonts w:ascii="Times New Roman" w:hAnsi="Times New Roman"/>
          <w:sz w:val="20"/>
          <w:szCs w:val="20"/>
        </w:rPr>
        <w:t xml:space="preserve">The </w:t>
      </w:r>
      <w:proofErr w:type="spellStart"/>
      <w:r w:rsidRPr="00A26E6F">
        <w:rPr>
          <w:rFonts w:ascii="Times New Roman" w:hAnsi="Times New Roman"/>
          <w:i/>
          <w:sz w:val="20"/>
          <w:szCs w:val="20"/>
        </w:rPr>
        <w:t>q</w:t>
      </w:r>
      <w:r w:rsidRPr="00A26E6F">
        <w:rPr>
          <w:rFonts w:ascii="Times New Roman" w:hAnsi="Times New Roman"/>
          <w:sz w:val="20"/>
          <w:szCs w:val="20"/>
          <w:vertAlign w:val="subscript"/>
        </w:rPr>
        <w:t>max</w:t>
      </w:r>
      <w:proofErr w:type="spellEnd"/>
      <w:r w:rsidRPr="00A26E6F">
        <w:rPr>
          <w:rFonts w:ascii="Times New Roman" w:hAnsi="Times New Roman"/>
          <w:sz w:val="20"/>
          <w:szCs w:val="20"/>
        </w:rPr>
        <w:t xml:space="preserve"> for </w:t>
      </w:r>
      <w:proofErr w:type="gramStart"/>
      <w:r w:rsidR="004F6F3E">
        <w:rPr>
          <w:rFonts w:ascii="Times New Roman" w:hAnsi="Times New Roman"/>
          <w:sz w:val="20"/>
          <w:szCs w:val="20"/>
        </w:rPr>
        <w:t>Zn(</w:t>
      </w:r>
      <w:proofErr w:type="gramEnd"/>
      <w:r w:rsidR="004F6F3E">
        <w:rPr>
          <w:rFonts w:ascii="Times New Roman" w:hAnsi="Times New Roman"/>
          <w:sz w:val="20"/>
          <w:szCs w:val="20"/>
        </w:rPr>
        <w:t>II) sorption by ETB was 4.74</w:t>
      </w:r>
      <w:r w:rsidRPr="00A26E6F">
        <w:rPr>
          <w:rFonts w:ascii="Times New Roman" w:hAnsi="Times New Roman"/>
          <w:sz w:val="20"/>
          <w:szCs w:val="20"/>
        </w:rPr>
        <w:t xml:space="preserve"> mg/g</w:t>
      </w:r>
      <w:r w:rsidR="0009363D" w:rsidRPr="00A26E6F">
        <w:rPr>
          <w:rFonts w:ascii="Times New Roman" w:hAnsi="Times New Roman"/>
          <w:sz w:val="20"/>
          <w:szCs w:val="20"/>
        </w:rPr>
        <w:t xml:space="preserve">, lower than Zn(II) </w:t>
      </w:r>
      <w:r w:rsidR="00A9307D" w:rsidRPr="00A26E6F">
        <w:rPr>
          <w:rFonts w:ascii="Times New Roman" w:hAnsi="Times New Roman"/>
          <w:sz w:val="20"/>
          <w:szCs w:val="20"/>
        </w:rPr>
        <w:t>sorption capacity</w:t>
      </w:r>
      <w:r w:rsidR="0009363D" w:rsidRPr="00A26E6F">
        <w:rPr>
          <w:rFonts w:ascii="Times New Roman" w:hAnsi="Times New Roman"/>
          <w:sz w:val="20"/>
          <w:szCs w:val="20"/>
        </w:rPr>
        <w:t xml:space="preserve"> of </w:t>
      </w:r>
      <w:r w:rsidR="009C1622">
        <w:rPr>
          <w:rFonts w:ascii="Times New Roman" w:hAnsi="Times New Roman"/>
          <w:sz w:val="20"/>
          <w:szCs w:val="20"/>
        </w:rPr>
        <w:t>beads E</w:t>
      </w:r>
      <w:r w:rsidR="0009363D" w:rsidRPr="00A26E6F">
        <w:rPr>
          <w:rFonts w:ascii="Times New Roman" w:hAnsi="Times New Roman"/>
          <w:sz w:val="20"/>
          <w:szCs w:val="20"/>
        </w:rPr>
        <w:t xml:space="preserve"> (</w:t>
      </w:r>
      <w:proofErr w:type="spellStart"/>
      <w:r w:rsidR="0009363D" w:rsidRPr="00A26E6F">
        <w:rPr>
          <w:rFonts w:ascii="Times New Roman" w:hAnsi="Times New Roman"/>
          <w:i/>
          <w:sz w:val="20"/>
          <w:szCs w:val="20"/>
        </w:rPr>
        <w:t>q</w:t>
      </w:r>
      <w:r w:rsidR="0009363D" w:rsidRPr="00A26E6F">
        <w:rPr>
          <w:rFonts w:ascii="Times New Roman" w:hAnsi="Times New Roman"/>
          <w:sz w:val="20"/>
          <w:szCs w:val="20"/>
          <w:vertAlign w:val="subscript"/>
        </w:rPr>
        <w:t>e</w:t>
      </w:r>
      <w:proofErr w:type="spellEnd"/>
      <w:r w:rsidR="0009363D" w:rsidRPr="00A26E6F">
        <w:rPr>
          <w:rFonts w:ascii="Times New Roman" w:hAnsi="Times New Roman"/>
          <w:sz w:val="20"/>
          <w:szCs w:val="20"/>
        </w:rPr>
        <w:t xml:space="preserve"> = </w:t>
      </w:r>
      <w:r w:rsidR="00A36551">
        <w:rPr>
          <w:rFonts w:ascii="Times New Roman" w:hAnsi="Times New Roman"/>
          <w:sz w:val="20"/>
          <w:szCs w:val="20"/>
        </w:rPr>
        <w:t>10.9</w:t>
      </w:r>
      <w:r w:rsidR="0009363D" w:rsidRPr="00A26E6F">
        <w:rPr>
          <w:rFonts w:ascii="Times New Roman" w:hAnsi="Times New Roman"/>
          <w:sz w:val="20"/>
          <w:szCs w:val="20"/>
        </w:rPr>
        <w:t xml:space="preserve"> mg/g)</w:t>
      </w:r>
      <w:r w:rsidRPr="00A26E6F">
        <w:rPr>
          <w:rFonts w:ascii="Times New Roman" w:hAnsi="Times New Roman"/>
          <w:sz w:val="20"/>
          <w:szCs w:val="20"/>
        </w:rPr>
        <w:t xml:space="preserve">. However, the </w:t>
      </w:r>
      <w:proofErr w:type="spellStart"/>
      <w:r w:rsidRPr="00A26E6F">
        <w:rPr>
          <w:rFonts w:ascii="Times New Roman" w:hAnsi="Times New Roman"/>
          <w:i/>
          <w:sz w:val="20"/>
          <w:szCs w:val="20"/>
        </w:rPr>
        <w:t>q</w:t>
      </w:r>
      <w:r w:rsidRPr="00A26E6F">
        <w:rPr>
          <w:rFonts w:ascii="Times New Roman" w:hAnsi="Times New Roman"/>
          <w:sz w:val="20"/>
          <w:szCs w:val="20"/>
          <w:vertAlign w:val="subscript"/>
        </w:rPr>
        <w:t>max</w:t>
      </w:r>
      <w:proofErr w:type="spellEnd"/>
      <w:r w:rsidRPr="00A26E6F">
        <w:rPr>
          <w:rFonts w:ascii="Times New Roman" w:hAnsi="Times New Roman"/>
          <w:sz w:val="20"/>
          <w:szCs w:val="20"/>
        </w:rPr>
        <w:t xml:space="preserve"> for </w:t>
      </w:r>
      <w:proofErr w:type="spellStart"/>
      <w:proofErr w:type="gramStart"/>
      <w:r w:rsidRPr="00A26E6F">
        <w:rPr>
          <w:rFonts w:ascii="Times New Roman" w:hAnsi="Times New Roman"/>
          <w:sz w:val="20"/>
          <w:szCs w:val="20"/>
        </w:rPr>
        <w:t>Pb</w:t>
      </w:r>
      <w:proofErr w:type="spellEnd"/>
      <w:r w:rsidRPr="00A26E6F">
        <w:rPr>
          <w:rFonts w:ascii="Times New Roman" w:hAnsi="Times New Roman"/>
          <w:sz w:val="20"/>
          <w:szCs w:val="20"/>
        </w:rPr>
        <w:t>(</w:t>
      </w:r>
      <w:proofErr w:type="gramEnd"/>
      <w:r w:rsidRPr="00A26E6F">
        <w:rPr>
          <w:rFonts w:ascii="Times New Roman" w:hAnsi="Times New Roman"/>
          <w:sz w:val="20"/>
          <w:szCs w:val="20"/>
        </w:rPr>
        <w:t xml:space="preserve">II) sorption by </w:t>
      </w:r>
      <w:r w:rsidR="003F3502" w:rsidRPr="00A26E6F">
        <w:rPr>
          <w:rFonts w:ascii="Times New Roman" w:hAnsi="Times New Roman"/>
          <w:sz w:val="20"/>
          <w:szCs w:val="20"/>
        </w:rPr>
        <w:t xml:space="preserve">ETB beads </w:t>
      </w:r>
      <w:r w:rsidR="0009363D" w:rsidRPr="00A26E6F">
        <w:rPr>
          <w:rFonts w:ascii="Times New Roman" w:hAnsi="Times New Roman"/>
          <w:sz w:val="20"/>
          <w:szCs w:val="20"/>
        </w:rPr>
        <w:t xml:space="preserve">was </w:t>
      </w:r>
      <w:r w:rsidR="004F6F3E">
        <w:rPr>
          <w:rFonts w:ascii="Times New Roman" w:hAnsi="Times New Roman"/>
          <w:sz w:val="20"/>
          <w:szCs w:val="20"/>
        </w:rPr>
        <w:t>increased to 110</w:t>
      </w:r>
      <w:r w:rsidRPr="00A26E6F">
        <w:rPr>
          <w:rFonts w:ascii="Times New Roman" w:hAnsi="Times New Roman"/>
          <w:sz w:val="20"/>
          <w:szCs w:val="20"/>
        </w:rPr>
        <w:t xml:space="preserve"> mg/g.</w:t>
      </w:r>
      <w:r w:rsidR="00560AEA" w:rsidRPr="00A26E6F">
        <w:rPr>
          <w:rFonts w:ascii="Times New Roman" w:hAnsi="Times New Roman"/>
          <w:sz w:val="20"/>
          <w:szCs w:val="20"/>
        </w:rPr>
        <w:t xml:space="preserve"> </w:t>
      </w:r>
      <w:r w:rsidR="0009363D" w:rsidRPr="00A26E6F">
        <w:rPr>
          <w:rFonts w:ascii="Times New Roman" w:hAnsi="Times New Roman"/>
          <w:sz w:val="20"/>
          <w:szCs w:val="20"/>
        </w:rPr>
        <w:t xml:space="preserve">The </w:t>
      </w:r>
      <w:r w:rsidR="0009363D" w:rsidRPr="00A26E6F">
        <w:rPr>
          <w:rFonts w:ascii="Times New Roman" w:hAnsi="Times New Roman"/>
          <w:i/>
          <w:sz w:val="20"/>
          <w:szCs w:val="20"/>
        </w:rPr>
        <w:t>K</w:t>
      </w:r>
      <w:r w:rsidR="0009363D" w:rsidRPr="00A26E6F">
        <w:rPr>
          <w:rFonts w:ascii="Times New Roman" w:hAnsi="Times New Roman"/>
          <w:sz w:val="20"/>
          <w:szCs w:val="20"/>
          <w:vertAlign w:val="subscript"/>
        </w:rPr>
        <w:t>L</w:t>
      </w:r>
      <w:r w:rsidR="0009363D" w:rsidRPr="00A26E6F">
        <w:rPr>
          <w:rFonts w:ascii="Times New Roman" w:hAnsi="Times New Roman"/>
          <w:sz w:val="20"/>
          <w:szCs w:val="20"/>
        </w:rPr>
        <w:t xml:space="preserve"> values for </w:t>
      </w:r>
      <w:proofErr w:type="gramStart"/>
      <w:r w:rsidR="0009363D" w:rsidRPr="00A26E6F">
        <w:rPr>
          <w:rFonts w:ascii="Times New Roman" w:hAnsi="Times New Roman"/>
          <w:sz w:val="20"/>
          <w:szCs w:val="20"/>
        </w:rPr>
        <w:t>Zn(</w:t>
      </w:r>
      <w:proofErr w:type="gramEnd"/>
      <w:r w:rsidR="0009363D" w:rsidRPr="00A26E6F">
        <w:rPr>
          <w:rFonts w:ascii="Times New Roman" w:hAnsi="Times New Roman"/>
          <w:sz w:val="20"/>
          <w:szCs w:val="20"/>
        </w:rPr>
        <w:t xml:space="preserve">II) and Pb(II) sorption by </w:t>
      </w:r>
      <w:r w:rsidR="004F6F3E">
        <w:rPr>
          <w:rFonts w:ascii="Times New Roman" w:hAnsi="Times New Roman"/>
          <w:sz w:val="20"/>
          <w:szCs w:val="20"/>
        </w:rPr>
        <w:t>ETB were 0.161 and 0.174</w:t>
      </w:r>
      <w:r w:rsidR="0009363D" w:rsidRPr="00A26E6F">
        <w:rPr>
          <w:rFonts w:ascii="Times New Roman" w:hAnsi="Times New Roman"/>
          <w:sz w:val="20"/>
          <w:szCs w:val="20"/>
        </w:rPr>
        <w:t xml:space="preserve"> respectively. </w:t>
      </w:r>
      <w:r w:rsidR="00560AEA" w:rsidRPr="00A26E6F">
        <w:rPr>
          <w:rFonts w:ascii="Times New Roman" w:hAnsi="Times New Roman"/>
          <w:sz w:val="20"/>
          <w:szCs w:val="20"/>
        </w:rPr>
        <w:t xml:space="preserve">The </w:t>
      </w:r>
      <w:r w:rsidR="001012F7" w:rsidRPr="00A26E6F">
        <w:rPr>
          <w:rFonts w:ascii="Times New Roman" w:hAnsi="Times New Roman"/>
          <w:sz w:val="20"/>
          <w:szCs w:val="20"/>
        </w:rPr>
        <w:t xml:space="preserve">corresponding </w:t>
      </w:r>
      <w:r w:rsidR="00560AEA" w:rsidRPr="00A26E6F">
        <w:rPr>
          <w:rFonts w:ascii="Times New Roman" w:hAnsi="Times New Roman"/>
          <w:i/>
          <w:sz w:val="20"/>
          <w:szCs w:val="20"/>
        </w:rPr>
        <w:t>R</w:t>
      </w:r>
      <w:r w:rsidR="00560AEA" w:rsidRPr="00A26E6F">
        <w:rPr>
          <w:rFonts w:ascii="Times New Roman" w:hAnsi="Times New Roman"/>
          <w:i/>
          <w:sz w:val="20"/>
          <w:szCs w:val="20"/>
          <w:vertAlign w:val="subscript"/>
        </w:rPr>
        <w:t>L</w:t>
      </w:r>
      <w:r w:rsidR="00560AEA" w:rsidRPr="00A26E6F">
        <w:rPr>
          <w:rFonts w:ascii="Times New Roman" w:hAnsi="Times New Roman"/>
          <w:sz w:val="20"/>
          <w:szCs w:val="20"/>
        </w:rPr>
        <w:t xml:space="preserve"> value </w:t>
      </w:r>
      <w:r w:rsidR="001012F7" w:rsidRPr="00A26E6F">
        <w:rPr>
          <w:rFonts w:ascii="Times New Roman" w:hAnsi="Times New Roman"/>
          <w:sz w:val="20"/>
          <w:szCs w:val="20"/>
        </w:rPr>
        <w:t xml:space="preserve">shown in Table 3 was calculated based on the initial metal concentration from 0.02 to 1.0 </w:t>
      </w:r>
      <w:proofErr w:type="spellStart"/>
      <w:r w:rsidR="0022002A" w:rsidRPr="00A26E6F">
        <w:rPr>
          <w:rFonts w:ascii="Times New Roman" w:hAnsi="Times New Roman"/>
          <w:sz w:val="20"/>
          <w:szCs w:val="20"/>
        </w:rPr>
        <w:t>mM</w:t>
      </w:r>
      <w:r w:rsidR="001012F7" w:rsidRPr="00A26E6F">
        <w:rPr>
          <w:rFonts w:ascii="Times New Roman" w:hAnsi="Times New Roman"/>
          <w:sz w:val="20"/>
          <w:szCs w:val="20"/>
        </w:rPr>
        <w:t>.</w:t>
      </w:r>
      <w:proofErr w:type="spellEnd"/>
      <w:r w:rsidR="001012F7" w:rsidRPr="00A26E6F">
        <w:rPr>
          <w:rFonts w:ascii="Times New Roman" w:hAnsi="Times New Roman"/>
          <w:sz w:val="20"/>
          <w:szCs w:val="20"/>
        </w:rPr>
        <w:t xml:space="preserve"> All </w:t>
      </w:r>
      <w:r w:rsidR="001012F7" w:rsidRPr="00A26E6F">
        <w:rPr>
          <w:rFonts w:ascii="Times New Roman" w:hAnsi="Times New Roman"/>
          <w:i/>
          <w:sz w:val="20"/>
          <w:szCs w:val="20"/>
        </w:rPr>
        <w:t>R</w:t>
      </w:r>
      <w:r w:rsidR="001012F7" w:rsidRPr="00A26E6F">
        <w:rPr>
          <w:rFonts w:ascii="Times New Roman" w:hAnsi="Times New Roman"/>
          <w:i/>
          <w:sz w:val="20"/>
          <w:szCs w:val="20"/>
          <w:vertAlign w:val="subscript"/>
        </w:rPr>
        <w:t>L</w:t>
      </w:r>
      <w:r w:rsidR="001012F7" w:rsidRPr="00A26E6F">
        <w:rPr>
          <w:rFonts w:ascii="Times New Roman" w:hAnsi="Times New Roman"/>
          <w:sz w:val="20"/>
          <w:szCs w:val="20"/>
        </w:rPr>
        <w:t xml:space="preserve"> values were </w:t>
      </w:r>
      <w:r w:rsidR="00560AEA" w:rsidRPr="00A26E6F">
        <w:rPr>
          <w:rFonts w:ascii="Times New Roman" w:hAnsi="Times New Roman"/>
          <w:sz w:val="20"/>
          <w:szCs w:val="20"/>
        </w:rPr>
        <w:t>between 0 and 1</w:t>
      </w:r>
      <w:r w:rsidR="001012F7" w:rsidRPr="00A26E6F">
        <w:rPr>
          <w:rFonts w:ascii="Times New Roman" w:hAnsi="Times New Roman"/>
          <w:sz w:val="20"/>
          <w:szCs w:val="20"/>
        </w:rPr>
        <w:t>,</w:t>
      </w:r>
      <w:r w:rsidR="00560AEA" w:rsidRPr="00A26E6F">
        <w:rPr>
          <w:rFonts w:ascii="Times New Roman" w:hAnsi="Times New Roman"/>
          <w:sz w:val="20"/>
          <w:szCs w:val="20"/>
        </w:rPr>
        <w:t xml:space="preserve"> indicat</w:t>
      </w:r>
      <w:r w:rsidR="001012F7" w:rsidRPr="00A26E6F">
        <w:rPr>
          <w:rFonts w:ascii="Times New Roman" w:hAnsi="Times New Roman"/>
          <w:sz w:val="20"/>
          <w:szCs w:val="20"/>
        </w:rPr>
        <w:t>ing</w:t>
      </w:r>
      <w:r w:rsidR="00560AEA" w:rsidRPr="00A26E6F">
        <w:rPr>
          <w:rFonts w:ascii="Times New Roman" w:hAnsi="Times New Roman"/>
          <w:sz w:val="20"/>
          <w:szCs w:val="20"/>
        </w:rPr>
        <w:t xml:space="preserve"> that </w:t>
      </w:r>
      <w:r w:rsidR="001012F7" w:rsidRPr="00A26E6F">
        <w:rPr>
          <w:rFonts w:ascii="Times New Roman" w:hAnsi="Times New Roman"/>
          <w:sz w:val="20"/>
          <w:szCs w:val="20"/>
        </w:rPr>
        <w:t xml:space="preserve">Zn(II) and Pb(II) </w:t>
      </w:r>
      <w:r w:rsidR="00560AEA" w:rsidRPr="00A26E6F">
        <w:rPr>
          <w:rFonts w:ascii="Times New Roman" w:hAnsi="Times New Roman"/>
          <w:sz w:val="20"/>
          <w:szCs w:val="20"/>
        </w:rPr>
        <w:t xml:space="preserve">sorption with </w:t>
      </w:r>
      <w:r w:rsidR="001012F7" w:rsidRPr="00A26E6F">
        <w:rPr>
          <w:rFonts w:ascii="Times New Roman" w:hAnsi="Times New Roman"/>
          <w:sz w:val="20"/>
          <w:szCs w:val="20"/>
        </w:rPr>
        <w:t xml:space="preserve">ETB </w:t>
      </w:r>
      <w:r w:rsidR="00EA3007" w:rsidRPr="00A26E6F">
        <w:rPr>
          <w:rFonts w:ascii="Times New Roman" w:hAnsi="Times New Roman"/>
          <w:sz w:val="20"/>
          <w:szCs w:val="20"/>
        </w:rPr>
        <w:t>beads were</w:t>
      </w:r>
      <w:r w:rsidR="00560AEA" w:rsidRPr="00A26E6F">
        <w:rPr>
          <w:rFonts w:ascii="Times New Roman" w:hAnsi="Times New Roman"/>
          <w:sz w:val="20"/>
          <w:szCs w:val="20"/>
        </w:rPr>
        <w:t xml:space="preserve"> favourable</w:t>
      </w:r>
      <w:r w:rsidR="001012F7" w:rsidRPr="00A26E6F">
        <w:rPr>
          <w:rFonts w:ascii="Times New Roman" w:hAnsi="Times New Roman"/>
          <w:sz w:val="20"/>
          <w:szCs w:val="20"/>
        </w:rPr>
        <w:t xml:space="preserve"> </w:t>
      </w:r>
      <w:r w:rsidR="00234B9F" w:rsidRPr="00A26E6F">
        <w:rPr>
          <w:rFonts w:ascii="Times New Roman" w:hAnsi="Times New Roman"/>
          <w:sz w:val="20"/>
          <w:szCs w:val="20"/>
        </w:rPr>
        <w:fldChar w:fldCharType="begin"/>
      </w:r>
      <w:r w:rsidR="002328E0" w:rsidRPr="00A26E6F">
        <w:rPr>
          <w:rFonts w:ascii="Times New Roman" w:hAnsi="Times New Roman"/>
          <w:sz w:val="20"/>
          <w:szCs w:val="20"/>
        </w:rPr>
        <w:instrText xml:space="preserve"> ADDIN EN.CITE &lt;EndNote&gt;&lt;Cite&gt;&lt;Author&gt;Wang&lt;/Author&gt;&lt;Year&gt;2010&lt;/Year&gt;&lt;RecNum&gt;726&lt;/RecNum&gt;&lt;DisplayText&gt;[14]&lt;/DisplayText&gt;&lt;record&gt;&lt;rec-number&gt;726&lt;/rec-number&gt;&lt;foreign-keys&gt;&lt;key app="EN" db-id="sr0twxwzpw9azuefz59vrzalex2r5r0e005r"&gt;726&lt;/key&gt;&lt;/foreign-keys&gt;&lt;ref-type name="Journal Article"&gt;17&lt;/ref-type&gt;&lt;contributors&gt;&lt;authors&gt;&lt;author&gt;Wang, Lin&lt;/author&gt;&lt;author&gt;Xing, Ronge&lt;/author&gt;&lt;author&gt;Liu, Song&lt;/author&gt;&lt;author&gt;Cai, Shengbao&lt;/author&gt;&lt;author&gt;Yu, Huahua&lt;/author&gt;&lt;author&gt;Feng, Jinhua&lt;/author&gt;&lt;author&gt;Li, Rongfeng&lt;/author&gt;&lt;author&gt;Li, Pengcheng&lt;/author&gt;&lt;/authors&gt;&lt;/contributors&gt;&lt;titles&gt;&lt;title&gt;Synthesis and evaluation of a thiourea-modified chitosan derivative applied for adsorption of Hg(II) from synthetic wastewater&lt;/title&gt;&lt;secondary-title&gt;International Journal of Biological Macromolecules&lt;/secondary-title&gt;&lt;/titles&gt;&lt;periodical&gt;&lt;full-title&gt;International Journal of Biological Macromolecules&lt;/full-title&gt;&lt;/periodical&gt;&lt;pages&gt;524-528&lt;/pages&gt;&lt;volume&gt;46&lt;/volume&gt;&lt;number&gt;5&lt;/number&gt;&lt;keywords&gt;&lt;keyword&gt;Adsorption&lt;/keyword&gt;&lt;keyword&gt;Mercury&lt;/keyword&gt;&lt;keyword&gt;Thiourea&lt;/keyword&gt;&lt;keyword&gt;Chitosan&lt;/keyword&gt;&lt;/keywords&gt;&lt;dates&gt;&lt;year&gt;2010&lt;/year&gt;&lt;/dates&gt;&lt;isbn&gt;0141-8130&lt;/isbn&gt;&lt;work-type&gt;doi: DOI: 10.1016/j.ijbiomac.2010.03.003&lt;/work-type&gt;&lt;urls&gt;&lt;related-urls&gt;&lt;url&gt;http://www.sciencedirect.com/science/article/B6T7J-4YJT5FB-1/2/0b5d7438c3ae11a274d0e29e54900183&lt;/url&gt;&lt;/related-urls&gt;&lt;/urls&gt;&lt;/record&gt;&lt;/Cite&gt;&lt;/EndNote&gt;</w:instrText>
      </w:r>
      <w:r w:rsidR="00234B9F" w:rsidRPr="00A26E6F">
        <w:rPr>
          <w:rFonts w:ascii="Times New Roman" w:hAnsi="Times New Roman"/>
          <w:sz w:val="20"/>
          <w:szCs w:val="20"/>
        </w:rPr>
        <w:fldChar w:fldCharType="separate"/>
      </w:r>
      <w:r w:rsidR="002328E0" w:rsidRPr="00A26E6F">
        <w:rPr>
          <w:rFonts w:ascii="Times New Roman" w:hAnsi="Times New Roman"/>
          <w:noProof/>
          <w:sz w:val="20"/>
          <w:szCs w:val="20"/>
        </w:rPr>
        <w:t>[14]</w:t>
      </w:r>
      <w:r w:rsidR="00234B9F" w:rsidRPr="00A26E6F">
        <w:rPr>
          <w:rFonts w:ascii="Times New Roman" w:hAnsi="Times New Roman"/>
          <w:sz w:val="20"/>
          <w:szCs w:val="20"/>
        </w:rPr>
        <w:fldChar w:fldCharType="end"/>
      </w:r>
      <w:r w:rsidR="00560AEA" w:rsidRPr="00A26E6F">
        <w:rPr>
          <w:rFonts w:ascii="Times New Roman" w:hAnsi="Times New Roman"/>
          <w:sz w:val="20"/>
          <w:szCs w:val="20"/>
        </w:rPr>
        <w:t>.</w:t>
      </w:r>
    </w:p>
    <w:p w:rsidR="002B5DD7" w:rsidRDefault="002B5DD7" w:rsidP="00B72C69">
      <w:pPr>
        <w:spacing w:after="0" w:line="240" w:lineRule="auto"/>
        <w:jc w:val="both"/>
        <w:rPr>
          <w:rFonts w:ascii="Times New Roman" w:hAnsi="Times New Roman"/>
          <w:sz w:val="18"/>
          <w:szCs w:val="18"/>
        </w:rPr>
      </w:pPr>
    </w:p>
    <w:p w:rsidR="00A26E6F" w:rsidRPr="00B72C69" w:rsidRDefault="00A26E6F" w:rsidP="00B72C69">
      <w:pPr>
        <w:spacing w:after="0" w:line="240" w:lineRule="auto"/>
        <w:jc w:val="both"/>
        <w:rPr>
          <w:rFonts w:ascii="Times New Roman" w:hAnsi="Times New Roman"/>
          <w:sz w:val="18"/>
          <w:szCs w:val="18"/>
        </w:rPr>
      </w:pPr>
    </w:p>
    <w:p w:rsidR="00B72C69" w:rsidRPr="00A36551" w:rsidRDefault="004920E7" w:rsidP="00FE5CEC">
      <w:pPr>
        <w:spacing w:after="0" w:line="240" w:lineRule="auto"/>
        <w:jc w:val="center"/>
        <w:rPr>
          <w:rFonts w:ascii="Times New Roman" w:hAnsi="Times New Roman"/>
          <w:sz w:val="18"/>
          <w:szCs w:val="18"/>
        </w:rPr>
      </w:pPr>
      <w:r w:rsidRPr="00A36551">
        <w:rPr>
          <w:rFonts w:ascii="Times New Roman" w:hAnsi="Times New Roman"/>
          <w:noProof/>
          <w:sz w:val="18"/>
          <w:szCs w:val="18"/>
          <w:lang w:val="en-US"/>
        </w:rPr>
        <w:drawing>
          <wp:inline distT="0" distB="0" distL="0" distR="0" wp14:anchorId="387D5CE2" wp14:editId="3C610E70">
            <wp:extent cx="2138289" cy="1800000"/>
            <wp:effectExtent l="0" t="0" r="0" b="0"/>
            <wp:docPr id="1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FE5CEC" w:rsidRPr="00A36551">
        <w:rPr>
          <w:rFonts w:ascii="Times New Roman" w:hAnsi="Times New Roman"/>
          <w:noProof/>
          <w:sz w:val="18"/>
          <w:szCs w:val="18"/>
          <w:lang w:val="en-US"/>
        </w:rPr>
        <w:drawing>
          <wp:inline distT="0" distB="0" distL="0" distR="0" wp14:anchorId="7273AB56" wp14:editId="5A80FB7A">
            <wp:extent cx="2947182" cy="1800000"/>
            <wp:effectExtent l="0" t="0" r="0" b="0"/>
            <wp:docPr id="16"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B5DD7" w:rsidRPr="00B72C69" w:rsidRDefault="00FE5CEC" w:rsidP="00FE5CEC">
      <w:pPr>
        <w:spacing w:after="0" w:line="240" w:lineRule="auto"/>
        <w:rPr>
          <w:rFonts w:ascii="Times New Roman" w:hAnsi="Times New Roman"/>
          <w:b/>
          <w:sz w:val="18"/>
          <w:szCs w:val="18"/>
        </w:rPr>
      </w:pPr>
      <w:r>
        <w:rPr>
          <w:rFonts w:ascii="Times New Roman" w:hAnsi="Times New Roman"/>
          <w:b/>
          <w:sz w:val="18"/>
          <w:szCs w:val="18"/>
        </w:rPr>
        <w:tab/>
      </w:r>
      <w:r>
        <w:rPr>
          <w:rFonts w:ascii="Times New Roman" w:hAnsi="Times New Roman"/>
          <w:b/>
          <w:sz w:val="18"/>
          <w:szCs w:val="18"/>
        </w:rPr>
        <w:tab/>
      </w:r>
      <w:r>
        <w:rPr>
          <w:rFonts w:ascii="Times New Roman" w:hAnsi="Times New Roman"/>
          <w:b/>
          <w:sz w:val="18"/>
          <w:szCs w:val="18"/>
        </w:rPr>
        <w:tab/>
      </w:r>
      <w:r w:rsidR="00B72C69" w:rsidRPr="00B72C69">
        <w:rPr>
          <w:rFonts w:ascii="Times New Roman" w:hAnsi="Times New Roman"/>
          <w:b/>
          <w:sz w:val="18"/>
          <w:szCs w:val="18"/>
        </w:rPr>
        <w:t>(</w:t>
      </w:r>
      <w:proofErr w:type="spellStart"/>
      <w:r w:rsidR="00B72C69" w:rsidRPr="00B72C69">
        <w:rPr>
          <w:rFonts w:ascii="Times New Roman" w:hAnsi="Times New Roman"/>
          <w:b/>
          <w:sz w:val="18"/>
          <w:szCs w:val="18"/>
        </w:rPr>
        <w:t>i</w:t>
      </w:r>
      <w:proofErr w:type="spellEnd"/>
      <w:r w:rsidR="00B72C69" w:rsidRPr="00B72C69">
        <w:rPr>
          <w:rFonts w:ascii="Times New Roman" w:hAnsi="Times New Roman"/>
          <w:b/>
          <w:sz w:val="18"/>
          <w:szCs w:val="18"/>
        </w:rPr>
        <w:t>)</w:t>
      </w:r>
      <w:r w:rsidR="00B72C69" w:rsidRPr="00B72C69">
        <w:rPr>
          <w:rFonts w:ascii="Times New Roman" w:hAnsi="Times New Roman"/>
          <w:b/>
          <w:sz w:val="18"/>
          <w:szCs w:val="18"/>
        </w:rPr>
        <w:tab/>
      </w:r>
      <w:r>
        <w:rPr>
          <w:rFonts w:ascii="Times New Roman" w:hAnsi="Times New Roman"/>
          <w:b/>
          <w:sz w:val="18"/>
          <w:szCs w:val="18"/>
        </w:rPr>
        <w:tab/>
      </w:r>
      <w:r w:rsidR="00B72C69" w:rsidRPr="00B72C69">
        <w:rPr>
          <w:rFonts w:ascii="Times New Roman" w:hAnsi="Times New Roman"/>
          <w:b/>
          <w:sz w:val="18"/>
          <w:szCs w:val="18"/>
        </w:rPr>
        <w:tab/>
      </w:r>
      <w:r w:rsidR="00B72C69" w:rsidRPr="00B72C69">
        <w:rPr>
          <w:rFonts w:ascii="Times New Roman" w:hAnsi="Times New Roman"/>
          <w:b/>
          <w:sz w:val="18"/>
          <w:szCs w:val="18"/>
        </w:rPr>
        <w:tab/>
      </w:r>
      <w:r w:rsidR="00B72C69" w:rsidRPr="00B72C69">
        <w:rPr>
          <w:rFonts w:ascii="Times New Roman" w:hAnsi="Times New Roman"/>
          <w:b/>
          <w:sz w:val="18"/>
          <w:szCs w:val="18"/>
        </w:rPr>
        <w:tab/>
        <w:t>(</w:t>
      </w:r>
      <w:proofErr w:type="gramStart"/>
      <w:r w:rsidR="00B72C69" w:rsidRPr="00B72C69">
        <w:rPr>
          <w:rFonts w:ascii="Times New Roman" w:hAnsi="Times New Roman"/>
          <w:b/>
          <w:sz w:val="18"/>
          <w:szCs w:val="18"/>
        </w:rPr>
        <w:t>ii</w:t>
      </w:r>
      <w:proofErr w:type="gramEnd"/>
      <w:r w:rsidR="00B72C69" w:rsidRPr="00B72C69">
        <w:rPr>
          <w:rFonts w:ascii="Times New Roman" w:hAnsi="Times New Roman"/>
          <w:b/>
          <w:sz w:val="18"/>
          <w:szCs w:val="18"/>
        </w:rPr>
        <w:t>)</w:t>
      </w:r>
    </w:p>
    <w:p w:rsidR="005F3018" w:rsidRDefault="005F3018" w:rsidP="005F3018">
      <w:pPr>
        <w:spacing w:after="0" w:line="240" w:lineRule="auto"/>
        <w:jc w:val="both"/>
        <w:rPr>
          <w:rFonts w:ascii="Times New Roman" w:hAnsi="Times New Roman"/>
          <w:sz w:val="20"/>
          <w:szCs w:val="18"/>
        </w:rPr>
      </w:pPr>
    </w:p>
    <w:p w:rsidR="002B5DD7" w:rsidRPr="005F3018" w:rsidRDefault="002B5DD7" w:rsidP="005F3018">
      <w:pPr>
        <w:spacing w:after="0" w:line="240" w:lineRule="auto"/>
        <w:jc w:val="both"/>
        <w:rPr>
          <w:rFonts w:ascii="Times New Roman" w:hAnsi="Times New Roman"/>
          <w:sz w:val="20"/>
          <w:szCs w:val="18"/>
        </w:rPr>
      </w:pPr>
      <w:proofErr w:type="gramStart"/>
      <w:r w:rsidRPr="005F3018">
        <w:rPr>
          <w:rFonts w:ascii="Times New Roman" w:hAnsi="Times New Roman"/>
          <w:sz w:val="20"/>
          <w:szCs w:val="18"/>
        </w:rPr>
        <w:t xml:space="preserve">Figure </w:t>
      </w:r>
      <w:r w:rsidR="00A26E6F" w:rsidRPr="005F3018">
        <w:rPr>
          <w:rFonts w:ascii="Times New Roman" w:hAnsi="Times New Roman"/>
          <w:sz w:val="20"/>
          <w:szCs w:val="18"/>
        </w:rPr>
        <w:t>6</w:t>
      </w:r>
      <w:r w:rsidRPr="005F3018">
        <w:rPr>
          <w:rFonts w:ascii="Times New Roman" w:hAnsi="Times New Roman"/>
          <w:sz w:val="20"/>
          <w:szCs w:val="18"/>
        </w:rPr>
        <w:t>.</w:t>
      </w:r>
      <w:proofErr w:type="gramEnd"/>
      <w:r w:rsidRPr="005F3018">
        <w:rPr>
          <w:rFonts w:ascii="Times New Roman" w:hAnsi="Times New Roman"/>
          <w:sz w:val="20"/>
          <w:szCs w:val="18"/>
        </w:rPr>
        <w:t xml:space="preserve"> </w:t>
      </w:r>
      <w:proofErr w:type="spellStart"/>
      <w:r w:rsidRPr="005F3018">
        <w:rPr>
          <w:rFonts w:ascii="Times New Roman" w:hAnsi="Times New Roman"/>
          <w:sz w:val="20"/>
          <w:szCs w:val="18"/>
        </w:rPr>
        <w:t>Linearised</w:t>
      </w:r>
      <w:proofErr w:type="spellEnd"/>
      <w:r w:rsidRPr="005F3018">
        <w:rPr>
          <w:rFonts w:ascii="Times New Roman" w:hAnsi="Times New Roman"/>
          <w:sz w:val="20"/>
          <w:szCs w:val="18"/>
        </w:rPr>
        <w:t xml:space="preserve"> </w:t>
      </w:r>
      <w:r w:rsidR="00B72C69" w:rsidRPr="005F3018">
        <w:rPr>
          <w:rFonts w:ascii="Times New Roman" w:hAnsi="Times New Roman"/>
          <w:sz w:val="20"/>
          <w:szCs w:val="18"/>
        </w:rPr>
        <w:t>(</w:t>
      </w:r>
      <w:proofErr w:type="spellStart"/>
      <w:r w:rsidR="00B72C69" w:rsidRPr="005F3018">
        <w:rPr>
          <w:rFonts w:ascii="Times New Roman" w:hAnsi="Times New Roman"/>
          <w:b/>
          <w:sz w:val="20"/>
          <w:szCs w:val="18"/>
        </w:rPr>
        <w:t>i</w:t>
      </w:r>
      <w:proofErr w:type="spellEnd"/>
      <w:r w:rsidR="00B72C69" w:rsidRPr="005F3018">
        <w:rPr>
          <w:rFonts w:ascii="Times New Roman" w:hAnsi="Times New Roman"/>
          <w:sz w:val="20"/>
          <w:szCs w:val="18"/>
        </w:rPr>
        <w:t xml:space="preserve">) </w:t>
      </w:r>
      <w:r w:rsidRPr="005F3018">
        <w:rPr>
          <w:rFonts w:ascii="Times New Roman" w:hAnsi="Times New Roman"/>
          <w:sz w:val="20"/>
          <w:szCs w:val="18"/>
        </w:rPr>
        <w:t xml:space="preserve">Langmuir and </w:t>
      </w:r>
      <w:r w:rsidR="00B72C69" w:rsidRPr="005F3018">
        <w:rPr>
          <w:rFonts w:ascii="Times New Roman" w:hAnsi="Times New Roman"/>
          <w:sz w:val="20"/>
          <w:szCs w:val="18"/>
        </w:rPr>
        <w:t>(</w:t>
      </w:r>
      <w:r w:rsidR="00B72C69" w:rsidRPr="005F3018">
        <w:rPr>
          <w:rFonts w:ascii="Times New Roman" w:hAnsi="Times New Roman"/>
          <w:b/>
          <w:sz w:val="20"/>
          <w:szCs w:val="18"/>
        </w:rPr>
        <w:t>ii</w:t>
      </w:r>
      <w:r w:rsidR="00B72C69" w:rsidRPr="005F3018">
        <w:rPr>
          <w:rFonts w:ascii="Times New Roman" w:hAnsi="Times New Roman"/>
          <w:sz w:val="20"/>
          <w:szCs w:val="18"/>
        </w:rPr>
        <w:t xml:space="preserve">) </w:t>
      </w:r>
      <w:proofErr w:type="spellStart"/>
      <w:r w:rsidRPr="005F3018">
        <w:rPr>
          <w:rFonts w:ascii="Times New Roman" w:hAnsi="Times New Roman"/>
          <w:sz w:val="20"/>
          <w:szCs w:val="18"/>
        </w:rPr>
        <w:t>Freundlich</w:t>
      </w:r>
      <w:proofErr w:type="spellEnd"/>
      <w:r w:rsidRPr="005F3018">
        <w:rPr>
          <w:rFonts w:ascii="Times New Roman" w:hAnsi="Times New Roman"/>
          <w:sz w:val="20"/>
          <w:szCs w:val="18"/>
        </w:rPr>
        <w:t xml:space="preserve"> model plot</w:t>
      </w:r>
      <w:r w:rsidR="00B72C69" w:rsidRPr="005F3018">
        <w:rPr>
          <w:rFonts w:ascii="Times New Roman" w:hAnsi="Times New Roman"/>
          <w:sz w:val="20"/>
          <w:szCs w:val="18"/>
        </w:rPr>
        <w:t>s</w:t>
      </w:r>
      <w:r w:rsidRPr="005F3018">
        <w:rPr>
          <w:rFonts w:ascii="Times New Roman" w:hAnsi="Times New Roman"/>
          <w:sz w:val="20"/>
          <w:szCs w:val="18"/>
        </w:rPr>
        <w:t xml:space="preserve"> for </w:t>
      </w:r>
      <w:proofErr w:type="gramStart"/>
      <w:r w:rsidRPr="005F3018">
        <w:rPr>
          <w:rFonts w:ascii="Times New Roman" w:hAnsi="Times New Roman"/>
          <w:sz w:val="20"/>
          <w:szCs w:val="18"/>
        </w:rPr>
        <w:t>Zn(</w:t>
      </w:r>
      <w:proofErr w:type="gramEnd"/>
      <w:r w:rsidRPr="005F3018">
        <w:rPr>
          <w:rFonts w:ascii="Times New Roman" w:hAnsi="Times New Roman"/>
          <w:sz w:val="20"/>
          <w:szCs w:val="18"/>
        </w:rPr>
        <w:t>II) and Pb(II) sorption (mg/g) by ETB</w:t>
      </w:r>
    </w:p>
    <w:p w:rsidR="002B5DD7" w:rsidRPr="00B72C69" w:rsidRDefault="002B5DD7" w:rsidP="00B72C69">
      <w:pPr>
        <w:spacing w:after="0" w:line="240" w:lineRule="auto"/>
        <w:jc w:val="center"/>
        <w:rPr>
          <w:rFonts w:ascii="Times New Roman" w:hAnsi="Times New Roman"/>
          <w:sz w:val="18"/>
          <w:szCs w:val="18"/>
        </w:rPr>
      </w:pPr>
    </w:p>
    <w:p w:rsidR="002B5DD7" w:rsidRPr="00B72C69" w:rsidRDefault="002B5DD7" w:rsidP="00B72C69">
      <w:pPr>
        <w:spacing w:after="0" w:line="240" w:lineRule="auto"/>
        <w:jc w:val="center"/>
        <w:rPr>
          <w:rFonts w:ascii="Times New Roman" w:hAnsi="Times New Roman"/>
          <w:sz w:val="18"/>
          <w:szCs w:val="18"/>
        </w:rPr>
      </w:pPr>
    </w:p>
    <w:p w:rsidR="002B5DD7" w:rsidRPr="005F3018" w:rsidRDefault="002B5DD7" w:rsidP="00B72C69">
      <w:pPr>
        <w:spacing w:after="0" w:line="240" w:lineRule="auto"/>
        <w:jc w:val="center"/>
        <w:rPr>
          <w:rFonts w:ascii="Times New Roman" w:hAnsi="Times New Roman"/>
          <w:sz w:val="20"/>
          <w:szCs w:val="18"/>
        </w:rPr>
      </w:pPr>
      <w:proofErr w:type="gramStart"/>
      <w:r w:rsidRPr="005F3018">
        <w:rPr>
          <w:rFonts w:ascii="Times New Roman" w:hAnsi="Times New Roman"/>
          <w:sz w:val="20"/>
          <w:szCs w:val="18"/>
        </w:rPr>
        <w:t>Table 2.</w:t>
      </w:r>
      <w:proofErr w:type="gramEnd"/>
      <w:r w:rsidRPr="005F3018">
        <w:rPr>
          <w:rFonts w:ascii="Times New Roman" w:hAnsi="Times New Roman"/>
          <w:sz w:val="20"/>
          <w:szCs w:val="18"/>
        </w:rPr>
        <w:t xml:space="preserve"> Isotherm parameters for </w:t>
      </w:r>
      <w:r w:rsidR="00FE5CEC" w:rsidRPr="005F3018">
        <w:rPr>
          <w:rFonts w:ascii="Times New Roman" w:hAnsi="Times New Roman"/>
          <w:sz w:val="20"/>
          <w:szCs w:val="18"/>
        </w:rPr>
        <w:t xml:space="preserve">sorption of </w:t>
      </w:r>
      <w:proofErr w:type="gramStart"/>
      <w:r w:rsidRPr="005F3018">
        <w:rPr>
          <w:rFonts w:ascii="Times New Roman" w:hAnsi="Times New Roman"/>
          <w:sz w:val="20"/>
          <w:szCs w:val="18"/>
        </w:rPr>
        <w:t>Zn(</w:t>
      </w:r>
      <w:proofErr w:type="gramEnd"/>
      <w:r w:rsidRPr="005F3018">
        <w:rPr>
          <w:rFonts w:ascii="Times New Roman" w:hAnsi="Times New Roman"/>
          <w:sz w:val="20"/>
          <w:szCs w:val="18"/>
        </w:rPr>
        <w:t>II) and Pb(II) sorption by ETB</w:t>
      </w:r>
      <w:r w:rsidR="00FE5CEC" w:rsidRPr="005F3018">
        <w:rPr>
          <w:rFonts w:ascii="Times New Roman" w:hAnsi="Times New Roman"/>
          <w:sz w:val="20"/>
          <w:szCs w:val="18"/>
        </w:rPr>
        <w:t xml:space="preserve"> and E</w:t>
      </w:r>
    </w:p>
    <w:p w:rsidR="00B72C69" w:rsidRPr="00B72C69" w:rsidRDefault="00B72C69" w:rsidP="00B72C69">
      <w:pPr>
        <w:spacing w:after="0" w:line="240" w:lineRule="auto"/>
        <w:jc w:val="center"/>
        <w:rPr>
          <w:rFonts w:ascii="Times New Roman" w:hAnsi="Times New Roman"/>
          <w:sz w:val="18"/>
          <w:szCs w:val="18"/>
        </w:rPr>
      </w:pPr>
    </w:p>
    <w:tbl>
      <w:tblPr>
        <w:tblStyle w:val="TableGrid"/>
        <w:tblW w:w="835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7"/>
        <w:gridCol w:w="917"/>
        <w:gridCol w:w="1062"/>
        <w:gridCol w:w="1065"/>
        <w:gridCol w:w="992"/>
        <w:gridCol w:w="1134"/>
        <w:gridCol w:w="1134"/>
        <w:gridCol w:w="1134"/>
      </w:tblGrid>
      <w:tr w:rsidR="004920E7" w:rsidRPr="00B72C69" w:rsidTr="00E543F3">
        <w:trPr>
          <w:jc w:val="center"/>
        </w:trPr>
        <w:tc>
          <w:tcPr>
            <w:tcW w:w="917" w:type="dxa"/>
            <w:vMerge w:val="restart"/>
            <w:tcBorders>
              <w:top w:val="single" w:sz="4" w:space="0" w:color="auto"/>
            </w:tcBorders>
            <w:vAlign w:val="center"/>
          </w:tcPr>
          <w:p w:rsidR="004920E7" w:rsidRPr="00B72C69" w:rsidRDefault="004920E7" w:rsidP="00963145">
            <w:pPr>
              <w:spacing w:after="0" w:line="240" w:lineRule="auto"/>
              <w:jc w:val="center"/>
              <w:rPr>
                <w:rFonts w:ascii="Times New Roman" w:hAnsi="Times New Roman"/>
                <w:b/>
                <w:sz w:val="18"/>
                <w:szCs w:val="18"/>
              </w:rPr>
            </w:pPr>
            <w:r w:rsidRPr="00B72C69">
              <w:rPr>
                <w:rFonts w:ascii="Times New Roman" w:hAnsi="Times New Roman"/>
                <w:b/>
                <w:sz w:val="18"/>
                <w:szCs w:val="18"/>
              </w:rPr>
              <w:t>Metal</w:t>
            </w:r>
          </w:p>
        </w:tc>
        <w:tc>
          <w:tcPr>
            <w:tcW w:w="917" w:type="dxa"/>
            <w:vMerge w:val="restart"/>
            <w:tcBorders>
              <w:top w:val="single" w:sz="4" w:space="0" w:color="auto"/>
            </w:tcBorders>
            <w:vAlign w:val="center"/>
          </w:tcPr>
          <w:p w:rsidR="004920E7" w:rsidRPr="00B72C69" w:rsidRDefault="004920E7" w:rsidP="004920E7">
            <w:pPr>
              <w:spacing w:after="0" w:line="240" w:lineRule="auto"/>
              <w:jc w:val="center"/>
              <w:rPr>
                <w:rFonts w:ascii="Times New Roman" w:hAnsi="Times New Roman"/>
                <w:b/>
                <w:sz w:val="18"/>
                <w:szCs w:val="18"/>
              </w:rPr>
            </w:pPr>
            <w:r>
              <w:rPr>
                <w:rFonts w:ascii="Times New Roman" w:hAnsi="Times New Roman"/>
                <w:b/>
                <w:sz w:val="18"/>
                <w:szCs w:val="18"/>
              </w:rPr>
              <w:t>Sorbent</w:t>
            </w:r>
          </w:p>
        </w:tc>
        <w:tc>
          <w:tcPr>
            <w:tcW w:w="6521" w:type="dxa"/>
            <w:gridSpan w:val="6"/>
            <w:tcBorders>
              <w:top w:val="single" w:sz="4" w:space="0" w:color="auto"/>
              <w:bottom w:val="single" w:sz="4" w:space="0" w:color="auto"/>
            </w:tcBorders>
          </w:tcPr>
          <w:p w:rsidR="004920E7" w:rsidRPr="00B72C69" w:rsidRDefault="004920E7" w:rsidP="00B72C69">
            <w:pPr>
              <w:spacing w:after="0" w:line="240" w:lineRule="auto"/>
              <w:jc w:val="center"/>
              <w:rPr>
                <w:rFonts w:ascii="Times New Roman" w:hAnsi="Times New Roman"/>
                <w:b/>
                <w:sz w:val="18"/>
                <w:szCs w:val="18"/>
              </w:rPr>
            </w:pPr>
            <w:r w:rsidRPr="00B72C69">
              <w:rPr>
                <w:rFonts w:ascii="Times New Roman" w:hAnsi="Times New Roman"/>
                <w:b/>
                <w:sz w:val="18"/>
                <w:szCs w:val="18"/>
              </w:rPr>
              <w:t>Isotherm parameters</w:t>
            </w:r>
          </w:p>
        </w:tc>
      </w:tr>
      <w:tr w:rsidR="004920E7" w:rsidRPr="00B72C69" w:rsidTr="004920E7">
        <w:trPr>
          <w:jc w:val="center"/>
        </w:trPr>
        <w:tc>
          <w:tcPr>
            <w:tcW w:w="917" w:type="dxa"/>
            <w:vMerge/>
          </w:tcPr>
          <w:p w:rsidR="004920E7" w:rsidRPr="00B72C69" w:rsidRDefault="004920E7" w:rsidP="00963145">
            <w:pPr>
              <w:spacing w:after="0" w:line="240" w:lineRule="auto"/>
              <w:jc w:val="center"/>
              <w:rPr>
                <w:rFonts w:ascii="Times New Roman" w:hAnsi="Times New Roman"/>
                <w:b/>
                <w:sz w:val="18"/>
                <w:szCs w:val="18"/>
              </w:rPr>
            </w:pPr>
          </w:p>
        </w:tc>
        <w:tc>
          <w:tcPr>
            <w:tcW w:w="917" w:type="dxa"/>
            <w:vMerge/>
          </w:tcPr>
          <w:p w:rsidR="004920E7" w:rsidRPr="00B72C69" w:rsidRDefault="004920E7" w:rsidP="00B72C69">
            <w:pPr>
              <w:spacing w:after="0" w:line="240" w:lineRule="auto"/>
              <w:jc w:val="center"/>
              <w:rPr>
                <w:rFonts w:ascii="Times New Roman" w:hAnsi="Times New Roman"/>
                <w:b/>
                <w:sz w:val="18"/>
                <w:szCs w:val="18"/>
              </w:rPr>
            </w:pPr>
          </w:p>
        </w:tc>
        <w:tc>
          <w:tcPr>
            <w:tcW w:w="3119" w:type="dxa"/>
            <w:gridSpan w:val="3"/>
            <w:tcBorders>
              <w:top w:val="single" w:sz="4" w:space="0" w:color="auto"/>
              <w:bottom w:val="single" w:sz="4" w:space="0" w:color="auto"/>
            </w:tcBorders>
          </w:tcPr>
          <w:p w:rsidR="004920E7" w:rsidRPr="00B72C69" w:rsidRDefault="004920E7" w:rsidP="00B72C69">
            <w:pPr>
              <w:spacing w:after="0" w:line="240" w:lineRule="auto"/>
              <w:jc w:val="center"/>
              <w:rPr>
                <w:rFonts w:ascii="Times New Roman" w:hAnsi="Times New Roman"/>
                <w:b/>
                <w:sz w:val="18"/>
                <w:szCs w:val="18"/>
              </w:rPr>
            </w:pPr>
            <w:r w:rsidRPr="00B72C69">
              <w:rPr>
                <w:rFonts w:ascii="Times New Roman" w:hAnsi="Times New Roman"/>
                <w:b/>
                <w:sz w:val="18"/>
                <w:szCs w:val="18"/>
              </w:rPr>
              <w:t>Langmuir</w:t>
            </w:r>
          </w:p>
        </w:tc>
        <w:tc>
          <w:tcPr>
            <w:tcW w:w="3402" w:type="dxa"/>
            <w:gridSpan w:val="3"/>
            <w:tcBorders>
              <w:top w:val="single" w:sz="4" w:space="0" w:color="auto"/>
              <w:bottom w:val="single" w:sz="4" w:space="0" w:color="auto"/>
            </w:tcBorders>
          </w:tcPr>
          <w:p w:rsidR="004920E7" w:rsidRPr="00B72C69" w:rsidRDefault="004920E7" w:rsidP="00B72C69">
            <w:pPr>
              <w:spacing w:after="0" w:line="240" w:lineRule="auto"/>
              <w:jc w:val="center"/>
              <w:rPr>
                <w:rFonts w:ascii="Times New Roman" w:hAnsi="Times New Roman"/>
                <w:b/>
                <w:sz w:val="18"/>
                <w:szCs w:val="18"/>
              </w:rPr>
            </w:pPr>
            <w:proofErr w:type="spellStart"/>
            <w:r w:rsidRPr="00B72C69">
              <w:rPr>
                <w:rFonts w:ascii="Times New Roman" w:hAnsi="Times New Roman"/>
                <w:b/>
                <w:sz w:val="18"/>
                <w:szCs w:val="18"/>
              </w:rPr>
              <w:t>Freundlich</w:t>
            </w:r>
            <w:proofErr w:type="spellEnd"/>
          </w:p>
        </w:tc>
      </w:tr>
      <w:tr w:rsidR="004920E7" w:rsidRPr="00B72C69" w:rsidTr="004920E7">
        <w:trPr>
          <w:jc w:val="center"/>
        </w:trPr>
        <w:tc>
          <w:tcPr>
            <w:tcW w:w="917" w:type="dxa"/>
            <w:vMerge/>
            <w:tcBorders>
              <w:bottom w:val="single" w:sz="4" w:space="0" w:color="auto"/>
            </w:tcBorders>
          </w:tcPr>
          <w:p w:rsidR="004920E7" w:rsidRPr="00B72C69" w:rsidRDefault="004920E7" w:rsidP="00963145">
            <w:pPr>
              <w:spacing w:after="0" w:line="240" w:lineRule="auto"/>
              <w:jc w:val="center"/>
              <w:rPr>
                <w:rFonts w:ascii="Times New Roman" w:hAnsi="Times New Roman"/>
                <w:b/>
                <w:sz w:val="18"/>
                <w:szCs w:val="18"/>
              </w:rPr>
            </w:pPr>
          </w:p>
        </w:tc>
        <w:tc>
          <w:tcPr>
            <w:tcW w:w="917" w:type="dxa"/>
            <w:vMerge/>
            <w:tcBorders>
              <w:bottom w:val="single" w:sz="4" w:space="0" w:color="auto"/>
            </w:tcBorders>
          </w:tcPr>
          <w:p w:rsidR="004920E7" w:rsidRPr="00B72C69" w:rsidRDefault="004920E7" w:rsidP="00B72C69">
            <w:pPr>
              <w:spacing w:after="0" w:line="240" w:lineRule="auto"/>
              <w:jc w:val="center"/>
              <w:rPr>
                <w:rFonts w:ascii="Times New Roman" w:hAnsi="Times New Roman"/>
                <w:b/>
                <w:sz w:val="18"/>
                <w:szCs w:val="18"/>
              </w:rPr>
            </w:pPr>
          </w:p>
        </w:tc>
        <w:tc>
          <w:tcPr>
            <w:tcW w:w="1062" w:type="dxa"/>
            <w:tcBorders>
              <w:top w:val="single" w:sz="4" w:space="0" w:color="auto"/>
              <w:bottom w:val="single" w:sz="4" w:space="0" w:color="auto"/>
            </w:tcBorders>
          </w:tcPr>
          <w:p w:rsidR="0012115C" w:rsidRDefault="004920E7" w:rsidP="00B72C69">
            <w:pPr>
              <w:spacing w:after="0" w:line="240" w:lineRule="auto"/>
              <w:jc w:val="center"/>
              <w:rPr>
                <w:rFonts w:ascii="Times New Roman" w:hAnsi="Times New Roman"/>
                <w:b/>
                <w:sz w:val="18"/>
                <w:szCs w:val="18"/>
              </w:rPr>
            </w:pPr>
            <w:proofErr w:type="spellStart"/>
            <w:r w:rsidRPr="00B72C69">
              <w:rPr>
                <w:rFonts w:ascii="Times New Roman" w:hAnsi="Times New Roman"/>
                <w:b/>
                <w:i/>
                <w:sz w:val="18"/>
                <w:szCs w:val="18"/>
              </w:rPr>
              <w:t>q</w:t>
            </w:r>
            <w:r w:rsidRPr="00B72C69">
              <w:rPr>
                <w:rFonts w:ascii="Times New Roman" w:hAnsi="Times New Roman"/>
                <w:b/>
                <w:sz w:val="18"/>
                <w:szCs w:val="18"/>
                <w:vertAlign w:val="subscript"/>
              </w:rPr>
              <w:t>max</w:t>
            </w:r>
            <w:proofErr w:type="spellEnd"/>
          </w:p>
          <w:p w:rsidR="004920E7" w:rsidRPr="004920E7" w:rsidRDefault="004920E7" w:rsidP="00B72C69">
            <w:pPr>
              <w:spacing w:after="0" w:line="240" w:lineRule="auto"/>
              <w:jc w:val="center"/>
              <w:rPr>
                <w:rFonts w:ascii="Times New Roman" w:hAnsi="Times New Roman"/>
                <w:b/>
                <w:sz w:val="18"/>
                <w:szCs w:val="18"/>
              </w:rPr>
            </w:pPr>
            <w:r>
              <w:rPr>
                <w:rFonts w:ascii="Times New Roman" w:hAnsi="Times New Roman"/>
                <w:b/>
                <w:sz w:val="18"/>
                <w:szCs w:val="18"/>
              </w:rPr>
              <w:t>(mg/g)</w:t>
            </w:r>
          </w:p>
        </w:tc>
        <w:tc>
          <w:tcPr>
            <w:tcW w:w="1065" w:type="dxa"/>
            <w:tcBorders>
              <w:top w:val="single" w:sz="4" w:space="0" w:color="auto"/>
              <w:bottom w:val="single" w:sz="4" w:space="0" w:color="auto"/>
            </w:tcBorders>
          </w:tcPr>
          <w:p w:rsidR="0012115C" w:rsidRDefault="004920E7" w:rsidP="00B72C69">
            <w:pPr>
              <w:spacing w:after="0" w:line="240" w:lineRule="auto"/>
              <w:jc w:val="center"/>
              <w:rPr>
                <w:rFonts w:ascii="Times New Roman" w:hAnsi="Times New Roman"/>
                <w:b/>
                <w:sz w:val="18"/>
                <w:szCs w:val="18"/>
              </w:rPr>
            </w:pPr>
            <w:r w:rsidRPr="00B72C69">
              <w:rPr>
                <w:rFonts w:ascii="Times New Roman" w:hAnsi="Times New Roman"/>
                <w:b/>
                <w:i/>
                <w:sz w:val="18"/>
                <w:szCs w:val="18"/>
              </w:rPr>
              <w:t>K</w:t>
            </w:r>
            <w:r w:rsidRPr="00B72C69">
              <w:rPr>
                <w:rFonts w:ascii="Times New Roman" w:hAnsi="Times New Roman"/>
                <w:b/>
                <w:sz w:val="18"/>
                <w:szCs w:val="18"/>
                <w:vertAlign w:val="subscript"/>
              </w:rPr>
              <w:t>L</w:t>
            </w:r>
          </w:p>
          <w:p w:rsidR="004920E7" w:rsidRPr="004920E7" w:rsidRDefault="004920E7" w:rsidP="00B72C69">
            <w:pPr>
              <w:spacing w:after="0" w:line="240" w:lineRule="auto"/>
              <w:jc w:val="center"/>
              <w:rPr>
                <w:rFonts w:ascii="Times New Roman" w:hAnsi="Times New Roman"/>
                <w:b/>
                <w:sz w:val="18"/>
                <w:szCs w:val="18"/>
              </w:rPr>
            </w:pPr>
            <w:r>
              <w:rPr>
                <w:rFonts w:ascii="Times New Roman" w:hAnsi="Times New Roman"/>
                <w:b/>
                <w:sz w:val="18"/>
                <w:szCs w:val="18"/>
              </w:rPr>
              <w:t>(</w:t>
            </w:r>
            <w:r w:rsidR="0012115C">
              <w:rPr>
                <w:rFonts w:ascii="Times New Roman" w:hAnsi="Times New Roman"/>
                <w:b/>
                <w:sz w:val="18"/>
                <w:szCs w:val="18"/>
              </w:rPr>
              <w:t>L/mg)</w:t>
            </w:r>
          </w:p>
        </w:tc>
        <w:tc>
          <w:tcPr>
            <w:tcW w:w="992" w:type="dxa"/>
            <w:tcBorders>
              <w:top w:val="single" w:sz="4" w:space="0" w:color="auto"/>
              <w:bottom w:val="single" w:sz="4" w:space="0" w:color="auto"/>
            </w:tcBorders>
          </w:tcPr>
          <w:p w:rsidR="004920E7" w:rsidRPr="00B72C69" w:rsidRDefault="004920E7" w:rsidP="00B72C69">
            <w:pPr>
              <w:spacing w:after="0" w:line="240" w:lineRule="auto"/>
              <w:jc w:val="center"/>
              <w:rPr>
                <w:rFonts w:ascii="Times New Roman" w:hAnsi="Times New Roman"/>
                <w:b/>
                <w:sz w:val="18"/>
                <w:szCs w:val="18"/>
              </w:rPr>
            </w:pPr>
            <w:r w:rsidRPr="00B72C69">
              <w:rPr>
                <w:rFonts w:ascii="Times New Roman" w:hAnsi="Times New Roman"/>
                <w:b/>
                <w:i/>
                <w:sz w:val="18"/>
                <w:szCs w:val="18"/>
              </w:rPr>
              <w:t>R</w:t>
            </w:r>
            <w:r w:rsidRPr="00B72C69">
              <w:rPr>
                <w:rFonts w:ascii="Times New Roman" w:hAnsi="Times New Roman"/>
                <w:b/>
                <w:sz w:val="18"/>
                <w:szCs w:val="18"/>
                <w:vertAlign w:val="superscript"/>
              </w:rPr>
              <w:t>2</w:t>
            </w:r>
          </w:p>
        </w:tc>
        <w:tc>
          <w:tcPr>
            <w:tcW w:w="1134" w:type="dxa"/>
            <w:tcBorders>
              <w:top w:val="single" w:sz="4" w:space="0" w:color="auto"/>
              <w:bottom w:val="single" w:sz="4" w:space="0" w:color="auto"/>
            </w:tcBorders>
          </w:tcPr>
          <w:p w:rsidR="0012115C" w:rsidRDefault="004920E7" w:rsidP="00B72C69">
            <w:pPr>
              <w:spacing w:after="0" w:line="240" w:lineRule="auto"/>
              <w:jc w:val="center"/>
              <w:rPr>
                <w:rFonts w:ascii="Times New Roman" w:hAnsi="Times New Roman"/>
                <w:b/>
                <w:i/>
                <w:sz w:val="18"/>
                <w:szCs w:val="18"/>
              </w:rPr>
            </w:pPr>
            <w:r w:rsidRPr="00B72C69">
              <w:rPr>
                <w:rFonts w:ascii="Times New Roman" w:hAnsi="Times New Roman"/>
                <w:b/>
                <w:i/>
                <w:sz w:val="18"/>
                <w:szCs w:val="18"/>
              </w:rPr>
              <w:t>n</w:t>
            </w:r>
          </w:p>
          <w:p w:rsidR="004920E7" w:rsidRPr="00B72C69" w:rsidRDefault="0012115C" w:rsidP="00B72C69">
            <w:pPr>
              <w:spacing w:after="0" w:line="240" w:lineRule="auto"/>
              <w:jc w:val="center"/>
              <w:rPr>
                <w:rFonts w:ascii="Times New Roman" w:hAnsi="Times New Roman"/>
                <w:b/>
                <w:i/>
                <w:sz w:val="18"/>
                <w:szCs w:val="18"/>
              </w:rPr>
            </w:pPr>
            <w:r>
              <w:rPr>
                <w:rFonts w:ascii="Times New Roman" w:hAnsi="Times New Roman"/>
                <w:b/>
                <w:sz w:val="18"/>
                <w:szCs w:val="18"/>
              </w:rPr>
              <w:t>(L/mg)</w:t>
            </w:r>
          </w:p>
        </w:tc>
        <w:tc>
          <w:tcPr>
            <w:tcW w:w="1134" w:type="dxa"/>
            <w:tcBorders>
              <w:top w:val="single" w:sz="4" w:space="0" w:color="auto"/>
              <w:bottom w:val="single" w:sz="4" w:space="0" w:color="auto"/>
            </w:tcBorders>
          </w:tcPr>
          <w:p w:rsidR="0012115C" w:rsidRDefault="004920E7" w:rsidP="00B72C69">
            <w:pPr>
              <w:spacing w:after="0" w:line="240" w:lineRule="auto"/>
              <w:jc w:val="center"/>
              <w:rPr>
                <w:rFonts w:ascii="Times New Roman" w:hAnsi="Times New Roman"/>
                <w:b/>
                <w:sz w:val="18"/>
                <w:szCs w:val="18"/>
                <w:vertAlign w:val="subscript"/>
              </w:rPr>
            </w:pPr>
            <w:r w:rsidRPr="00B72C69">
              <w:rPr>
                <w:rFonts w:ascii="Times New Roman" w:hAnsi="Times New Roman"/>
                <w:b/>
                <w:i/>
                <w:sz w:val="18"/>
                <w:szCs w:val="18"/>
              </w:rPr>
              <w:t>K</w:t>
            </w:r>
            <w:r w:rsidRPr="00B72C69">
              <w:rPr>
                <w:rFonts w:ascii="Times New Roman" w:hAnsi="Times New Roman"/>
                <w:b/>
                <w:sz w:val="18"/>
                <w:szCs w:val="18"/>
                <w:vertAlign w:val="subscript"/>
              </w:rPr>
              <w:t>F</w:t>
            </w:r>
          </w:p>
          <w:p w:rsidR="004920E7" w:rsidRPr="0012115C" w:rsidRDefault="0012115C" w:rsidP="00B72C69">
            <w:pPr>
              <w:spacing w:after="0" w:line="240" w:lineRule="auto"/>
              <w:jc w:val="center"/>
              <w:rPr>
                <w:rFonts w:ascii="Times New Roman" w:hAnsi="Times New Roman"/>
                <w:b/>
                <w:sz w:val="18"/>
                <w:szCs w:val="18"/>
              </w:rPr>
            </w:pPr>
            <w:r>
              <w:rPr>
                <w:rFonts w:ascii="Times New Roman" w:hAnsi="Times New Roman"/>
                <w:b/>
                <w:sz w:val="18"/>
                <w:szCs w:val="18"/>
              </w:rPr>
              <w:t>(mg/g)</w:t>
            </w:r>
          </w:p>
        </w:tc>
        <w:tc>
          <w:tcPr>
            <w:tcW w:w="1134" w:type="dxa"/>
            <w:tcBorders>
              <w:top w:val="single" w:sz="4" w:space="0" w:color="auto"/>
              <w:bottom w:val="single" w:sz="4" w:space="0" w:color="auto"/>
            </w:tcBorders>
          </w:tcPr>
          <w:p w:rsidR="004920E7" w:rsidRPr="00B72C69" w:rsidRDefault="004920E7" w:rsidP="00B72C69">
            <w:pPr>
              <w:spacing w:after="0" w:line="240" w:lineRule="auto"/>
              <w:jc w:val="center"/>
              <w:rPr>
                <w:rFonts w:ascii="Times New Roman" w:hAnsi="Times New Roman"/>
                <w:b/>
                <w:sz w:val="18"/>
                <w:szCs w:val="18"/>
              </w:rPr>
            </w:pPr>
            <w:r w:rsidRPr="00B72C69">
              <w:rPr>
                <w:rFonts w:ascii="Times New Roman" w:hAnsi="Times New Roman"/>
                <w:b/>
                <w:i/>
                <w:sz w:val="18"/>
                <w:szCs w:val="18"/>
              </w:rPr>
              <w:t>R</w:t>
            </w:r>
            <w:r w:rsidRPr="00B72C69">
              <w:rPr>
                <w:rFonts w:ascii="Times New Roman" w:hAnsi="Times New Roman"/>
                <w:b/>
                <w:sz w:val="18"/>
                <w:szCs w:val="18"/>
                <w:vertAlign w:val="superscript"/>
              </w:rPr>
              <w:t>2</w:t>
            </w:r>
          </w:p>
        </w:tc>
      </w:tr>
      <w:tr w:rsidR="004920E7" w:rsidRPr="00B72C69" w:rsidTr="004920E7">
        <w:trPr>
          <w:jc w:val="center"/>
        </w:trPr>
        <w:tc>
          <w:tcPr>
            <w:tcW w:w="917" w:type="dxa"/>
            <w:tcBorders>
              <w:top w:val="single" w:sz="4" w:space="0" w:color="auto"/>
            </w:tcBorders>
          </w:tcPr>
          <w:p w:rsidR="004920E7" w:rsidRPr="00B72C69" w:rsidRDefault="004920E7" w:rsidP="00963145">
            <w:pPr>
              <w:spacing w:after="0" w:line="240" w:lineRule="auto"/>
              <w:jc w:val="center"/>
              <w:rPr>
                <w:rFonts w:ascii="Times New Roman" w:hAnsi="Times New Roman"/>
                <w:sz w:val="18"/>
                <w:szCs w:val="18"/>
              </w:rPr>
            </w:pPr>
            <w:r w:rsidRPr="00B72C69">
              <w:rPr>
                <w:rFonts w:ascii="Times New Roman" w:hAnsi="Times New Roman"/>
                <w:sz w:val="18"/>
                <w:szCs w:val="18"/>
              </w:rPr>
              <w:t>Zn(II)</w:t>
            </w:r>
          </w:p>
        </w:tc>
        <w:tc>
          <w:tcPr>
            <w:tcW w:w="917" w:type="dxa"/>
            <w:tcBorders>
              <w:top w:val="single" w:sz="4" w:space="0" w:color="auto"/>
            </w:tcBorders>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ETB</w:t>
            </w:r>
          </w:p>
        </w:tc>
        <w:tc>
          <w:tcPr>
            <w:tcW w:w="1062" w:type="dxa"/>
            <w:tcBorders>
              <w:top w:val="single" w:sz="4" w:space="0" w:color="auto"/>
            </w:tcBorders>
          </w:tcPr>
          <w:p w:rsidR="004920E7" w:rsidRPr="00B72C69" w:rsidRDefault="004920E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4.74</w:t>
            </w:r>
          </w:p>
        </w:tc>
        <w:tc>
          <w:tcPr>
            <w:tcW w:w="1065" w:type="dxa"/>
            <w:tcBorders>
              <w:top w:val="single" w:sz="4" w:space="0" w:color="auto"/>
            </w:tcBorders>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161</w:t>
            </w:r>
          </w:p>
        </w:tc>
        <w:tc>
          <w:tcPr>
            <w:tcW w:w="992" w:type="dxa"/>
            <w:tcBorders>
              <w:top w:val="single" w:sz="4" w:space="0" w:color="auto"/>
            </w:tcBorders>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0.93</w:t>
            </w:r>
          </w:p>
        </w:tc>
        <w:tc>
          <w:tcPr>
            <w:tcW w:w="1134" w:type="dxa"/>
            <w:tcBorders>
              <w:top w:val="single" w:sz="4" w:space="0" w:color="auto"/>
            </w:tcBorders>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67</w:t>
            </w:r>
          </w:p>
        </w:tc>
        <w:tc>
          <w:tcPr>
            <w:tcW w:w="1134" w:type="dxa"/>
            <w:tcBorders>
              <w:top w:val="single" w:sz="4" w:space="0" w:color="auto"/>
            </w:tcBorders>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69</w:t>
            </w:r>
          </w:p>
        </w:tc>
        <w:tc>
          <w:tcPr>
            <w:tcW w:w="1134" w:type="dxa"/>
            <w:tcBorders>
              <w:top w:val="single" w:sz="4" w:space="0" w:color="auto"/>
            </w:tcBorders>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0.98</w:t>
            </w:r>
          </w:p>
        </w:tc>
      </w:tr>
      <w:tr w:rsidR="004920E7" w:rsidRPr="00B72C69" w:rsidTr="004920E7">
        <w:trPr>
          <w:jc w:val="center"/>
        </w:trPr>
        <w:tc>
          <w:tcPr>
            <w:tcW w:w="917" w:type="dxa"/>
          </w:tcPr>
          <w:p w:rsidR="004920E7" w:rsidRPr="00B72C69" w:rsidRDefault="004920E7" w:rsidP="00963145">
            <w:pPr>
              <w:spacing w:after="0" w:line="240" w:lineRule="auto"/>
              <w:jc w:val="center"/>
              <w:rPr>
                <w:rFonts w:ascii="Times New Roman" w:hAnsi="Times New Roman"/>
                <w:sz w:val="18"/>
                <w:szCs w:val="18"/>
              </w:rPr>
            </w:pPr>
            <w:r w:rsidRPr="00B72C69">
              <w:rPr>
                <w:rFonts w:ascii="Times New Roman" w:hAnsi="Times New Roman"/>
                <w:sz w:val="18"/>
                <w:szCs w:val="18"/>
              </w:rPr>
              <w:t>Pb(II)</w:t>
            </w:r>
          </w:p>
        </w:tc>
        <w:tc>
          <w:tcPr>
            <w:tcW w:w="917" w:type="dxa"/>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ETB</w:t>
            </w:r>
          </w:p>
        </w:tc>
        <w:tc>
          <w:tcPr>
            <w:tcW w:w="1062" w:type="dxa"/>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10</w:t>
            </w:r>
          </w:p>
        </w:tc>
        <w:tc>
          <w:tcPr>
            <w:tcW w:w="1065" w:type="dxa"/>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174</w:t>
            </w:r>
          </w:p>
        </w:tc>
        <w:tc>
          <w:tcPr>
            <w:tcW w:w="992" w:type="dxa"/>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0.99</w:t>
            </w:r>
          </w:p>
        </w:tc>
        <w:tc>
          <w:tcPr>
            <w:tcW w:w="1134" w:type="dxa"/>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95</w:t>
            </w:r>
          </w:p>
        </w:tc>
        <w:tc>
          <w:tcPr>
            <w:tcW w:w="1134" w:type="dxa"/>
          </w:tcPr>
          <w:p w:rsidR="004920E7" w:rsidRPr="00B72C69" w:rsidRDefault="004920E7"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9.1</w:t>
            </w:r>
          </w:p>
        </w:tc>
        <w:tc>
          <w:tcPr>
            <w:tcW w:w="1134" w:type="dxa"/>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0.96</w:t>
            </w:r>
          </w:p>
        </w:tc>
      </w:tr>
      <w:tr w:rsidR="004920E7" w:rsidRPr="00B72C69" w:rsidTr="004920E7">
        <w:trPr>
          <w:jc w:val="center"/>
        </w:trPr>
        <w:tc>
          <w:tcPr>
            <w:tcW w:w="917" w:type="dxa"/>
          </w:tcPr>
          <w:p w:rsidR="004920E7" w:rsidRPr="00B72C69" w:rsidRDefault="004920E7" w:rsidP="00963145">
            <w:pPr>
              <w:spacing w:after="0" w:line="240" w:lineRule="auto"/>
              <w:jc w:val="center"/>
              <w:rPr>
                <w:rFonts w:ascii="Times New Roman" w:hAnsi="Times New Roman"/>
                <w:sz w:val="18"/>
                <w:szCs w:val="18"/>
              </w:rPr>
            </w:pPr>
            <w:r w:rsidRPr="00B72C69">
              <w:rPr>
                <w:rFonts w:ascii="Times New Roman" w:hAnsi="Times New Roman"/>
                <w:sz w:val="18"/>
                <w:szCs w:val="18"/>
              </w:rPr>
              <w:t>Zn(II)</w:t>
            </w:r>
          </w:p>
        </w:tc>
        <w:tc>
          <w:tcPr>
            <w:tcW w:w="917" w:type="dxa"/>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E</w:t>
            </w:r>
          </w:p>
        </w:tc>
        <w:tc>
          <w:tcPr>
            <w:tcW w:w="1062"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0.9</w:t>
            </w:r>
          </w:p>
        </w:tc>
        <w:tc>
          <w:tcPr>
            <w:tcW w:w="1065"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008</w:t>
            </w:r>
          </w:p>
        </w:tc>
        <w:tc>
          <w:tcPr>
            <w:tcW w:w="992" w:type="dxa"/>
          </w:tcPr>
          <w:p w:rsidR="004920E7" w:rsidRDefault="00F9145A" w:rsidP="00B72C69">
            <w:pPr>
              <w:spacing w:after="0" w:line="240" w:lineRule="auto"/>
              <w:jc w:val="center"/>
              <w:rPr>
                <w:rFonts w:ascii="Times New Roman" w:hAnsi="Times New Roman"/>
                <w:sz w:val="18"/>
                <w:szCs w:val="18"/>
              </w:rPr>
            </w:pPr>
            <w:r>
              <w:rPr>
                <w:rFonts w:ascii="Times New Roman" w:hAnsi="Times New Roman"/>
                <w:sz w:val="18"/>
                <w:szCs w:val="18"/>
              </w:rPr>
              <w:t>0.88</w:t>
            </w:r>
          </w:p>
        </w:tc>
        <w:tc>
          <w:tcPr>
            <w:tcW w:w="1134"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97</w:t>
            </w:r>
          </w:p>
        </w:tc>
        <w:tc>
          <w:tcPr>
            <w:tcW w:w="1134"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07</w:t>
            </w:r>
          </w:p>
        </w:tc>
        <w:tc>
          <w:tcPr>
            <w:tcW w:w="1134" w:type="dxa"/>
          </w:tcPr>
          <w:p w:rsidR="004920E7" w:rsidRDefault="00F9145A" w:rsidP="00B72C69">
            <w:pPr>
              <w:spacing w:after="0" w:line="240" w:lineRule="auto"/>
              <w:jc w:val="center"/>
              <w:rPr>
                <w:rFonts w:ascii="Times New Roman" w:hAnsi="Times New Roman"/>
                <w:sz w:val="18"/>
                <w:szCs w:val="18"/>
              </w:rPr>
            </w:pPr>
            <w:r>
              <w:rPr>
                <w:rFonts w:ascii="Times New Roman" w:hAnsi="Times New Roman"/>
                <w:sz w:val="18"/>
                <w:szCs w:val="18"/>
              </w:rPr>
              <w:t>0.91</w:t>
            </w:r>
          </w:p>
        </w:tc>
      </w:tr>
      <w:tr w:rsidR="004920E7" w:rsidRPr="00B72C69" w:rsidTr="004920E7">
        <w:trPr>
          <w:jc w:val="center"/>
        </w:trPr>
        <w:tc>
          <w:tcPr>
            <w:tcW w:w="917" w:type="dxa"/>
          </w:tcPr>
          <w:p w:rsidR="004920E7" w:rsidRPr="00B72C69" w:rsidRDefault="004920E7" w:rsidP="00963145">
            <w:pPr>
              <w:spacing w:after="0" w:line="240" w:lineRule="auto"/>
              <w:jc w:val="center"/>
              <w:rPr>
                <w:rFonts w:ascii="Times New Roman" w:hAnsi="Times New Roman"/>
                <w:sz w:val="18"/>
                <w:szCs w:val="18"/>
              </w:rPr>
            </w:pPr>
            <w:r w:rsidRPr="00B72C69">
              <w:rPr>
                <w:rFonts w:ascii="Times New Roman" w:hAnsi="Times New Roman"/>
                <w:sz w:val="18"/>
                <w:szCs w:val="18"/>
              </w:rPr>
              <w:t>Pb(II)</w:t>
            </w:r>
          </w:p>
        </w:tc>
        <w:tc>
          <w:tcPr>
            <w:tcW w:w="917" w:type="dxa"/>
          </w:tcPr>
          <w:p w:rsidR="004920E7" w:rsidRPr="00B72C69" w:rsidRDefault="004920E7" w:rsidP="00B72C69">
            <w:pPr>
              <w:spacing w:after="0" w:line="240" w:lineRule="auto"/>
              <w:jc w:val="center"/>
              <w:rPr>
                <w:rFonts w:ascii="Times New Roman" w:hAnsi="Times New Roman"/>
                <w:sz w:val="18"/>
                <w:szCs w:val="18"/>
              </w:rPr>
            </w:pPr>
            <w:r>
              <w:rPr>
                <w:rFonts w:ascii="Times New Roman" w:hAnsi="Times New Roman"/>
                <w:sz w:val="18"/>
                <w:szCs w:val="18"/>
              </w:rPr>
              <w:t>E</w:t>
            </w:r>
          </w:p>
        </w:tc>
        <w:tc>
          <w:tcPr>
            <w:tcW w:w="1062"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323</w:t>
            </w:r>
          </w:p>
        </w:tc>
        <w:tc>
          <w:tcPr>
            <w:tcW w:w="1065"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0.003</w:t>
            </w:r>
          </w:p>
        </w:tc>
        <w:tc>
          <w:tcPr>
            <w:tcW w:w="992" w:type="dxa"/>
          </w:tcPr>
          <w:p w:rsidR="004920E7" w:rsidRDefault="00F9145A" w:rsidP="00B72C69">
            <w:pPr>
              <w:spacing w:after="0" w:line="240" w:lineRule="auto"/>
              <w:jc w:val="center"/>
              <w:rPr>
                <w:rFonts w:ascii="Times New Roman" w:hAnsi="Times New Roman"/>
                <w:sz w:val="18"/>
                <w:szCs w:val="18"/>
              </w:rPr>
            </w:pPr>
            <w:r>
              <w:rPr>
                <w:rFonts w:ascii="Times New Roman" w:hAnsi="Times New Roman"/>
                <w:sz w:val="18"/>
                <w:szCs w:val="18"/>
              </w:rPr>
              <w:t>0.87</w:t>
            </w:r>
          </w:p>
        </w:tc>
        <w:tc>
          <w:tcPr>
            <w:tcW w:w="1134"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06</w:t>
            </w:r>
          </w:p>
        </w:tc>
        <w:tc>
          <w:tcPr>
            <w:tcW w:w="1134" w:type="dxa"/>
          </w:tcPr>
          <w:p w:rsidR="004920E7" w:rsidRDefault="00F9145A" w:rsidP="00B72C69">
            <w:pPr>
              <w:spacing w:after="0" w:line="240" w:lineRule="auto"/>
              <w:jc w:val="center"/>
              <w:rPr>
                <w:rFonts w:ascii="Times New Roman" w:hAnsi="Times New Roman"/>
                <w:color w:val="000000"/>
                <w:sz w:val="18"/>
                <w:szCs w:val="18"/>
              </w:rPr>
            </w:pPr>
            <w:r>
              <w:rPr>
                <w:rFonts w:ascii="Times New Roman" w:hAnsi="Times New Roman"/>
                <w:color w:val="000000"/>
                <w:sz w:val="18"/>
                <w:szCs w:val="18"/>
              </w:rPr>
              <w:t>1.01</w:t>
            </w:r>
          </w:p>
        </w:tc>
        <w:tc>
          <w:tcPr>
            <w:tcW w:w="1134" w:type="dxa"/>
          </w:tcPr>
          <w:p w:rsidR="004920E7" w:rsidRDefault="00F9145A" w:rsidP="00B72C69">
            <w:pPr>
              <w:spacing w:after="0" w:line="240" w:lineRule="auto"/>
              <w:jc w:val="center"/>
              <w:rPr>
                <w:rFonts w:ascii="Times New Roman" w:hAnsi="Times New Roman"/>
                <w:sz w:val="18"/>
                <w:szCs w:val="18"/>
              </w:rPr>
            </w:pPr>
            <w:r>
              <w:rPr>
                <w:rFonts w:ascii="Times New Roman" w:hAnsi="Times New Roman"/>
                <w:sz w:val="18"/>
                <w:szCs w:val="18"/>
              </w:rPr>
              <w:t>0.99</w:t>
            </w:r>
          </w:p>
        </w:tc>
      </w:tr>
    </w:tbl>
    <w:p w:rsidR="002B5DD7" w:rsidRPr="00B72C69" w:rsidRDefault="002B5DD7" w:rsidP="00B72C69">
      <w:pPr>
        <w:spacing w:after="0" w:line="240" w:lineRule="auto"/>
        <w:jc w:val="center"/>
        <w:rPr>
          <w:rFonts w:ascii="Times New Roman" w:hAnsi="Times New Roman"/>
          <w:sz w:val="18"/>
          <w:szCs w:val="18"/>
        </w:rPr>
      </w:pPr>
    </w:p>
    <w:p w:rsidR="00B72C69" w:rsidRDefault="00B72C69" w:rsidP="00B72C69">
      <w:pPr>
        <w:spacing w:after="0" w:line="240" w:lineRule="auto"/>
        <w:jc w:val="center"/>
        <w:rPr>
          <w:rFonts w:ascii="Times New Roman" w:hAnsi="Times New Roman"/>
          <w:sz w:val="18"/>
          <w:szCs w:val="18"/>
        </w:rPr>
      </w:pPr>
    </w:p>
    <w:p w:rsidR="002B5DD7" w:rsidRPr="005F3018" w:rsidRDefault="002B5DD7" w:rsidP="00B72C69">
      <w:pPr>
        <w:spacing w:after="0" w:line="240" w:lineRule="auto"/>
        <w:jc w:val="center"/>
        <w:rPr>
          <w:rFonts w:ascii="Times New Roman" w:hAnsi="Times New Roman"/>
          <w:sz w:val="20"/>
          <w:szCs w:val="18"/>
        </w:rPr>
      </w:pPr>
      <w:proofErr w:type="gramStart"/>
      <w:r w:rsidRPr="005F3018">
        <w:rPr>
          <w:rFonts w:ascii="Times New Roman" w:hAnsi="Times New Roman"/>
          <w:sz w:val="20"/>
          <w:szCs w:val="18"/>
        </w:rPr>
        <w:t>Table 3.</w:t>
      </w:r>
      <w:proofErr w:type="gramEnd"/>
      <w:r w:rsidRPr="005F3018">
        <w:rPr>
          <w:rFonts w:ascii="Times New Roman" w:hAnsi="Times New Roman"/>
          <w:sz w:val="20"/>
          <w:szCs w:val="18"/>
        </w:rPr>
        <w:t xml:space="preserve"> Isotherm parameters for </w:t>
      </w:r>
      <w:proofErr w:type="gramStart"/>
      <w:r w:rsidRPr="005F3018">
        <w:rPr>
          <w:rFonts w:ascii="Times New Roman" w:hAnsi="Times New Roman"/>
          <w:sz w:val="20"/>
          <w:szCs w:val="18"/>
        </w:rPr>
        <w:t>Zn(</w:t>
      </w:r>
      <w:proofErr w:type="gramEnd"/>
      <w:r w:rsidRPr="005F3018">
        <w:rPr>
          <w:rFonts w:ascii="Times New Roman" w:hAnsi="Times New Roman"/>
          <w:sz w:val="20"/>
          <w:szCs w:val="18"/>
        </w:rPr>
        <w:t>II) and Pb(II) sorption by ETB</w:t>
      </w:r>
    </w:p>
    <w:p w:rsidR="00B72C69" w:rsidRPr="00B72C69" w:rsidRDefault="00B72C69" w:rsidP="00B72C69">
      <w:pPr>
        <w:spacing w:after="0" w:line="240" w:lineRule="auto"/>
        <w:jc w:val="center"/>
        <w:rPr>
          <w:rFonts w:ascii="Times New Roman" w:hAnsi="Times New Roman"/>
          <w:sz w:val="18"/>
          <w:szCs w:val="18"/>
        </w:rPr>
      </w:pPr>
    </w:p>
    <w:tbl>
      <w:tblPr>
        <w:tblW w:w="3751" w:type="dxa"/>
        <w:jc w:val="center"/>
        <w:tblInd w:w="1404" w:type="dxa"/>
        <w:tblLook w:val="04A0" w:firstRow="1" w:lastRow="0" w:firstColumn="1" w:lastColumn="0" w:noHBand="0" w:noVBand="1"/>
      </w:tblPr>
      <w:tblGrid>
        <w:gridCol w:w="2171"/>
        <w:gridCol w:w="729"/>
        <w:gridCol w:w="851"/>
      </w:tblGrid>
      <w:tr w:rsidR="002B5DD7" w:rsidRPr="00B72C69" w:rsidTr="00B72C69">
        <w:trPr>
          <w:trHeight w:val="184"/>
          <w:jc w:val="center"/>
        </w:trPr>
        <w:tc>
          <w:tcPr>
            <w:tcW w:w="2171" w:type="dxa"/>
            <w:vMerge w:val="restart"/>
            <w:tcBorders>
              <w:top w:val="single" w:sz="4" w:space="0" w:color="auto"/>
            </w:tcBorders>
          </w:tcPr>
          <w:p w:rsidR="002B5DD7" w:rsidRPr="00B72C69" w:rsidRDefault="002B5DD7" w:rsidP="00B72C69">
            <w:pPr>
              <w:spacing w:after="0" w:line="240" w:lineRule="auto"/>
              <w:jc w:val="center"/>
              <w:rPr>
                <w:rFonts w:ascii="Times New Roman" w:eastAsia="Times New Roman" w:hAnsi="Times New Roman"/>
                <w:b/>
                <w:color w:val="000000"/>
                <w:sz w:val="18"/>
                <w:szCs w:val="18"/>
                <w:lang w:eastAsia="en-AU"/>
              </w:rPr>
            </w:pPr>
            <w:r w:rsidRPr="00B72C69">
              <w:rPr>
                <w:rFonts w:ascii="Times New Roman" w:eastAsia="Times New Roman" w:hAnsi="Times New Roman"/>
                <w:b/>
                <w:color w:val="000000"/>
                <w:sz w:val="18"/>
                <w:szCs w:val="18"/>
                <w:lang w:eastAsia="en-AU"/>
              </w:rPr>
              <w:t>Initial metal concentration (</w:t>
            </w:r>
            <w:proofErr w:type="spellStart"/>
            <w:r w:rsidRPr="00B72C69">
              <w:rPr>
                <w:rFonts w:ascii="Times New Roman" w:eastAsia="Times New Roman" w:hAnsi="Times New Roman"/>
                <w:b/>
                <w:color w:val="000000"/>
                <w:sz w:val="18"/>
                <w:szCs w:val="18"/>
                <w:lang w:eastAsia="en-AU"/>
              </w:rPr>
              <w:t>m</w:t>
            </w:r>
            <w:r w:rsidR="00B72C69">
              <w:rPr>
                <w:rFonts w:ascii="Times New Roman" w:eastAsia="Times New Roman" w:hAnsi="Times New Roman"/>
                <w:b/>
                <w:color w:val="000000"/>
                <w:sz w:val="18"/>
                <w:szCs w:val="18"/>
                <w:lang w:eastAsia="en-AU"/>
              </w:rPr>
              <w:t>M</w:t>
            </w:r>
            <w:proofErr w:type="spellEnd"/>
            <w:r w:rsidRPr="00B72C69">
              <w:rPr>
                <w:rFonts w:ascii="Times New Roman" w:eastAsia="Times New Roman" w:hAnsi="Times New Roman"/>
                <w:b/>
                <w:color w:val="000000"/>
                <w:sz w:val="18"/>
                <w:szCs w:val="18"/>
                <w:lang w:eastAsia="en-AU"/>
              </w:rPr>
              <w:t>)</w:t>
            </w:r>
          </w:p>
        </w:tc>
        <w:tc>
          <w:tcPr>
            <w:tcW w:w="1580" w:type="dxa"/>
            <w:gridSpan w:val="2"/>
            <w:tcBorders>
              <w:top w:val="single" w:sz="4" w:space="0" w:color="auto"/>
              <w:bottom w:val="single" w:sz="4" w:space="0" w:color="auto"/>
            </w:tcBorders>
            <w:shd w:val="clear" w:color="auto" w:fill="auto"/>
            <w:noWrap/>
            <w:vAlign w:val="bottom"/>
            <w:hideMark/>
          </w:tcPr>
          <w:p w:rsidR="002B5DD7" w:rsidRPr="00B72C69" w:rsidRDefault="002B5DD7" w:rsidP="00B72C69">
            <w:pPr>
              <w:spacing w:after="0" w:line="240" w:lineRule="auto"/>
              <w:jc w:val="center"/>
              <w:rPr>
                <w:rFonts w:ascii="Times New Roman" w:eastAsia="Times New Roman" w:hAnsi="Times New Roman"/>
                <w:b/>
                <w:color w:val="000000"/>
                <w:sz w:val="18"/>
                <w:szCs w:val="18"/>
                <w:lang w:eastAsia="en-AU"/>
              </w:rPr>
            </w:pPr>
            <w:r w:rsidRPr="00B72C69">
              <w:rPr>
                <w:rFonts w:ascii="Times New Roman" w:eastAsia="Times New Roman" w:hAnsi="Times New Roman"/>
                <w:b/>
                <w:i/>
                <w:color w:val="000000"/>
                <w:sz w:val="18"/>
                <w:szCs w:val="18"/>
                <w:lang w:eastAsia="en-AU"/>
              </w:rPr>
              <w:t>R</w:t>
            </w:r>
            <w:r w:rsidRPr="00B72C69">
              <w:rPr>
                <w:rFonts w:ascii="Times New Roman" w:eastAsia="Times New Roman" w:hAnsi="Times New Roman"/>
                <w:b/>
                <w:color w:val="000000"/>
                <w:sz w:val="18"/>
                <w:szCs w:val="18"/>
                <w:vertAlign w:val="subscript"/>
                <w:lang w:eastAsia="en-AU"/>
              </w:rPr>
              <w:t>L</w:t>
            </w:r>
          </w:p>
        </w:tc>
      </w:tr>
      <w:tr w:rsidR="002B5DD7" w:rsidRPr="00B72C69" w:rsidTr="00B72C69">
        <w:trPr>
          <w:trHeight w:val="102"/>
          <w:jc w:val="center"/>
        </w:trPr>
        <w:tc>
          <w:tcPr>
            <w:tcW w:w="2171" w:type="dxa"/>
            <w:vMerge/>
            <w:tcBorders>
              <w:bottom w:val="single" w:sz="4" w:space="0" w:color="auto"/>
            </w:tcBorders>
          </w:tcPr>
          <w:p w:rsidR="002B5DD7" w:rsidRPr="00B72C69" w:rsidRDefault="002B5DD7" w:rsidP="00B72C69">
            <w:pPr>
              <w:spacing w:after="0" w:line="240" w:lineRule="auto"/>
              <w:rPr>
                <w:rFonts w:ascii="Times New Roman" w:eastAsia="Times New Roman" w:hAnsi="Times New Roman"/>
                <w:b/>
                <w:color w:val="000000"/>
                <w:sz w:val="18"/>
                <w:szCs w:val="18"/>
                <w:lang w:eastAsia="en-AU"/>
              </w:rPr>
            </w:pPr>
          </w:p>
        </w:tc>
        <w:tc>
          <w:tcPr>
            <w:tcW w:w="729" w:type="dxa"/>
            <w:tcBorders>
              <w:top w:val="single" w:sz="4" w:space="0" w:color="auto"/>
              <w:bottom w:val="single" w:sz="4" w:space="0" w:color="auto"/>
            </w:tcBorders>
            <w:shd w:val="clear" w:color="auto" w:fill="auto"/>
            <w:noWrap/>
            <w:vAlign w:val="bottom"/>
            <w:hideMark/>
          </w:tcPr>
          <w:p w:rsidR="002B5DD7" w:rsidRPr="00B72C69" w:rsidRDefault="002B5DD7" w:rsidP="00B72C69">
            <w:pPr>
              <w:spacing w:after="0" w:line="240" w:lineRule="auto"/>
              <w:rPr>
                <w:rFonts w:ascii="Times New Roman" w:eastAsia="Times New Roman" w:hAnsi="Times New Roman"/>
                <w:b/>
                <w:color w:val="000000"/>
                <w:sz w:val="18"/>
                <w:szCs w:val="18"/>
                <w:lang w:eastAsia="en-AU"/>
              </w:rPr>
            </w:pPr>
            <w:r w:rsidRPr="00B72C69">
              <w:rPr>
                <w:rFonts w:ascii="Times New Roman" w:eastAsia="Times New Roman" w:hAnsi="Times New Roman"/>
                <w:b/>
                <w:color w:val="000000"/>
                <w:sz w:val="18"/>
                <w:szCs w:val="18"/>
                <w:lang w:eastAsia="en-AU"/>
              </w:rPr>
              <w:t>Zn(II)</w:t>
            </w:r>
          </w:p>
        </w:tc>
        <w:tc>
          <w:tcPr>
            <w:tcW w:w="851" w:type="dxa"/>
            <w:tcBorders>
              <w:top w:val="single" w:sz="4" w:space="0" w:color="auto"/>
              <w:bottom w:val="single" w:sz="4" w:space="0" w:color="auto"/>
            </w:tcBorders>
            <w:shd w:val="clear" w:color="auto" w:fill="auto"/>
            <w:noWrap/>
            <w:vAlign w:val="bottom"/>
            <w:hideMark/>
          </w:tcPr>
          <w:p w:rsidR="002B5DD7" w:rsidRPr="00B72C69" w:rsidRDefault="002B5DD7" w:rsidP="00B72C69">
            <w:pPr>
              <w:spacing w:after="0" w:line="240" w:lineRule="auto"/>
              <w:rPr>
                <w:rFonts w:ascii="Times New Roman" w:eastAsia="Times New Roman" w:hAnsi="Times New Roman"/>
                <w:b/>
                <w:color w:val="000000"/>
                <w:sz w:val="18"/>
                <w:szCs w:val="18"/>
                <w:lang w:eastAsia="en-AU"/>
              </w:rPr>
            </w:pPr>
            <w:r w:rsidRPr="00B72C69">
              <w:rPr>
                <w:rFonts w:ascii="Times New Roman" w:eastAsia="Times New Roman" w:hAnsi="Times New Roman"/>
                <w:b/>
                <w:color w:val="000000"/>
                <w:sz w:val="18"/>
                <w:szCs w:val="18"/>
                <w:lang w:eastAsia="en-AU"/>
              </w:rPr>
              <w:t>Pb(II)</w:t>
            </w:r>
          </w:p>
        </w:tc>
      </w:tr>
      <w:tr w:rsidR="002B5DD7" w:rsidRPr="00B72C69" w:rsidTr="00B72C69">
        <w:trPr>
          <w:trHeight w:val="56"/>
          <w:jc w:val="center"/>
        </w:trPr>
        <w:tc>
          <w:tcPr>
            <w:tcW w:w="2171" w:type="dxa"/>
            <w:tcBorders>
              <w:top w:val="single" w:sz="4" w:space="0" w:color="auto"/>
            </w:tcBorders>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02</w:t>
            </w:r>
          </w:p>
        </w:tc>
        <w:tc>
          <w:tcPr>
            <w:tcW w:w="729" w:type="dxa"/>
            <w:tcBorders>
              <w:top w:val="single" w:sz="4" w:space="0" w:color="auto"/>
            </w:tcBorders>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824</w:t>
            </w:r>
          </w:p>
        </w:tc>
        <w:tc>
          <w:tcPr>
            <w:tcW w:w="851" w:type="dxa"/>
            <w:tcBorders>
              <w:top w:val="single" w:sz="4" w:space="0" w:color="auto"/>
            </w:tcBorders>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730</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04</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701</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575</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06</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610</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474</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08</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540</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404</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10</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484</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351</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15</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385</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265</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20</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319</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213</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30</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238</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153</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40</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190</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119</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60</w:t>
            </w:r>
          </w:p>
        </w:tc>
        <w:tc>
          <w:tcPr>
            <w:tcW w:w="729"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135</w:t>
            </w:r>
          </w:p>
        </w:tc>
        <w:tc>
          <w:tcPr>
            <w:tcW w:w="851" w:type="dxa"/>
            <w:shd w:val="clear" w:color="auto" w:fill="auto"/>
            <w:noWrap/>
            <w:vAlign w:val="bottom"/>
            <w:hideMark/>
          </w:tcPr>
          <w:p w:rsidR="002B5DD7" w:rsidRPr="00B72C69" w:rsidRDefault="004F6F3E" w:rsidP="00B72C69">
            <w:pPr>
              <w:spacing w:after="0" w:line="240" w:lineRule="auto"/>
              <w:rPr>
                <w:rFonts w:ascii="Times New Roman" w:eastAsia="Times New Roman" w:hAnsi="Times New Roman"/>
                <w:color w:val="000000"/>
                <w:sz w:val="18"/>
                <w:szCs w:val="18"/>
                <w:lang w:eastAsia="en-AU"/>
              </w:rPr>
            </w:pPr>
            <w:r>
              <w:rPr>
                <w:rFonts w:ascii="Times New Roman" w:eastAsia="Times New Roman" w:hAnsi="Times New Roman"/>
                <w:color w:val="000000"/>
                <w:sz w:val="18"/>
                <w:szCs w:val="18"/>
                <w:lang w:eastAsia="en-AU"/>
              </w:rPr>
              <w:t>0.083</w:t>
            </w:r>
          </w:p>
        </w:tc>
      </w:tr>
      <w:tr w:rsidR="002B5DD7" w:rsidRPr="00B72C69" w:rsidTr="00B72C69">
        <w:trPr>
          <w:trHeight w:val="66"/>
          <w:jc w:val="center"/>
        </w:trPr>
        <w:tc>
          <w:tcPr>
            <w:tcW w:w="2171" w:type="dxa"/>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0.80</w:t>
            </w:r>
          </w:p>
        </w:tc>
        <w:tc>
          <w:tcPr>
            <w:tcW w:w="729" w:type="dxa"/>
            <w:shd w:val="clear" w:color="auto" w:fill="auto"/>
            <w:noWrap/>
            <w:vAlign w:val="bottom"/>
            <w:hideMark/>
          </w:tcPr>
          <w:p w:rsidR="002B5DD7" w:rsidRPr="00B72C69" w:rsidRDefault="002B5DD7" w:rsidP="00B72C69">
            <w:pPr>
              <w:spacing w:after="0" w:line="240" w:lineRule="auto"/>
              <w:rPr>
                <w:rFonts w:ascii="Times New Roman" w:eastAsia="Times New Roman" w:hAnsi="Times New Roman"/>
                <w:color w:val="000000"/>
                <w:sz w:val="18"/>
                <w:szCs w:val="18"/>
                <w:lang w:eastAsia="en-AU"/>
              </w:rPr>
            </w:pPr>
            <w:r w:rsidRPr="00B72C69">
              <w:rPr>
                <w:rFonts w:ascii="Times New Roman" w:eastAsia="Times New Roman" w:hAnsi="Times New Roman"/>
                <w:color w:val="000000"/>
                <w:sz w:val="18"/>
                <w:szCs w:val="18"/>
                <w:lang w:eastAsia="en-AU"/>
              </w:rPr>
              <w:t>0.105</w:t>
            </w:r>
          </w:p>
        </w:tc>
        <w:tc>
          <w:tcPr>
            <w:tcW w:w="851" w:type="dxa"/>
            <w:shd w:val="clear" w:color="auto" w:fill="auto"/>
            <w:noWrap/>
            <w:vAlign w:val="bottom"/>
            <w:hideMark/>
          </w:tcPr>
          <w:p w:rsidR="002B5DD7" w:rsidRPr="00B72C69" w:rsidRDefault="002B5DD7" w:rsidP="004F6F3E">
            <w:pPr>
              <w:spacing w:after="0" w:line="240" w:lineRule="auto"/>
              <w:rPr>
                <w:rFonts w:ascii="Times New Roman" w:eastAsia="Times New Roman" w:hAnsi="Times New Roman"/>
                <w:color w:val="000000"/>
                <w:sz w:val="18"/>
                <w:szCs w:val="18"/>
                <w:lang w:eastAsia="en-AU"/>
              </w:rPr>
            </w:pPr>
            <w:r w:rsidRPr="00B72C69">
              <w:rPr>
                <w:rFonts w:ascii="Times New Roman" w:eastAsia="Times New Roman" w:hAnsi="Times New Roman"/>
                <w:color w:val="000000"/>
                <w:sz w:val="18"/>
                <w:szCs w:val="18"/>
                <w:lang w:eastAsia="en-AU"/>
              </w:rPr>
              <w:t>0.063</w:t>
            </w:r>
          </w:p>
        </w:tc>
      </w:tr>
      <w:tr w:rsidR="002B5DD7" w:rsidRPr="00B72C69" w:rsidTr="00B72C69">
        <w:trPr>
          <w:trHeight w:val="66"/>
          <w:jc w:val="center"/>
        </w:trPr>
        <w:tc>
          <w:tcPr>
            <w:tcW w:w="2171" w:type="dxa"/>
            <w:tcBorders>
              <w:bottom w:val="single" w:sz="4" w:space="0" w:color="auto"/>
            </w:tcBorders>
            <w:vAlign w:val="bottom"/>
          </w:tcPr>
          <w:p w:rsidR="002B5DD7" w:rsidRPr="00B72C69" w:rsidRDefault="002B5DD7" w:rsidP="00B72C69">
            <w:pPr>
              <w:spacing w:after="0" w:line="240" w:lineRule="auto"/>
              <w:jc w:val="center"/>
              <w:rPr>
                <w:rFonts w:ascii="Times New Roman" w:hAnsi="Times New Roman"/>
                <w:color w:val="000000"/>
                <w:sz w:val="18"/>
                <w:szCs w:val="18"/>
              </w:rPr>
            </w:pPr>
            <w:r w:rsidRPr="00B72C69">
              <w:rPr>
                <w:rFonts w:ascii="Times New Roman" w:hAnsi="Times New Roman"/>
                <w:color w:val="000000"/>
                <w:sz w:val="18"/>
                <w:szCs w:val="18"/>
              </w:rPr>
              <w:t>1.00</w:t>
            </w:r>
          </w:p>
        </w:tc>
        <w:tc>
          <w:tcPr>
            <w:tcW w:w="729" w:type="dxa"/>
            <w:tcBorders>
              <w:bottom w:val="single" w:sz="4" w:space="0" w:color="auto"/>
            </w:tcBorders>
            <w:shd w:val="clear" w:color="auto" w:fill="auto"/>
            <w:noWrap/>
            <w:vAlign w:val="bottom"/>
            <w:hideMark/>
          </w:tcPr>
          <w:p w:rsidR="002B5DD7" w:rsidRPr="00B72C69" w:rsidRDefault="002B5DD7" w:rsidP="00B72C69">
            <w:pPr>
              <w:spacing w:after="0" w:line="240" w:lineRule="auto"/>
              <w:rPr>
                <w:rFonts w:ascii="Times New Roman" w:eastAsia="Times New Roman" w:hAnsi="Times New Roman"/>
                <w:color w:val="000000"/>
                <w:sz w:val="18"/>
                <w:szCs w:val="18"/>
                <w:lang w:eastAsia="en-AU"/>
              </w:rPr>
            </w:pPr>
            <w:r w:rsidRPr="00B72C69">
              <w:rPr>
                <w:rFonts w:ascii="Times New Roman" w:eastAsia="Times New Roman" w:hAnsi="Times New Roman"/>
                <w:color w:val="000000"/>
                <w:sz w:val="18"/>
                <w:szCs w:val="18"/>
                <w:lang w:eastAsia="en-AU"/>
              </w:rPr>
              <w:t>0.08</w:t>
            </w:r>
            <w:r w:rsidR="004F6F3E">
              <w:rPr>
                <w:rFonts w:ascii="Times New Roman" w:eastAsia="Times New Roman" w:hAnsi="Times New Roman"/>
                <w:color w:val="000000"/>
                <w:sz w:val="18"/>
                <w:szCs w:val="18"/>
                <w:lang w:eastAsia="en-AU"/>
              </w:rPr>
              <w:t>6</w:t>
            </w:r>
          </w:p>
        </w:tc>
        <w:tc>
          <w:tcPr>
            <w:tcW w:w="851" w:type="dxa"/>
            <w:tcBorders>
              <w:bottom w:val="single" w:sz="4" w:space="0" w:color="auto"/>
            </w:tcBorders>
            <w:shd w:val="clear" w:color="auto" w:fill="auto"/>
            <w:noWrap/>
            <w:vAlign w:val="bottom"/>
            <w:hideMark/>
          </w:tcPr>
          <w:p w:rsidR="002B5DD7" w:rsidRPr="00B72C69" w:rsidRDefault="002B5DD7" w:rsidP="004F6F3E">
            <w:pPr>
              <w:spacing w:after="0" w:line="240" w:lineRule="auto"/>
              <w:rPr>
                <w:rFonts w:ascii="Times New Roman" w:eastAsia="Times New Roman" w:hAnsi="Times New Roman"/>
                <w:color w:val="000000"/>
                <w:sz w:val="18"/>
                <w:szCs w:val="18"/>
                <w:lang w:eastAsia="en-AU"/>
              </w:rPr>
            </w:pPr>
            <w:r w:rsidRPr="00B72C69">
              <w:rPr>
                <w:rFonts w:ascii="Times New Roman" w:eastAsia="Times New Roman" w:hAnsi="Times New Roman"/>
                <w:color w:val="000000"/>
                <w:sz w:val="18"/>
                <w:szCs w:val="18"/>
                <w:lang w:eastAsia="en-AU"/>
              </w:rPr>
              <w:t>0.051</w:t>
            </w:r>
          </w:p>
        </w:tc>
      </w:tr>
    </w:tbl>
    <w:p w:rsidR="002B5DD7" w:rsidRPr="0015660D" w:rsidRDefault="002B5DD7" w:rsidP="002B5DD7">
      <w:pPr>
        <w:spacing w:after="0" w:line="360" w:lineRule="auto"/>
        <w:jc w:val="center"/>
        <w:rPr>
          <w:rFonts w:ascii="Times New Roman" w:hAnsi="Times New Roman"/>
          <w:sz w:val="20"/>
          <w:szCs w:val="20"/>
        </w:rPr>
      </w:pPr>
    </w:p>
    <w:p w:rsidR="00B50D30" w:rsidRPr="002328E0" w:rsidRDefault="00FE6867" w:rsidP="002328E0">
      <w:pPr>
        <w:spacing w:after="0" w:line="240" w:lineRule="auto"/>
        <w:jc w:val="both"/>
        <w:rPr>
          <w:rFonts w:ascii="Times New Roman" w:hAnsi="Times New Roman"/>
          <w:b/>
          <w:sz w:val="20"/>
          <w:szCs w:val="20"/>
        </w:rPr>
      </w:pPr>
      <w:r w:rsidRPr="002328E0">
        <w:rPr>
          <w:rFonts w:ascii="Times New Roman" w:hAnsi="Times New Roman"/>
          <w:b/>
          <w:sz w:val="20"/>
          <w:szCs w:val="20"/>
        </w:rPr>
        <w:t>S</w:t>
      </w:r>
      <w:r w:rsidR="00B50D30" w:rsidRPr="002328E0">
        <w:rPr>
          <w:rFonts w:ascii="Times New Roman" w:hAnsi="Times New Roman"/>
          <w:b/>
          <w:sz w:val="20"/>
          <w:szCs w:val="20"/>
        </w:rPr>
        <w:t>orption mechanism</w:t>
      </w:r>
    </w:p>
    <w:p w:rsidR="00123DF6" w:rsidRPr="002328E0" w:rsidRDefault="00B75E4D" w:rsidP="002328E0">
      <w:pPr>
        <w:spacing w:after="0" w:line="240" w:lineRule="auto"/>
        <w:jc w:val="both"/>
        <w:rPr>
          <w:rFonts w:ascii="Times New Roman" w:hAnsi="Times New Roman"/>
          <w:sz w:val="20"/>
          <w:szCs w:val="20"/>
        </w:rPr>
      </w:pPr>
      <w:r w:rsidRPr="002328E0">
        <w:rPr>
          <w:rFonts w:ascii="Times New Roman" w:hAnsi="Times New Roman"/>
          <w:sz w:val="20"/>
          <w:szCs w:val="20"/>
        </w:rPr>
        <w:t xml:space="preserve">The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Zn(II) ions of ETB were slightly lower than beads</w:t>
      </w:r>
      <w:r w:rsidR="009C1622">
        <w:rPr>
          <w:rFonts w:ascii="Times New Roman" w:hAnsi="Times New Roman"/>
          <w:sz w:val="20"/>
          <w:szCs w:val="20"/>
        </w:rPr>
        <w:t xml:space="preserve"> E</w:t>
      </w:r>
      <w:r w:rsidRPr="002328E0">
        <w:rPr>
          <w:rFonts w:ascii="Times New Roman" w:hAnsi="Times New Roman"/>
          <w:sz w:val="20"/>
          <w:szCs w:val="20"/>
        </w:rPr>
        <w:t xml:space="preserve">. Zn(II) ions was considered borderline Lewis acid which can bound to either hard Lewis base (hydroxyl or amine groups) or soft Lewis base (thiol or thione groups)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Pearson&lt;/Author&gt;&lt;Year&gt;1963&lt;/Year&gt;&lt;RecNum&gt;1123&lt;/RecNum&gt;&lt;DisplayText&gt;[15]&lt;/DisplayText&gt;&lt;record&gt;&lt;rec-number&gt;1123&lt;/rec-number&gt;&lt;foreign-keys&gt;&lt;key app="EN" db-id="sr0twxwzpw9azuefz59vrzalex2r5r0e005r"&gt;1123&lt;/key&gt;&lt;/foreign-keys&gt;&lt;ref-type name="Journal Article"&gt;17&lt;/ref-type&gt;&lt;contributors&gt;&lt;authors&gt;&lt;author&gt;Pearson, Ralph G.&lt;/author&gt;&lt;/authors&gt;&lt;/contributors&gt;&lt;titles&gt;&lt;title&gt;Hard and soft acids and bases&lt;/title&gt;&lt;secondary-title&gt;Journal of the American Chemical Society&lt;/secondary-title&gt;&lt;/titles&gt;&lt;periodical&gt;&lt;full-title&gt;Journal of the American Chemical Society&lt;/full-title&gt;&lt;/periodical&gt;&lt;pages&gt;3533-3539&lt;/pages&gt;&lt;volume&gt;85&lt;/volume&gt;&lt;number&gt;22&lt;/number&gt;&lt;dates&gt;&lt;year&gt;1963&lt;/year&gt;&lt;/dates&gt;&lt;publisher&gt;American Chemical Society&lt;/publisher&gt;&lt;isbn&gt;0002-7863&lt;/isbn&gt;&lt;work-type&gt;doi: 10.1021/ja00905a001&lt;/work-type&gt;&lt;urls&gt;&lt;related-urls&gt;&lt;url&gt;http://dx.doi.org/10.1021/ja00905a001&lt;/url&gt;&lt;/related-urls&gt;&lt;/urls&gt;&lt;electronic-resource-num&gt;10.1021/ja00905a001&lt;/electronic-resource-num&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5]</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The decrease in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of </w:t>
      </w:r>
      <w:proofErr w:type="gramStart"/>
      <w:r w:rsidRPr="002328E0">
        <w:rPr>
          <w:rFonts w:ascii="Times New Roman" w:hAnsi="Times New Roman"/>
          <w:sz w:val="20"/>
          <w:szCs w:val="20"/>
        </w:rPr>
        <w:t>Zn(</w:t>
      </w:r>
      <w:proofErr w:type="gramEnd"/>
      <w:r w:rsidRPr="002328E0">
        <w:rPr>
          <w:rFonts w:ascii="Times New Roman" w:hAnsi="Times New Roman"/>
          <w:sz w:val="20"/>
          <w:szCs w:val="20"/>
        </w:rPr>
        <w:t xml:space="preserve">II) sorption by ETB may have been caused by the lower quantity of amine groups after </w:t>
      </w:r>
      <w:proofErr w:type="spellStart"/>
      <w:r w:rsidRPr="002328E0">
        <w:rPr>
          <w:rFonts w:ascii="Times New Roman" w:hAnsi="Times New Roman"/>
          <w:sz w:val="20"/>
          <w:szCs w:val="20"/>
        </w:rPr>
        <w:t>thiocarbamoylation</w:t>
      </w:r>
      <w:proofErr w:type="spellEnd"/>
      <w:r w:rsidRPr="002328E0">
        <w:rPr>
          <w:rFonts w:ascii="Times New Roman" w:hAnsi="Times New Roman"/>
          <w:sz w:val="20"/>
          <w:szCs w:val="20"/>
        </w:rPr>
        <w:t xml:space="preserve"> of chitosan. Two amine groups are consumed for every formation of one thione group. However, </w:t>
      </w:r>
      <w:proofErr w:type="gramStart"/>
      <w:r w:rsidRPr="002328E0">
        <w:rPr>
          <w:rFonts w:ascii="Times New Roman" w:hAnsi="Times New Roman"/>
          <w:sz w:val="20"/>
          <w:szCs w:val="20"/>
        </w:rPr>
        <w:t>Zn(</w:t>
      </w:r>
      <w:proofErr w:type="gramEnd"/>
      <w:r w:rsidRPr="002328E0">
        <w:rPr>
          <w:rFonts w:ascii="Times New Roman" w:hAnsi="Times New Roman"/>
          <w:sz w:val="20"/>
          <w:szCs w:val="20"/>
        </w:rPr>
        <w:t xml:space="preserve">II) </w:t>
      </w:r>
      <w:r w:rsidR="00A9307D">
        <w:rPr>
          <w:rFonts w:ascii="Times New Roman" w:hAnsi="Times New Roman"/>
          <w:sz w:val="20"/>
          <w:szCs w:val="20"/>
        </w:rPr>
        <w:t>sorption capacity</w:t>
      </w:r>
      <w:r w:rsidRPr="002328E0">
        <w:rPr>
          <w:rFonts w:ascii="Times New Roman" w:hAnsi="Times New Roman"/>
          <w:sz w:val="20"/>
          <w:szCs w:val="20"/>
        </w:rPr>
        <w:t xml:space="preserve"> of ETB is slightly higher than beads </w:t>
      </w:r>
      <w:r w:rsidR="009C1622">
        <w:rPr>
          <w:rFonts w:ascii="Times New Roman" w:hAnsi="Times New Roman"/>
          <w:sz w:val="20"/>
          <w:szCs w:val="20"/>
        </w:rPr>
        <w:t xml:space="preserve">E </w:t>
      </w:r>
      <w:r w:rsidRPr="002328E0">
        <w:rPr>
          <w:rFonts w:ascii="Times New Roman" w:hAnsi="Times New Roman"/>
          <w:sz w:val="20"/>
          <w:szCs w:val="20"/>
        </w:rPr>
        <w:t xml:space="preserve">at pH &lt; 7. Improvement in </w:t>
      </w:r>
      <w:proofErr w:type="spellStart"/>
      <w:r w:rsidRPr="002328E0">
        <w:rPr>
          <w:rFonts w:ascii="Times New Roman" w:hAnsi="Times New Roman"/>
          <w:i/>
          <w:sz w:val="20"/>
          <w:szCs w:val="20"/>
        </w:rPr>
        <w:t>q</w:t>
      </w:r>
      <w:r w:rsidRPr="002328E0">
        <w:rPr>
          <w:rFonts w:ascii="Times New Roman" w:hAnsi="Times New Roman"/>
          <w:sz w:val="20"/>
          <w:szCs w:val="20"/>
          <w:vertAlign w:val="subscript"/>
        </w:rPr>
        <w:t>max</w:t>
      </w:r>
      <w:proofErr w:type="spellEnd"/>
      <w:r w:rsidRPr="002328E0">
        <w:rPr>
          <w:rFonts w:ascii="Times New Roman" w:hAnsi="Times New Roman"/>
          <w:sz w:val="20"/>
          <w:szCs w:val="20"/>
        </w:rPr>
        <w:t xml:space="preserve"> value was observed on </w:t>
      </w:r>
      <w:proofErr w:type="gramStart"/>
      <w:r w:rsidRPr="002328E0">
        <w:rPr>
          <w:rFonts w:ascii="Times New Roman" w:hAnsi="Times New Roman"/>
          <w:sz w:val="20"/>
          <w:szCs w:val="20"/>
        </w:rPr>
        <w:t>Pb(</w:t>
      </w:r>
      <w:proofErr w:type="gramEnd"/>
      <w:r w:rsidRPr="002328E0">
        <w:rPr>
          <w:rFonts w:ascii="Times New Roman" w:hAnsi="Times New Roman"/>
          <w:sz w:val="20"/>
          <w:szCs w:val="20"/>
        </w:rPr>
        <w:t xml:space="preserve">II) sorption. This is probably caused by greater chemisorption between soft </w:t>
      </w:r>
      <w:r w:rsidR="00EA3007" w:rsidRPr="002328E0">
        <w:rPr>
          <w:rFonts w:ascii="Times New Roman" w:hAnsi="Times New Roman"/>
          <w:sz w:val="20"/>
          <w:szCs w:val="20"/>
        </w:rPr>
        <w:t xml:space="preserve">Lewis </w:t>
      </w:r>
      <w:r w:rsidRPr="002328E0">
        <w:rPr>
          <w:rFonts w:ascii="Times New Roman" w:hAnsi="Times New Roman"/>
          <w:sz w:val="20"/>
          <w:szCs w:val="20"/>
        </w:rPr>
        <w:t xml:space="preserve">acids of Pb(II) ions with soft </w:t>
      </w:r>
      <w:r w:rsidR="00EA3007" w:rsidRPr="002328E0">
        <w:rPr>
          <w:rFonts w:ascii="Times New Roman" w:hAnsi="Times New Roman"/>
          <w:sz w:val="20"/>
          <w:szCs w:val="20"/>
        </w:rPr>
        <w:t xml:space="preserve">Lewis </w:t>
      </w:r>
      <w:r w:rsidRPr="002328E0">
        <w:rPr>
          <w:rFonts w:ascii="Times New Roman" w:hAnsi="Times New Roman"/>
          <w:sz w:val="20"/>
          <w:szCs w:val="20"/>
        </w:rPr>
        <w:t xml:space="preserve">base of </w:t>
      </w:r>
      <w:r w:rsidR="00EA3007" w:rsidRPr="002328E0">
        <w:rPr>
          <w:rFonts w:ascii="Times New Roman" w:hAnsi="Times New Roman"/>
          <w:sz w:val="20"/>
          <w:szCs w:val="20"/>
        </w:rPr>
        <w:t>thiol group</w:t>
      </w:r>
      <w:r w:rsidRPr="002328E0">
        <w:rPr>
          <w:rFonts w:ascii="Times New Roman" w:hAnsi="Times New Roman"/>
          <w:sz w:val="20"/>
          <w:szCs w:val="20"/>
        </w:rPr>
        <w:t xml:space="preserve"> in ETB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Alfarra&lt;/Author&gt;&lt;Year&gt;2004&lt;/Year&gt;&lt;RecNum&gt;1515&lt;/RecNum&gt;&lt;DisplayText&gt;[16]&lt;/DisplayText&gt;&lt;record&gt;&lt;rec-number&gt;1515&lt;/rec-number&gt;&lt;foreign-keys&gt;&lt;key app="EN" db-id="sr0twxwzpw9azuefz59vrzalex2r5r0e005r"&gt;1515&lt;/key&gt;&lt;/foreign-keys&gt;&lt;ref-type name="Journal Article"&gt;17&lt;/ref-type&gt;&lt;contributors&gt;&lt;authors&gt;&lt;author&gt;Alfarra, Ahmad&lt;/author&gt;&lt;author&gt;Frackowiak, Elzbieta&lt;/author&gt;&lt;author&gt;Béguin, François&lt;/author&gt;&lt;/authors&gt;&lt;/contributors&gt;&lt;titles&gt;&lt;title&gt;The HSAB concept as a means to interpret the adsorption of metal ions onto activated carbons&lt;/title&gt;&lt;secondary-title&gt;Applied Surface Science&lt;/secondary-title&gt;&lt;/titles&gt;&lt;periodical&gt;&lt;full-title&gt;Applied Surface Science&lt;/full-title&gt;&lt;/periodical&gt;&lt;pages&gt;84-92&lt;/pages&gt;&lt;volume&gt;228&lt;/volume&gt;&lt;number&gt;1-4&lt;/number&gt;&lt;keywords&gt;&lt;keyword&gt;Activated carbons&lt;/keyword&gt;&lt;keyword&gt;Adsorption&lt;/keyword&gt;&lt;keyword&gt;HSAB concept&lt;/keyword&gt;&lt;keyword&gt;Metal ions&lt;/keyword&gt;&lt;keyword&gt;Cationic exchange&lt;/keyword&gt;&lt;/keywords&gt;&lt;dates&gt;&lt;year&gt;2004&lt;/year&gt;&lt;/dates&gt;&lt;isbn&gt;0169-4332&lt;/isbn&gt;&lt;work-type&gt;doi: 10.1016/j.apsusc.2003.12.033&lt;/work-type&gt;&lt;urls&gt;&lt;related-urls&gt;&lt;url&gt;http://www.sciencedirect.com/science/article/pii/S0169433203014053&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6]</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w:t>
      </w:r>
      <w:r w:rsidR="00EA3007" w:rsidRPr="002328E0">
        <w:rPr>
          <w:rFonts w:ascii="Times New Roman" w:hAnsi="Times New Roman"/>
          <w:sz w:val="20"/>
          <w:szCs w:val="20"/>
        </w:rPr>
        <w:t xml:space="preserve">The thiourea functional group in ETB forms </w:t>
      </w:r>
      <w:proofErr w:type="spellStart"/>
      <w:r w:rsidR="00EA3007" w:rsidRPr="002328E0">
        <w:rPr>
          <w:rFonts w:ascii="Times New Roman" w:hAnsi="Times New Roman"/>
          <w:sz w:val="20"/>
          <w:szCs w:val="20"/>
        </w:rPr>
        <w:t>tautomeric</w:t>
      </w:r>
      <w:proofErr w:type="spellEnd"/>
      <w:r w:rsidR="00EA3007" w:rsidRPr="002328E0">
        <w:rPr>
          <w:rFonts w:ascii="Times New Roman" w:hAnsi="Times New Roman"/>
          <w:sz w:val="20"/>
          <w:szCs w:val="20"/>
        </w:rPr>
        <w:t xml:space="preserve"> </w:t>
      </w:r>
      <w:proofErr w:type="spellStart"/>
      <w:r w:rsidR="00EA3007" w:rsidRPr="002328E0">
        <w:rPr>
          <w:rFonts w:ascii="Times New Roman" w:hAnsi="Times New Roman"/>
          <w:sz w:val="20"/>
          <w:szCs w:val="20"/>
        </w:rPr>
        <w:t>thiol</w:t>
      </w:r>
      <w:proofErr w:type="spellEnd"/>
      <w:r w:rsidR="00EA3007" w:rsidRPr="002328E0">
        <w:rPr>
          <w:rFonts w:ascii="Times New Roman" w:hAnsi="Times New Roman"/>
          <w:sz w:val="20"/>
          <w:szCs w:val="20"/>
        </w:rPr>
        <w:t xml:space="preserve"> groups</w:t>
      </w:r>
      <w:r w:rsid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Silikas&lt;/Author&gt;&lt;Year&gt;2007&lt;/Year&gt;&lt;RecNum&gt;1483&lt;/RecNum&gt;&lt;DisplayText&gt;[17]&lt;/DisplayText&gt;&lt;record&gt;&lt;rec-number&gt;1483&lt;/rec-number&gt;&lt;foreign-keys&gt;&lt;key app="EN" db-id="sr0twxwzpw9azuefz59vrzalex2r5r0e005r"&gt;1483&lt;/key&gt;&lt;/foreign-keys&gt;&lt;ref-type name="Journal Article"&gt;17&lt;/ref-type&gt;&lt;contributors&gt;&lt;authors&gt;&lt;author&gt;Silikas, N.&lt;/author&gt;&lt;author&gt;Wincott, P. L.&lt;/author&gt;&lt;author&gt;Vaughan, D.&lt;/author&gt;&lt;author&gt;Watts, D. C.&lt;/author&gt;&lt;author&gt;Eliades, G.&lt;/author&gt;&lt;/authors&gt;&lt;/contributors&gt;&lt;titles&gt;&lt;title&gt;Surface characterization of precious alloys treated with thione metal primers&lt;/title&gt;&lt;secondary-title&gt;Dental Materials&lt;/secondary-title&gt;&lt;/titles&gt;&lt;periodical&gt;&lt;full-title&gt;Dental Materials&lt;/full-title&gt;&lt;/periodical&gt;&lt;pages&gt;665-673&lt;/pages&gt;&lt;volume&gt;23&lt;/volume&gt;&lt;number&gt;6&lt;/number&gt;&lt;keywords&gt;&lt;keyword&gt;Primers&lt;/keyword&gt;&lt;keyword&gt;Alloys&lt;/keyword&gt;&lt;keyword&gt;FTIR&lt;/keyword&gt;&lt;keyword&gt;XPS&lt;/keyword&gt;&lt;keyword&gt;Polarized light microscopy&lt;/keyword&gt;&lt;/keywords&gt;&lt;dates&gt;&lt;year&gt;2007&lt;/year&gt;&lt;/dates&gt;&lt;isbn&gt;0109-5641&lt;/isbn&gt;&lt;work-type&gt;doi: DOI: 10.1016/j.dental.2006.06.007&lt;/work-type&gt;&lt;urls&gt;&lt;related-urls&gt;&lt;url&gt;http://www.sciencedirect.com/science/article/B6VP3-4KH47TK-1/2/ae02fdd4091b9ff0ae311122a8871606&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7]</w:t>
      </w:r>
      <w:r w:rsidR="00234B9F" w:rsidRPr="002328E0">
        <w:rPr>
          <w:rFonts w:ascii="Times New Roman" w:hAnsi="Times New Roman"/>
          <w:sz w:val="20"/>
          <w:szCs w:val="20"/>
        </w:rPr>
        <w:fldChar w:fldCharType="end"/>
      </w:r>
      <w:r w:rsidR="00EA3007" w:rsidRPr="002328E0">
        <w:rPr>
          <w:rFonts w:ascii="Times New Roman" w:hAnsi="Times New Roman"/>
          <w:sz w:val="20"/>
          <w:szCs w:val="20"/>
        </w:rPr>
        <w:t xml:space="preserve">. </w:t>
      </w:r>
      <w:r w:rsidRPr="002328E0">
        <w:rPr>
          <w:rFonts w:ascii="Times New Roman" w:hAnsi="Times New Roman"/>
          <w:sz w:val="20"/>
          <w:szCs w:val="20"/>
        </w:rPr>
        <w:t xml:space="preserve">The pH </w:t>
      </w:r>
      <w:r w:rsidR="004D32AE" w:rsidRPr="002328E0">
        <w:rPr>
          <w:rFonts w:ascii="Times New Roman" w:hAnsi="Times New Roman"/>
          <w:sz w:val="20"/>
          <w:szCs w:val="20"/>
        </w:rPr>
        <w:t xml:space="preserve">value at equilibrium </w:t>
      </w:r>
      <w:r w:rsidR="00FB04D9">
        <w:rPr>
          <w:rFonts w:ascii="Times New Roman" w:hAnsi="Times New Roman"/>
          <w:sz w:val="20"/>
          <w:szCs w:val="20"/>
        </w:rPr>
        <w:t>were decreased by around 0.5,</w:t>
      </w:r>
      <w:r w:rsidR="004D32AE" w:rsidRPr="002328E0">
        <w:rPr>
          <w:rFonts w:ascii="Times New Roman" w:hAnsi="Times New Roman"/>
          <w:sz w:val="20"/>
          <w:szCs w:val="20"/>
        </w:rPr>
        <w:t xml:space="preserve"> show</w:t>
      </w:r>
      <w:r w:rsidR="00FB04D9">
        <w:rPr>
          <w:rFonts w:ascii="Times New Roman" w:hAnsi="Times New Roman"/>
          <w:sz w:val="20"/>
          <w:szCs w:val="20"/>
        </w:rPr>
        <w:t>ing</w:t>
      </w:r>
      <w:r w:rsidR="004D32AE" w:rsidRPr="002328E0">
        <w:rPr>
          <w:rFonts w:ascii="Times New Roman" w:hAnsi="Times New Roman"/>
          <w:sz w:val="20"/>
          <w:szCs w:val="20"/>
        </w:rPr>
        <w:t xml:space="preserve"> that proton was liberated when Zn(II) or Pb(II) were coordinated</w:t>
      </w:r>
      <w:r w:rsidRPr="002328E0">
        <w:rPr>
          <w:rFonts w:ascii="Times New Roman" w:hAnsi="Times New Roman"/>
          <w:sz w:val="20"/>
          <w:szCs w:val="20"/>
        </w:rPr>
        <w:t xml:space="preserve"> to thiol groups</w:t>
      </w:r>
      <w:r w:rsidR="00560AEA" w:rsidRPr="002328E0">
        <w:rPr>
          <w:rFonts w:ascii="Times New Roman" w:hAnsi="Times New Roman"/>
          <w:sz w:val="20"/>
          <w:szCs w:val="20"/>
        </w:rPr>
        <w:t xml:space="preserve">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Donia&lt;/Author&gt;&lt;Year&gt;2008&lt;/Year&gt;&lt;RecNum&gt;1207&lt;/RecNum&gt;&lt;DisplayText&gt;[18]&lt;/DisplayText&gt;&lt;record&gt;&lt;rec-number&gt;1207&lt;/rec-number&gt;&lt;foreign-keys&gt;&lt;key app="EN" db-id="sr0twxwzpw9azuefz59vrzalex2r5r0e005r"&gt;1207&lt;/key&gt;&lt;/foreign-keys&gt;&lt;ref-type name="Journal Article"&gt;17&lt;/ref-type&gt;&lt;contributors&gt;&lt;authors&gt;&lt;author&gt;Donia, Ahmed M.&lt;/author&gt;&lt;author&gt;Atia, Asem A.&lt;/author&gt;&lt;author&gt;Heniesh, Amr M.&lt;/author&gt;&lt;/authors&gt;&lt;/contributors&gt;&lt;titles&gt;&lt;title&gt;Efficient removal of Hg(II) using magnetic chelating resin derived from copolymerization of bisthiourea/thiourea/glutaraldehyde&lt;/title&gt;&lt;secondary-title&gt;Separation and Purification Technology&lt;/secondary-title&gt;&lt;/titles&gt;&lt;periodical&gt;&lt;full-title&gt;Separation and Purification Technology&lt;/full-title&gt;&lt;/periodical&gt;&lt;pages&gt;46-53&lt;/pages&gt;&lt;volume&gt;60&lt;/volume&gt;&lt;number&gt;1&lt;/number&gt;&lt;keywords&gt;&lt;keyword&gt;Sorption&lt;/keyword&gt;&lt;keyword&gt;Mercury&lt;/keyword&gt;&lt;keyword&gt;Bisthiourea&lt;/keyword&gt;&lt;keyword&gt;Chelating magnetic resins&lt;/keyword&gt;&lt;keyword&gt;Kinetics&lt;/keyword&gt;&lt;/keywords&gt;&lt;dates&gt;&lt;year&gt;2008&lt;/year&gt;&lt;/dates&gt;&lt;isbn&gt;1383-5866&lt;/isbn&gt;&lt;work-type&gt;doi: DOI: 10.1016/j.seppur.2007.07.045&lt;/work-type&gt;&lt;urls&gt;&lt;related-urls&gt;&lt;url&gt;http://www.sciencedirect.com/science/article/B6THJ-4PB6W8S-1/2/ba84c4c21e5e9a9712459143449c7d8f&lt;/url&gt;&lt;/related-urls&gt;&lt;/urls&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8]</w:t>
      </w:r>
      <w:r w:rsidR="00234B9F" w:rsidRPr="002328E0">
        <w:rPr>
          <w:rFonts w:ascii="Times New Roman" w:hAnsi="Times New Roman"/>
          <w:sz w:val="20"/>
          <w:szCs w:val="20"/>
        </w:rPr>
        <w:fldChar w:fldCharType="end"/>
      </w:r>
      <w:r w:rsidRPr="002328E0">
        <w:rPr>
          <w:rFonts w:ascii="Times New Roman" w:hAnsi="Times New Roman"/>
          <w:sz w:val="20"/>
          <w:szCs w:val="20"/>
        </w:rPr>
        <w:t xml:space="preserve">. </w:t>
      </w:r>
      <w:r w:rsidR="004D32AE" w:rsidRPr="002328E0">
        <w:rPr>
          <w:rFonts w:ascii="Times New Roman" w:hAnsi="Times New Roman"/>
          <w:sz w:val="20"/>
          <w:szCs w:val="20"/>
        </w:rPr>
        <w:t>Conversely for beads</w:t>
      </w:r>
      <w:r w:rsidR="009C1622">
        <w:rPr>
          <w:rFonts w:ascii="Times New Roman" w:hAnsi="Times New Roman"/>
          <w:sz w:val="20"/>
          <w:szCs w:val="20"/>
        </w:rPr>
        <w:t xml:space="preserve"> E</w:t>
      </w:r>
      <w:r w:rsidR="004D32AE" w:rsidRPr="002328E0">
        <w:rPr>
          <w:rFonts w:ascii="Times New Roman" w:hAnsi="Times New Roman"/>
          <w:sz w:val="20"/>
          <w:szCs w:val="20"/>
        </w:rPr>
        <w:t xml:space="preserve">, equilibrium pH was higher upon metal </w:t>
      </w:r>
      <w:r w:rsidR="00A9307D">
        <w:rPr>
          <w:rFonts w:ascii="Times New Roman" w:hAnsi="Times New Roman"/>
          <w:sz w:val="20"/>
          <w:szCs w:val="20"/>
        </w:rPr>
        <w:t>sorption capacity</w:t>
      </w:r>
      <w:r w:rsidRPr="002328E0">
        <w:rPr>
          <w:rFonts w:ascii="Times New Roman" w:hAnsi="Times New Roman"/>
          <w:sz w:val="20"/>
          <w:szCs w:val="20"/>
        </w:rPr>
        <w:t>.</w:t>
      </w:r>
      <w:r w:rsidR="004D32AE" w:rsidRPr="002328E0">
        <w:rPr>
          <w:rFonts w:ascii="Times New Roman" w:hAnsi="Times New Roman"/>
          <w:sz w:val="20"/>
          <w:szCs w:val="20"/>
        </w:rPr>
        <w:t xml:space="preserve"> This can be explained by immobilisation of solution proton by amine groups </w:t>
      </w:r>
      <w:r w:rsidR="00234B9F" w:rsidRPr="002328E0">
        <w:rPr>
          <w:rFonts w:ascii="Times New Roman" w:hAnsi="Times New Roman"/>
          <w:sz w:val="20"/>
          <w:szCs w:val="20"/>
        </w:rPr>
        <w:fldChar w:fldCharType="begin"/>
      </w:r>
      <w:r w:rsidR="002328E0">
        <w:rPr>
          <w:rFonts w:ascii="Times New Roman" w:hAnsi="Times New Roman"/>
          <w:sz w:val="20"/>
          <w:szCs w:val="20"/>
        </w:rPr>
        <w:instrText xml:space="preserve"> ADDIN EN.CITE &lt;EndNote&gt;&lt;Cite&gt;&lt;Author&gt;Rorrer&lt;/Author&gt;&lt;Year&gt;1993&lt;/Year&gt;&lt;RecNum&gt;1518&lt;/RecNum&gt;&lt;DisplayText&gt;[19]&lt;/DisplayText&gt;&lt;record&gt;&lt;rec-number&gt;1518&lt;/rec-number&gt;&lt;foreign-keys&gt;&lt;key app="EN" db-id="sr0twxwzpw9azuefz59vrzalex2r5r0e005r"&gt;1518&lt;/key&gt;&lt;/foreign-keys&gt;&lt;ref-type name="Journal Article"&gt;17&lt;/ref-type&gt;&lt;contributors&gt;&lt;authors&gt;&lt;author&gt;Rorrer, Gregory L.&lt;/author&gt;&lt;author&gt;Hsien, Tzu Yang&lt;/author&gt;&lt;author&gt;Way, J. Douglas&lt;/author&gt;&lt;/authors&gt;&lt;/contributors&gt;&lt;titles&gt;&lt;title&gt;Synthesis of porous-magnetic chitosan beads for removal of cadmium ions from wastewater&lt;/title&gt;&lt;secondary-title&gt;Industrial &amp;amp; Engineering Chemistry Research&lt;/secondary-title&gt;&lt;/titles&gt;&lt;periodical&gt;&lt;full-title&gt;Industrial &amp;amp; Engineering Chemistry Research&lt;/full-title&gt;&lt;/periodical&gt;&lt;pages&gt;2170-2178&lt;/pages&gt;&lt;volume&gt;32&lt;/volume&gt;&lt;number&gt;9&lt;/number&gt;&lt;dates&gt;&lt;year&gt;1993&lt;/year&gt;&lt;/dates&gt;&lt;publisher&gt;American Chemical Society&lt;/publisher&gt;&lt;isbn&gt;0888-5885&lt;/isbn&gt;&lt;work-type&gt;doi: 10.1021/ie00021a042&lt;/work-type&gt;&lt;urls&gt;&lt;related-urls&gt;&lt;url&gt;http://dx.doi.org/10.1021/ie00021a042&lt;/url&gt;&lt;/related-urls&gt;&lt;/urls&gt;&lt;electronic-resource-num&gt;10.1021/ie00021a042&lt;/electronic-resource-num&gt;&lt;/record&gt;&lt;/Cite&gt;&lt;/EndNote&gt;</w:instrText>
      </w:r>
      <w:r w:rsidR="00234B9F" w:rsidRPr="002328E0">
        <w:rPr>
          <w:rFonts w:ascii="Times New Roman" w:hAnsi="Times New Roman"/>
          <w:sz w:val="20"/>
          <w:szCs w:val="20"/>
        </w:rPr>
        <w:fldChar w:fldCharType="separate"/>
      </w:r>
      <w:r w:rsidR="002328E0">
        <w:rPr>
          <w:rFonts w:ascii="Times New Roman" w:hAnsi="Times New Roman"/>
          <w:noProof/>
          <w:sz w:val="20"/>
          <w:szCs w:val="20"/>
        </w:rPr>
        <w:t>[19]</w:t>
      </w:r>
      <w:r w:rsidR="00234B9F" w:rsidRPr="002328E0">
        <w:rPr>
          <w:rFonts w:ascii="Times New Roman" w:hAnsi="Times New Roman"/>
          <w:sz w:val="20"/>
          <w:szCs w:val="20"/>
        </w:rPr>
        <w:fldChar w:fldCharType="end"/>
      </w:r>
      <w:r w:rsidR="004D32AE" w:rsidRPr="002328E0">
        <w:rPr>
          <w:rFonts w:ascii="Times New Roman" w:hAnsi="Times New Roman"/>
          <w:sz w:val="20"/>
          <w:szCs w:val="20"/>
        </w:rPr>
        <w:t>. Amine (-NH</w:t>
      </w:r>
      <w:r w:rsidR="004D32AE" w:rsidRPr="002328E0">
        <w:rPr>
          <w:rFonts w:ascii="Times New Roman" w:hAnsi="Times New Roman"/>
          <w:sz w:val="20"/>
          <w:szCs w:val="20"/>
          <w:vertAlign w:val="subscript"/>
        </w:rPr>
        <w:t>2</w:t>
      </w:r>
      <w:r w:rsidR="004D32AE" w:rsidRPr="002328E0">
        <w:rPr>
          <w:rFonts w:ascii="Times New Roman" w:hAnsi="Times New Roman"/>
          <w:sz w:val="20"/>
          <w:szCs w:val="20"/>
        </w:rPr>
        <w:t>) accepts a proton (H</w:t>
      </w:r>
      <w:r w:rsidR="004D32AE" w:rsidRPr="002328E0">
        <w:rPr>
          <w:rFonts w:ascii="Times New Roman" w:hAnsi="Times New Roman"/>
          <w:sz w:val="20"/>
          <w:szCs w:val="20"/>
          <w:vertAlign w:val="superscript"/>
        </w:rPr>
        <w:t>+</w:t>
      </w:r>
      <w:r w:rsidR="004D32AE" w:rsidRPr="002328E0">
        <w:rPr>
          <w:rFonts w:ascii="Times New Roman" w:hAnsi="Times New Roman"/>
          <w:sz w:val="20"/>
          <w:szCs w:val="20"/>
        </w:rPr>
        <w:t>) to form protonated amine (-NH</w:t>
      </w:r>
      <w:r w:rsidR="004D32AE" w:rsidRPr="002328E0">
        <w:rPr>
          <w:rFonts w:ascii="Times New Roman" w:hAnsi="Times New Roman"/>
          <w:sz w:val="20"/>
          <w:szCs w:val="20"/>
          <w:vertAlign w:val="subscript"/>
        </w:rPr>
        <w:t>3</w:t>
      </w:r>
      <w:r w:rsidR="004D32AE" w:rsidRPr="002328E0">
        <w:rPr>
          <w:rFonts w:ascii="Times New Roman" w:hAnsi="Times New Roman"/>
          <w:sz w:val="20"/>
          <w:szCs w:val="20"/>
          <w:vertAlign w:val="superscript"/>
        </w:rPr>
        <w:t>+</w:t>
      </w:r>
      <w:r w:rsidR="004D32AE" w:rsidRPr="002328E0">
        <w:rPr>
          <w:rFonts w:ascii="Times New Roman" w:hAnsi="Times New Roman"/>
          <w:sz w:val="20"/>
          <w:szCs w:val="20"/>
        </w:rPr>
        <w:t xml:space="preserve">). This is quite acceptable given that amine is a hard Lewis base </w:t>
      </w:r>
      <w:r w:rsidR="00560AEA" w:rsidRPr="002328E0">
        <w:rPr>
          <w:rFonts w:ascii="Times New Roman" w:hAnsi="Times New Roman"/>
          <w:sz w:val="20"/>
          <w:szCs w:val="20"/>
        </w:rPr>
        <w:t xml:space="preserve">and </w:t>
      </w:r>
      <w:r w:rsidR="004D32AE" w:rsidRPr="002328E0">
        <w:rPr>
          <w:rFonts w:ascii="Times New Roman" w:hAnsi="Times New Roman"/>
          <w:sz w:val="20"/>
          <w:szCs w:val="20"/>
        </w:rPr>
        <w:t>proton is a hard Lewis acid.</w:t>
      </w:r>
    </w:p>
    <w:p w:rsidR="009610A1" w:rsidRPr="002328E0" w:rsidRDefault="009610A1" w:rsidP="002328E0">
      <w:pPr>
        <w:spacing w:after="0" w:line="240" w:lineRule="auto"/>
        <w:jc w:val="both"/>
        <w:rPr>
          <w:rFonts w:ascii="Times New Roman" w:hAnsi="Times New Roman"/>
          <w:sz w:val="20"/>
          <w:szCs w:val="20"/>
        </w:rPr>
      </w:pPr>
    </w:p>
    <w:p w:rsidR="00C81456" w:rsidRPr="002328E0" w:rsidRDefault="002328E0" w:rsidP="002328E0">
      <w:pPr>
        <w:spacing w:after="0" w:line="240" w:lineRule="auto"/>
        <w:jc w:val="center"/>
        <w:rPr>
          <w:rFonts w:ascii="Times New Roman" w:hAnsi="Times New Roman"/>
          <w:b/>
          <w:sz w:val="20"/>
          <w:szCs w:val="20"/>
        </w:rPr>
      </w:pPr>
      <w:r w:rsidRPr="002328E0">
        <w:rPr>
          <w:rFonts w:ascii="Times New Roman" w:hAnsi="Times New Roman"/>
          <w:b/>
          <w:sz w:val="20"/>
          <w:szCs w:val="20"/>
        </w:rPr>
        <w:t>Conclusion</w:t>
      </w:r>
    </w:p>
    <w:p w:rsidR="00C81456" w:rsidRDefault="00DE4F04" w:rsidP="004E633D">
      <w:pPr>
        <w:spacing w:after="0" w:line="240" w:lineRule="auto"/>
        <w:jc w:val="both"/>
        <w:rPr>
          <w:rFonts w:ascii="Times New Roman" w:hAnsi="Times New Roman"/>
          <w:sz w:val="20"/>
          <w:szCs w:val="20"/>
        </w:rPr>
      </w:pPr>
      <w:r w:rsidRPr="002328E0">
        <w:rPr>
          <w:rFonts w:ascii="Times New Roman" w:hAnsi="Times New Roman"/>
          <w:sz w:val="20"/>
          <w:szCs w:val="20"/>
        </w:rPr>
        <w:t xml:space="preserve">ETB beads with thiourea functionalised crosslinks </w:t>
      </w:r>
      <w:r w:rsidR="00C81456" w:rsidRPr="002328E0">
        <w:rPr>
          <w:rFonts w:ascii="Times New Roman" w:hAnsi="Times New Roman"/>
          <w:sz w:val="20"/>
          <w:szCs w:val="20"/>
        </w:rPr>
        <w:t xml:space="preserve">were introduced with a </w:t>
      </w:r>
      <w:proofErr w:type="spellStart"/>
      <w:r w:rsidR="00C81456" w:rsidRPr="002328E0">
        <w:rPr>
          <w:rFonts w:ascii="Times New Roman" w:hAnsi="Times New Roman"/>
          <w:sz w:val="20"/>
          <w:szCs w:val="20"/>
        </w:rPr>
        <w:t>sul</w:t>
      </w:r>
      <w:r w:rsidR="00D4611E" w:rsidRPr="002328E0">
        <w:rPr>
          <w:rFonts w:ascii="Times New Roman" w:hAnsi="Times New Roman"/>
          <w:sz w:val="20"/>
          <w:szCs w:val="20"/>
        </w:rPr>
        <w:t>f</w:t>
      </w:r>
      <w:r w:rsidR="00C81456" w:rsidRPr="002328E0">
        <w:rPr>
          <w:rFonts w:ascii="Times New Roman" w:hAnsi="Times New Roman"/>
          <w:sz w:val="20"/>
          <w:szCs w:val="20"/>
        </w:rPr>
        <w:t>ur</w:t>
      </w:r>
      <w:proofErr w:type="spellEnd"/>
      <w:r w:rsidR="00C81456" w:rsidRPr="002328E0">
        <w:rPr>
          <w:rFonts w:ascii="Times New Roman" w:hAnsi="Times New Roman"/>
          <w:sz w:val="20"/>
          <w:szCs w:val="20"/>
        </w:rPr>
        <w:t xml:space="preserve"> content of 7.88</w:t>
      </w:r>
      <w:r w:rsidR="00D4611E" w:rsidRPr="002328E0">
        <w:rPr>
          <w:rFonts w:ascii="Times New Roman" w:hAnsi="Times New Roman"/>
          <w:sz w:val="20"/>
          <w:szCs w:val="20"/>
        </w:rPr>
        <w:t xml:space="preserve"> </w:t>
      </w:r>
      <w:r w:rsidR="00C81456" w:rsidRPr="002328E0">
        <w:rPr>
          <w:rFonts w:ascii="Times New Roman" w:hAnsi="Times New Roman"/>
          <w:sz w:val="20"/>
          <w:szCs w:val="20"/>
        </w:rPr>
        <w:t xml:space="preserve">%. </w:t>
      </w:r>
      <w:r w:rsidR="00CD59C5" w:rsidRPr="002328E0">
        <w:rPr>
          <w:rFonts w:ascii="Times New Roman" w:hAnsi="Times New Roman"/>
          <w:sz w:val="20"/>
          <w:szCs w:val="20"/>
        </w:rPr>
        <w:t>Compared to beads</w:t>
      </w:r>
      <w:r w:rsidR="009C1622">
        <w:rPr>
          <w:rFonts w:ascii="Times New Roman" w:hAnsi="Times New Roman"/>
          <w:sz w:val="20"/>
          <w:szCs w:val="20"/>
        </w:rPr>
        <w:t xml:space="preserve"> E</w:t>
      </w:r>
      <w:r w:rsidR="00CD59C5" w:rsidRPr="002328E0">
        <w:rPr>
          <w:rFonts w:ascii="Times New Roman" w:hAnsi="Times New Roman"/>
          <w:sz w:val="20"/>
          <w:szCs w:val="20"/>
        </w:rPr>
        <w:t xml:space="preserve">, ETB possessed greater stability in acidic solution as well as enhanced metal </w:t>
      </w:r>
      <w:r w:rsidR="00A9307D">
        <w:rPr>
          <w:rFonts w:ascii="Times New Roman" w:hAnsi="Times New Roman"/>
          <w:sz w:val="20"/>
          <w:szCs w:val="20"/>
        </w:rPr>
        <w:t>sorption capacity</w:t>
      </w:r>
      <w:r w:rsidR="00CD59C5" w:rsidRPr="002328E0">
        <w:rPr>
          <w:rFonts w:ascii="Times New Roman" w:hAnsi="Times New Roman"/>
          <w:sz w:val="20"/>
          <w:szCs w:val="20"/>
        </w:rPr>
        <w:t xml:space="preserve">. </w:t>
      </w:r>
      <w:proofErr w:type="gramStart"/>
      <w:r w:rsidRPr="002328E0">
        <w:rPr>
          <w:rFonts w:ascii="Times New Roman" w:hAnsi="Times New Roman"/>
          <w:sz w:val="20"/>
          <w:szCs w:val="20"/>
        </w:rPr>
        <w:t>P</w:t>
      </w:r>
      <w:r w:rsidR="00366109">
        <w:rPr>
          <w:rFonts w:ascii="Times New Roman" w:hAnsi="Times New Roman"/>
          <w:sz w:val="20"/>
          <w:szCs w:val="20"/>
        </w:rPr>
        <w:t>b</w:t>
      </w:r>
      <w:r w:rsidR="00C81456" w:rsidRPr="002328E0">
        <w:rPr>
          <w:rFonts w:ascii="Times New Roman" w:hAnsi="Times New Roman"/>
          <w:sz w:val="20"/>
          <w:szCs w:val="20"/>
        </w:rPr>
        <w:t>(</w:t>
      </w:r>
      <w:proofErr w:type="gramEnd"/>
      <w:r w:rsidR="00C81456" w:rsidRPr="002328E0">
        <w:rPr>
          <w:rFonts w:ascii="Times New Roman" w:hAnsi="Times New Roman"/>
          <w:sz w:val="20"/>
          <w:szCs w:val="20"/>
        </w:rPr>
        <w:t xml:space="preserve">II) </w:t>
      </w:r>
      <w:r w:rsidR="00A9307D">
        <w:rPr>
          <w:rFonts w:ascii="Times New Roman" w:hAnsi="Times New Roman"/>
          <w:sz w:val="20"/>
          <w:szCs w:val="20"/>
        </w:rPr>
        <w:t>sorption capacity</w:t>
      </w:r>
      <w:r w:rsidR="00C81456" w:rsidRPr="002328E0">
        <w:rPr>
          <w:rFonts w:ascii="Times New Roman" w:hAnsi="Times New Roman"/>
          <w:sz w:val="20"/>
          <w:szCs w:val="20"/>
        </w:rPr>
        <w:t xml:space="preserve"> by ETB was improved by 1</w:t>
      </w:r>
      <w:r w:rsidR="00CD59C5" w:rsidRPr="002328E0">
        <w:rPr>
          <w:rFonts w:ascii="Times New Roman" w:hAnsi="Times New Roman"/>
          <w:sz w:val="20"/>
          <w:szCs w:val="20"/>
        </w:rPr>
        <w:t>.8</w:t>
      </w:r>
      <w:r w:rsidR="00C81456" w:rsidRPr="002328E0">
        <w:rPr>
          <w:rFonts w:ascii="Times New Roman" w:hAnsi="Times New Roman"/>
          <w:sz w:val="20"/>
          <w:szCs w:val="20"/>
        </w:rPr>
        <w:t xml:space="preserve"> times</w:t>
      </w:r>
      <w:r w:rsidR="00CD59C5" w:rsidRPr="002328E0">
        <w:rPr>
          <w:rFonts w:ascii="Times New Roman" w:hAnsi="Times New Roman"/>
          <w:sz w:val="20"/>
          <w:szCs w:val="20"/>
        </w:rPr>
        <w:t xml:space="preserve"> at sorbent dosage of 1.0 g/L. Zn(II) </w:t>
      </w:r>
      <w:r w:rsidR="00A9307D">
        <w:rPr>
          <w:rFonts w:ascii="Times New Roman" w:hAnsi="Times New Roman"/>
          <w:sz w:val="20"/>
          <w:szCs w:val="20"/>
        </w:rPr>
        <w:t>sorption capacity</w:t>
      </w:r>
      <w:r w:rsidR="00CD59C5" w:rsidRPr="002328E0">
        <w:rPr>
          <w:rFonts w:ascii="Times New Roman" w:hAnsi="Times New Roman"/>
          <w:sz w:val="20"/>
          <w:szCs w:val="20"/>
        </w:rPr>
        <w:t xml:space="preserve"> was improve by 3.2 times at dosage of 5.0 g/L </w:t>
      </w:r>
      <w:r w:rsidR="00C81456" w:rsidRPr="002328E0">
        <w:rPr>
          <w:rFonts w:ascii="Times New Roman" w:hAnsi="Times New Roman"/>
          <w:sz w:val="20"/>
          <w:szCs w:val="20"/>
        </w:rPr>
        <w:t xml:space="preserve">compared to </w:t>
      </w:r>
      <w:r w:rsidR="00CD59C5" w:rsidRPr="002328E0">
        <w:rPr>
          <w:rFonts w:ascii="Times New Roman" w:hAnsi="Times New Roman"/>
          <w:sz w:val="20"/>
          <w:szCs w:val="20"/>
        </w:rPr>
        <w:t>beads</w:t>
      </w:r>
      <w:r w:rsidR="009C1622">
        <w:rPr>
          <w:rFonts w:ascii="Times New Roman" w:hAnsi="Times New Roman"/>
          <w:sz w:val="20"/>
          <w:szCs w:val="20"/>
        </w:rPr>
        <w:t xml:space="preserve"> E</w:t>
      </w:r>
      <w:r w:rsidR="00C81456" w:rsidRPr="002328E0">
        <w:rPr>
          <w:rFonts w:ascii="Times New Roman" w:hAnsi="Times New Roman"/>
          <w:sz w:val="20"/>
          <w:szCs w:val="20"/>
        </w:rPr>
        <w:t>.</w:t>
      </w:r>
      <w:r w:rsidR="00CD59C5" w:rsidRPr="002328E0">
        <w:rPr>
          <w:rFonts w:ascii="Times New Roman" w:hAnsi="Times New Roman"/>
          <w:sz w:val="20"/>
          <w:szCs w:val="20"/>
        </w:rPr>
        <w:t xml:space="preserve"> </w:t>
      </w:r>
      <w:r w:rsidR="00EA3007" w:rsidRPr="002328E0">
        <w:rPr>
          <w:rFonts w:ascii="Times New Roman" w:hAnsi="Times New Roman"/>
          <w:sz w:val="20"/>
          <w:szCs w:val="20"/>
        </w:rPr>
        <w:t xml:space="preserve">Greater metal </w:t>
      </w:r>
      <w:r w:rsidR="00A9307D">
        <w:rPr>
          <w:rFonts w:ascii="Times New Roman" w:hAnsi="Times New Roman"/>
          <w:sz w:val="20"/>
          <w:szCs w:val="20"/>
        </w:rPr>
        <w:t>sorption capacity</w:t>
      </w:r>
      <w:r w:rsidR="00EA3007" w:rsidRPr="002328E0">
        <w:rPr>
          <w:rFonts w:ascii="Times New Roman" w:hAnsi="Times New Roman"/>
          <w:sz w:val="20"/>
          <w:szCs w:val="20"/>
        </w:rPr>
        <w:t xml:space="preserve"> by ETB is attributed to the chemisorption of functional </w:t>
      </w:r>
      <w:proofErr w:type="spellStart"/>
      <w:r w:rsidR="00EA3007" w:rsidRPr="002328E0">
        <w:rPr>
          <w:rFonts w:ascii="Times New Roman" w:hAnsi="Times New Roman"/>
          <w:sz w:val="20"/>
          <w:szCs w:val="20"/>
        </w:rPr>
        <w:t>thiol</w:t>
      </w:r>
      <w:proofErr w:type="spellEnd"/>
      <w:r w:rsidR="00EA3007" w:rsidRPr="002328E0">
        <w:rPr>
          <w:rFonts w:ascii="Times New Roman" w:hAnsi="Times New Roman"/>
          <w:sz w:val="20"/>
          <w:szCs w:val="20"/>
        </w:rPr>
        <w:t xml:space="preserve"> groups.</w:t>
      </w:r>
    </w:p>
    <w:p w:rsidR="004E633D" w:rsidRDefault="004E633D" w:rsidP="004E633D">
      <w:pPr>
        <w:spacing w:after="0" w:line="240" w:lineRule="auto"/>
        <w:jc w:val="both"/>
        <w:rPr>
          <w:rFonts w:ascii="Times New Roman" w:hAnsi="Times New Roman"/>
          <w:sz w:val="20"/>
          <w:szCs w:val="20"/>
        </w:rPr>
      </w:pPr>
    </w:p>
    <w:p w:rsidR="00D966C4" w:rsidRDefault="00D966C4" w:rsidP="004E633D">
      <w:pPr>
        <w:spacing w:after="0" w:line="240" w:lineRule="auto"/>
        <w:jc w:val="both"/>
        <w:rPr>
          <w:rFonts w:ascii="Times New Roman" w:hAnsi="Times New Roman"/>
          <w:sz w:val="20"/>
          <w:szCs w:val="20"/>
        </w:rPr>
      </w:pPr>
    </w:p>
    <w:p w:rsidR="004E633D" w:rsidRDefault="004E633D" w:rsidP="004E633D">
      <w:pPr>
        <w:spacing w:after="0" w:line="240" w:lineRule="auto"/>
        <w:jc w:val="center"/>
        <w:rPr>
          <w:rFonts w:ascii="Times New Roman" w:eastAsiaTheme="minorHAnsi" w:hAnsi="Times New Roman"/>
          <w:sz w:val="20"/>
          <w:szCs w:val="20"/>
        </w:rPr>
      </w:pPr>
      <w:r w:rsidRPr="004F072C">
        <w:rPr>
          <w:rFonts w:ascii="Times New Roman" w:eastAsia="Times New Roman" w:hAnsi="Times New Roman"/>
          <w:b/>
          <w:kern w:val="32"/>
          <w:sz w:val="20"/>
          <w:szCs w:val="20"/>
        </w:rPr>
        <w:t>Acknowledgements</w:t>
      </w:r>
    </w:p>
    <w:p w:rsidR="004E633D" w:rsidRPr="004F072C" w:rsidRDefault="004E633D" w:rsidP="004E633D">
      <w:pPr>
        <w:spacing w:after="0" w:line="240" w:lineRule="auto"/>
        <w:jc w:val="both"/>
        <w:rPr>
          <w:rFonts w:ascii="Times New Roman" w:eastAsiaTheme="minorHAnsi" w:hAnsi="Times New Roman"/>
          <w:sz w:val="20"/>
          <w:szCs w:val="20"/>
        </w:rPr>
      </w:pPr>
      <w:r w:rsidRPr="004F072C">
        <w:rPr>
          <w:rFonts w:ascii="Times New Roman" w:eastAsiaTheme="minorHAnsi" w:hAnsi="Times New Roman"/>
          <w:sz w:val="20"/>
          <w:szCs w:val="20"/>
        </w:rPr>
        <w:t xml:space="preserve">The senior and corresponding author would like to thank the University of South Australia for </w:t>
      </w:r>
      <w:r>
        <w:rPr>
          <w:rFonts w:ascii="Times New Roman" w:eastAsiaTheme="minorHAnsi" w:hAnsi="Times New Roman"/>
          <w:sz w:val="20"/>
          <w:szCs w:val="20"/>
        </w:rPr>
        <w:t>the</w:t>
      </w:r>
      <w:r w:rsidRPr="004F072C">
        <w:rPr>
          <w:rFonts w:ascii="Times New Roman" w:eastAsiaTheme="minorHAnsi" w:hAnsi="Times New Roman"/>
          <w:sz w:val="20"/>
          <w:szCs w:val="20"/>
        </w:rPr>
        <w:t xml:space="preserve"> UniSA President’s Scholarship award, and </w:t>
      </w:r>
      <w:proofErr w:type="spellStart"/>
      <w:r w:rsidRPr="004F072C">
        <w:rPr>
          <w:rFonts w:ascii="Times New Roman" w:eastAsiaTheme="minorHAnsi" w:hAnsi="Times New Roman"/>
          <w:sz w:val="20"/>
          <w:szCs w:val="20"/>
        </w:rPr>
        <w:t>Universiti</w:t>
      </w:r>
      <w:proofErr w:type="spellEnd"/>
      <w:r w:rsidRPr="004F072C">
        <w:rPr>
          <w:rFonts w:ascii="Times New Roman" w:eastAsiaTheme="minorHAnsi" w:hAnsi="Times New Roman"/>
          <w:sz w:val="20"/>
          <w:szCs w:val="20"/>
        </w:rPr>
        <w:t xml:space="preserve"> </w:t>
      </w:r>
      <w:proofErr w:type="spellStart"/>
      <w:r w:rsidRPr="004F072C">
        <w:rPr>
          <w:rFonts w:ascii="Times New Roman" w:eastAsiaTheme="minorHAnsi" w:hAnsi="Times New Roman"/>
          <w:sz w:val="20"/>
          <w:szCs w:val="20"/>
        </w:rPr>
        <w:t>Teknologi</w:t>
      </w:r>
      <w:proofErr w:type="spellEnd"/>
      <w:r w:rsidRPr="004F072C">
        <w:rPr>
          <w:rFonts w:ascii="Times New Roman" w:eastAsiaTheme="minorHAnsi" w:hAnsi="Times New Roman"/>
          <w:sz w:val="20"/>
          <w:szCs w:val="20"/>
        </w:rPr>
        <w:t xml:space="preserve"> MARA for </w:t>
      </w:r>
      <w:r>
        <w:rPr>
          <w:rFonts w:ascii="Times New Roman" w:eastAsiaTheme="minorHAnsi" w:hAnsi="Times New Roman"/>
          <w:sz w:val="20"/>
          <w:szCs w:val="20"/>
        </w:rPr>
        <w:t>the</w:t>
      </w:r>
      <w:r w:rsidRPr="004F072C">
        <w:rPr>
          <w:rFonts w:ascii="Times New Roman" w:eastAsiaTheme="minorHAnsi" w:hAnsi="Times New Roman"/>
          <w:sz w:val="20"/>
          <w:szCs w:val="20"/>
        </w:rPr>
        <w:t xml:space="preserve"> </w:t>
      </w:r>
      <w:proofErr w:type="spellStart"/>
      <w:r w:rsidRPr="004F072C">
        <w:rPr>
          <w:rFonts w:ascii="Times New Roman" w:eastAsiaTheme="minorHAnsi" w:hAnsi="Times New Roman"/>
          <w:sz w:val="20"/>
          <w:szCs w:val="20"/>
        </w:rPr>
        <w:t>UiTM</w:t>
      </w:r>
      <w:proofErr w:type="spellEnd"/>
      <w:r w:rsidRPr="004F072C">
        <w:rPr>
          <w:rFonts w:ascii="Times New Roman" w:eastAsiaTheme="minorHAnsi" w:hAnsi="Times New Roman"/>
          <w:sz w:val="20"/>
          <w:szCs w:val="20"/>
        </w:rPr>
        <w:t xml:space="preserve"> Staff Scholarship award.</w:t>
      </w:r>
      <w:r w:rsidR="00A9307D" w:rsidRPr="004F072C">
        <w:rPr>
          <w:rFonts w:ascii="Times New Roman" w:eastAsiaTheme="minorHAnsi" w:hAnsi="Times New Roman"/>
          <w:sz w:val="20"/>
          <w:szCs w:val="20"/>
        </w:rPr>
        <w:t xml:space="preserve"> We are grateful to Dr. Jeremy </w:t>
      </w:r>
      <w:proofErr w:type="spellStart"/>
      <w:r w:rsidR="00A9307D" w:rsidRPr="004F072C">
        <w:rPr>
          <w:rFonts w:ascii="Times New Roman" w:eastAsiaTheme="minorHAnsi" w:hAnsi="Times New Roman"/>
          <w:sz w:val="20"/>
          <w:szCs w:val="20"/>
        </w:rPr>
        <w:t>Deverell</w:t>
      </w:r>
      <w:proofErr w:type="spellEnd"/>
      <w:r w:rsidR="00A9307D" w:rsidRPr="004F072C">
        <w:rPr>
          <w:rFonts w:ascii="Times New Roman" w:eastAsiaTheme="minorHAnsi" w:hAnsi="Times New Roman"/>
          <w:sz w:val="20"/>
          <w:szCs w:val="20"/>
        </w:rPr>
        <w:t xml:space="preserve"> for his assistance with the micro-CT imaging of beads</w:t>
      </w:r>
      <w:r w:rsidR="009C1622">
        <w:rPr>
          <w:rFonts w:ascii="Times New Roman" w:eastAsiaTheme="minorHAnsi" w:hAnsi="Times New Roman"/>
          <w:sz w:val="20"/>
          <w:szCs w:val="20"/>
        </w:rPr>
        <w:t xml:space="preserve"> E</w:t>
      </w:r>
      <w:r w:rsidR="00A9307D" w:rsidRPr="004F072C">
        <w:rPr>
          <w:rFonts w:ascii="Times New Roman" w:eastAsiaTheme="minorHAnsi" w:hAnsi="Times New Roman"/>
          <w:sz w:val="20"/>
          <w:szCs w:val="20"/>
        </w:rPr>
        <w:t>, and we acknowledge access to instrumentation at the University of South Australia nodes of the Australian National Fabrication Facility (ANFF) and Australian Microscopy and Microanalysis Research Facility (AMMRF)</w:t>
      </w:r>
    </w:p>
    <w:p w:rsidR="00C81456" w:rsidRDefault="00C81456" w:rsidP="004E633D">
      <w:pPr>
        <w:spacing w:after="0" w:line="240" w:lineRule="auto"/>
        <w:jc w:val="both"/>
        <w:rPr>
          <w:rFonts w:ascii="Times New Roman" w:hAnsi="Times New Roman"/>
        </w:rPr>
      </w:pPr>
    </w:p>
    <w:p w:rsidR="00D966C4" w:rsidRPr="00E54431" w:rsidRDefault="00D966C4" w:rsidP="004E633D">
      <w:pPr>
        <w:spacing w:after="0" w:line="240" w:lineRule="auto"/>
        <w:jc w:val="both"/>
        <w:rPr>
          <w:rFonts w:ascii="Times New Roman" w:hAnsi="Times New Roman"/>
        </w:rPr>
      </w:pPr>
    </w:p>
    <w:p w:rsidR="00C81456" w:rsidRPr="005F3018" w:rsidRDefault="002328E0" w:rsidP="002328E0">
      <w:pPr>
        <w:spacing w:after="0" w:line="360" w:lineRule="auto"/>
        <w:jc w:val="center"/>
        <w:rPr>
          <w:rFonts w:ascii="Times New Roman" w:hAnsi="Times New Roman"/>
          <w:b/>
          <w:sz w:val="20"/>
          <w:szCs w:val="20"/>
        </w:rPr>
      </w:pPr>
      <w:r w:rsidRPr="005F3018">
        <w:rPr>
          <w:rFonts w:ascii="Times New Roman" w:hAnsi="Times New Roman"/>
          <w:b/>
          <w:sz w:val="20"/>
          <w:szCs w:val="20"/>
        </w:rPr>
        <w:t>References</w:t>
      </w:r>
    </w:p>
    <w:p w:rsidR="00A9307D" w:rsidRPr="005F3018" w:rsidRDefault="00234B9F" w:rsidP="00A9307D">
      <w:pPr>
        <w:spacing w:after="0" w:line="240" w:lineRule="auto"/>
        <w:ind w:left="340" w:hanging="340"/>
        <w:jc w:val="both"/>
        <w:rPr>
          <w:rFonts w:ascii="Times New Roman" w:hAnsi="Times New Roman"/>
          <w:noProof/>
          <w:sz w:val="20"/>
          <w:szCs w:val="20"/>
        </w:rPr>
      </w:pPr>
      <w:r w:rsidRPr="005F3018">
        <w:rPr>
          <w:rFonts w:ascii="Times New Roman" w:hAnsi="Times New Roman"/>
          <w:sz w:val="20"/>
          <w:szCs w:val="20"/>
        </w:rPr>
        <w:fldChar w:fldCharType="begin"/>
      </w:r>
      <w:r w:rsidR="00C81456" w:rsidRPr="005F3018">
        <w:rPr>
          <w:rFonts w:ascii="Times New Roman" w:hAnsi="Times New Roman"/>
          <w:sz w:val="20"/>
          <w:szCs w:val="20"/>
        </w:rPr>
        <w:instrText xml:space="preserve"> ADDIN EN.REFLIST </w:instrText>
      </w:r>
      <w:r w:rsidRPr="005F3018">
        <w:rPr>
          <w:rFonts w:ascii="Times New Roman" w:hAnsi="Times New Roman"/>
          <w:sz w:val="20"/>
          <w:szCs w:val="20"/>
        </w:rPr>
        <w:fldChar w:fldCharType="separate"/>
      </w:r>
      <w:r w:rsidR="00A9307D" w:rsidRPr="005F3018">
        <w:rPr>
          <w:rFonts w:ascii="Times New Roman" w:hAnsi="Times New Roman"/>
          <w:noProof/>
          <w:sz w:val="20"/>
          <w:szCs w:val="20"/>
        </w:rPr>
        <w:t>1.</w:t>
      </w:r>
      <w:r w:rsidR="00A9307D" w:rsidRPr="005F3018">
        <w:rPr>
          <w:rFonts w:ascii="Times New Roman" w:hAnsi="Times New Roman"/>
          <w:noProof/>
          <w:sz w:val="20"/>
          <w:szCs w:val="20"/>
        </w:rPr>
        <w:tab/>
        <w:t>Renault</w:t>
      </w:r>
      <w:r w:rsidR="005F3018">
        <w:rPr>
          <w:rFonts w:ascii="Times New Roman" w:hAnsi="Times New Roman"/>
          <w:noProof/>
          <w:sz w:val="20"/>
          <w:szCs w:val="20"/>
        </w:rPr>
        <w:t>, F., Sancey, B., Badot, P. M. and</w:t>
      </w:r>
      <w:r w:rsidR="00A9307D" w:rsidRPr="005F3018">
        <w:rPr>
          <w:rFonts w:ascii="Times New Roman" w:hAnsi="Times New Roman"/>
          <w:noProof/>
          <w:sz w:val="20"/>
          <w:szCs w:val="20"/>
        </w:rPr>
        <w:t xml:space="preserve"> Crini, G. (2009). Chitosan for coagulation/flocculation processes - An eco-friendly approach. </w:t>
      </w:r>
      <w:r w:rsidR="00A9307D" w:rsidRPr="005F3018">
        <w:rPr>
          <w:rFonts w:ascii="Times New Roman" w:hAnsi="Times New Roman"/>
          <w:i/>
          <w:noProof/>
          <w:sz w:val="20"/>
          <w:szCs w:val="20"/>
        </w:rPr>
        <w:t>European Polymer Journal</w:t>
      </w:r>
      <w:r w:rsidR="00A9307D" w:rsidRPr="005F3018">
        <w:rPr>
          <w:rFonts w:ascii="Times New Roman" w:hAnsi="Times New Roman"/>
          <w:noProof/>
          <w:sz w:val="20"/>
          <w:szCs w:val="20"/>
        </w:rPr>
        <w:t>, 45(5): 1337-1348.</w:t>
      </w:r>
    </w:p>
    <w:p w:rsidR="00A9307D" w:rsidRPr="005F3018" w:rsidRDefault="005F3018" w:rsidP="00A9307D">
      <w:pPr>
        <w:spacing w:after="0" w:line="240" w:lineRule="auto"/>
        <w:ind w:left="340" w:hanging="340"/>
        <w:jc w:val="both"/>
        <w:rPr>
          <w:rFonts w:ascii="Times New Roman" w:hAnsi="Times New Roman"/>
          <w:noProof/>
          <w:sz w:val="20"/>
          <w:szCs w:val="20"/>
        </w:rPr>
      </w:pPr>
      <w:r>
        <w:rPr>
          <w:rFonts w:ascii="Times New Roman" w:hAnsi="Times New Roman"/>
          <w:noProof/>
          <w:sz w:val="20"/>
          <w:szCs w:val="20"/>
        </w:rPr>
        <w:t>2.</w:t>
      </w:r>
      <w:r>
        <w:rPr>
          <w:rFonts w:ascii="Times New Roman" w:hAnsi="Times New Roman"/>
          <w:noProof/>
          <w:sz w:val="20"/>
          <w:szCs w:val="20"/>
        </w:rPr>
        <w:tab/>
        <w:t>Juang, R. S. and</w:t>
      </w:r>
      <w:r w:rsidR="00A9307D" w:rsidRPr="005F3018">
        <w:rPr>
          <w:rFonts w:ascii="Times New Roman" w:hAnsi="Times New Roman"/>
          <w:noProof/>
          <w:sz w:val="20"/>
          <w:szCs w:val="20"/>
        </w:rPr>
        <w:t xml:space="preserve"> Shao, H. J. (2002). A simplified equilibrium model for sorption of heavy metal ions from aqueous solutions on chitosan. </w:t>
      </w:r>
      <w:r w:rsidR="00A9307D" w:rsidRPr="005F3018">
        <w:rPr>
          <w:rFonts w:ascii="Times New Roman" w:hAnsi="Times New Roman"/>
          <w:i/>
          <w:noProof/>
          <w:sz w:val="20"/>
          <w:szCs w:val="20"/>
        </w:rPr>
        <w:t>Water Research</w:t>
      </w:r>
      <w:r w:rsidR="00A9307D" w:rsidRPr="005F3018">
        <w:rPr>
          <w:rFonts w:ascii="Times New Roman" w:hAnsi="Times New Roman"/>
          <w:noProof/>
          <w:sz w:val="20"/>
          <w:szCs w:val="20"/>
        </w:rPr>
        <w:t>, 36(12): 2999-3008.</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3.</w:t>
      </w:r>
      <w:r w:rsidRPr="005F3018">
        <w:rPr>
          <w:rFonts w:ascii="Times New Roman" w:hAnsi="Times New Roman"/>
          <w:noProof/>
          <w:sz w:val="20"/>
          <w:szCs w:val="20"/>
        </w:rPr>
        <w:tab/>
        <w:t>Muzzarelli,</w:t>
      </w:r>
      <w:r w:rsidR="005F3018">
        <w:rPr>
          <w:rFonts w:ascii="Times New Roman" w:hAnsi="Times New Roman"/>
          <w:noProof/>
          <w:sz w:val="20"/>
          <w:szCs w:val="20"/>
        </w:rPr>
        <w:t xml:space="preserve"> R., Tanfani, F., Mariotti, S. and</w:t>
      </w:r>
      <w:r w:rsidRPr="005F3018">
        <w:rPr>
          <w:rFonts w:ascii="Times New Roman" w:hAnsi="Times New Roman"/>
          <w:noProof/>
          <w:sz w:val="20"/>
          <w:szCs w:val="20"/>
        </w:rPr>
        <w:t xml:space="preserve"> Emanuelli, M. (1982). Preparation and characteristic properties of dithiocarbamate chitosan, a chelating polymer. </w:t>
      </w:r>
      <w:r w:rsidRPr="005F3018">
        <w:rPr>
          <w:rFonts w:ascii="Times New Roman" w:hAnsi="Times New Roman"/>
          <w:i/>
          <w:noProof/>
          <w:sz w:val="20"/>
          <w:szCs w:val="20"/>
        </w:rPr>
        <w:t>Carbohydrate Research</w:t>
      </w:r>
      <w:r w:rsidRPr="005F3018">
        <w:rPr>
          <w:rFonts w:ascii="Times New Roman" w:hAnsi="Times New Roman"/>
          <w:noProof/>
          <w:sz w:val="20"/>
          <w:szCs w:val="20"/>
        </w:rPr>
        <w:t>, 104(2): 235-243.</w:t>
      </w:r>
    </w:p>
    <w:p w:rsidR="00A9307D" w:rsidRPr="005F3018" w:rsidRDefault="005F3018" w:rsidP="00A9307D">
      <w:pPr>
        <w:spacing w:after="0" w:line="240" w:lineRule="auto"/>
        <w:ind w:left="340" w:hanging="340"/>
        <w:jc w:val="both"/>
        <w:rPr>
          <w:rFonts w:ascii="Times New Roman" w:hAnsi="Times New Roman"/>
          <w:noProof/>
          <w:sz w:val="20"/>
          <w:szCs w:val="20"/>
        </w:rPr>
      </w:pPr>
      <w:r>
        <w:rPr>
          <w:rFonts w:ascii="Times New Roman" w:hAnsi="Times New Roman"/>
          <w:noProof/>
          <w:sz w:val="20"/>
          <w:szCs w:val="20"/>
        </w:rPr>
        <w:t>4.</w:t>
      </w:r>
      <w:r>
        <w:rPr>
          <w:rFonts w:ascii="Times New Roman" w:hAnsi="Times New Roman"/>
          <w:noProof/>
          <w:sz w:val="20"/>
          <w:szCs w:val="20"/>
        </w:rPr>
        <w:tab/>
        <w:t>Sankararamakrishnan, N. and</w:t>
      </w:r>
      <w:r w:rsidR="00A9307D" w:rsidRPr="005F3018">
        <w:rPr>
          <w:rFonts w:ascii="Times New Roman" w:hAnsi="Times New Roman"/>
          <w:noProof/>
          <w:sz w:val="20"/>
          <w:szCs w:val="20"/>
        </w:rPr>
        <w:t xml:space="preserve"> Sanghi, R. (2006). Preparation and characterization of a novel xanthated chitosan. </w:t>
      </w:r>
      <w:r w:rsidR="00A9307D" w:rsidRPr="005F3018">
        <w:rPr>
          <w:rFonts w:ascii="Times New Roman" w:hAnsi="Times New Roman"/>
          <w:i/>
          <w:noProof/>
          <w:sz w:val="20"/>
          <w:szCs w:val="20"/>
        </w:rPr>
        <w:t>Carbohydrate Polymers</w:t>
      </w:r>
      <w:r w:rsidR="00A9307D" w:rsidRPr="005F3018">
        <w:rPr>
          <w:rFonts w:ascii="Times New Roman" w:hAnsi="Times New Roman"/>
          <w:noProof/>
          <w:sz w:val="20"/>
          <w:szCs w:val="20"/>
        </w:rPr>
        <w:t>, 66(2): 160-167.</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5.</w:t>
      </w:r>
      <w:r w:rsidRPr="005F3018">
        <w:rPr>
          <w:rFonts w:ascii="Times New Roman" w:hAnsi="Times New Roman"/>
          <w:noProof/>
          <w:sz w:val="20"/>
          <w:szCs w:val="20"/>
        </w:rPr>
        <w:tab/>
        <w:t>Gavilan, K. C., Pestov, A. V., Garcia,</w:t>
      </w:r>
      <w:r w:rsidR="005F3018">
        <w:rPr>
          <w:rFonts w:ascii="Times New Roman" w:hAnsi="Times New Roman"/>
          <w:noProof/>
          <w:sz w:val="20"/>
          <w:szCs w:val="20"/>
        </w:rPr>
        <w:t xml:space="preserve"> H. M., Yatluk, Y., Roussy, J. and</w:t>
      </w:r>
      <w:r w:rsidRPr="005F3018">
        <w:rPr>
          <w:rFonts w:ascii="Times New Roman" w:hAnsi="Times New Roman"/>
          <w:noProof/>
          <w:sz w:val="20"/>
          <w:szCs w:val="20"/>
        </w:rPr>
        <w:t xml:space="preserve"> Guibal, E. (2009). Mercury sorption on a thiocarbamoyl derivative of chitosan. </w:t>
      </w:r>
      <w:r w:rsidR="005F3018">
        <w:rPr>
          <w:rFonts w:ascii="Times New Roman" w:hAnsi="Times New Roman"/>
          <w:i/>
          <w:noProof/>
          <w:sz w:val="20"/>
          <w:szCs w:val="20"/>
        </w:rPr>
        <w:t>Journal of Hazardous M</w:t>
      </w:r>
      <w:r w:rsidRPr="005F3018">
        <w:rPr>
          <w:rFonts w:ascii="Times New Roman" w:hAnsi="Times New Roman"/>
          <w:i/>
          <w:noProof/>
          <w:sz w:val="20"/>
          <w:szCs w:val="20"/>
        </w:rPr>
        <w:t>aterials</w:t>
      </w:r>
      <w:r w:rsidRPr="005F3018">
        <w:rPr>
          <w:rFonts w:ascii="Times New Roman" w:hAnsi="Times New Roman"/>
          <w:noProof/>
          <w:sz w:val="20"/>
          <w:szCs w:val="20"/>
        </w:rPr>
        <w:t>, 165(1-3): 415-426.</w:t>
      </w:r>
    </w:p>
    <w:p w:rsidR="00A9307D" w:rsidRPr="005F3018" w:rsidRDefault="005F3018" w:rsidP="00A9307D">
      <w:pPr>
        <w:spacing w:after="0" w:line="240" w:lineRule="auto"/>
        <w:ind w:left="340" w:hanging="340"/>
        <w:jc w:val="both"/>
        <w:rPr>
          <w:rFonts w:ascii="Times New Roman" w:hAnsi="Times New Roman"/>
          <w:noProof/>
          <w:sz w:val="20"/>
          <w:szCs w:val="20"/>
        </w:rPr>
      </w:pPr>
      <w:r>
        <w:rPr>
          <w:rFonts w:ascii="Times New Roman" w:hAnsi="Times New Roman"/>
          <w:noProof/>
          <w:sz w:val="20"/>
          <w:szCs w:val="20"/>
        </w:rPr>
        <w:lastRenderedPageBreak/>
        <w:t>6.</w:t>
      </w:r>
      <w:r>
        <w:rPr>
          <w:rFonts w:ascii="Times New Roman" w:hAnsi="Times New Roman"/>
          <w:noProof/>
          <w:sz w:val="20"/>
          <w:szCs w:val="20"/>
        </w:rPr>
        <w:tab/>
        <w:t>Wan Ngah, W. S., Ariff, N. and</w:t>
      </w:r>
      <w:r w:rsidR="00A9307D" w:rsidRPr="005F3018">
        <w:rPr>
          <w:rFonts w:ascii="Times New Roman" w:hAnsi="Times New Roman"/>
          <w:noProof/>
          <w:sz w:val="20"/>
          <w:szCs w:val="20"/>
        </w:rPr>
        <w:t xml:space="preserve"> Hanafiah, M. (2010). Preparation, characterization, and environmental application of crosslinked chitosan-coated bentonite for tartrazine adsorption from aqueous solutions. </w:t>
      </w:r>
      <w:r w:rsidR="00A9307D" w:rsidRPr="005F3018">
        <w:rPr>
          <w:rFonts w:ascii="Times New Roman" w:hAnsi="Times New Roman"/>
          <w:i/>
          <w:noProof/>
          <w:sz w:val="20"/>
          <w:szCs w:val="20"/>
        </w:rPr>
        <w:t>Water, Air, &amp; Soil Pollution</w:t>
      </w:r>
      <w:r w:rsidR="00A9307D" w:rsidRPr="005F3018">
        <w:rPr>
          <w:rFonts w:ascii="Times New Roman" w:hAnsi="Times New Roman"/>
          <w:noProof/>
          <w:sz w:val="20"/>
          <w:szCs w:val="20"/>
        </w:rPr>
        <w:t>, 206(1): 225-236.</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7.</w:t>
      </w:r>
      <w:r w:rsidRPr="005F3018">
        <w:rPr>
          <w:rFonts w:ascii="Times New Roman" w:hAnsi="Times New Roman"/>
          <w:noProof/>
          <w:sz w:val="20"/>
          <w:szCs w:val="20"/>
        </w:rPr>
        <w:tab/>
        <w:t>Popuri, S</w:t>
      </w:r>
      <w:r w:rsidR="005F3018">
        <w:rPr>
          <w:rFonts w:ascii="Times New Roman" w:hAnsi="Times New Roman"/>
          <w:noProof/>
          <w:sz w:val="20"/>
          <w:szCs w:val="20"/>
        </w:rPr>
        <w:t>. R., Vijaya, Y., Boddu, V. M. and</w:t>
      </w:r>
      <w:r w:rsidRPr="005F3018">
        <w:rPr>
          <w:rFonts w:ascii="Times New Roman" w:hAnsi="Times New Roman"/>
          <w:noProof/>
          <w:sz w:val="20"/>
          <w:szCs w:val="20"/>
        </w:rPr>
        <w:t xml:space="preserve"> Abburi, K. (2009). Adsorptive removal of copper and nickel ions from water using chitosan coated PVC beads. </w:t>
      </w:r>
      <w:r w:rsidRPr="005F3018">
        <w:rPr>
          <w:rFonts w:ascii="Times New Roman" w:hAnsi="Times New Roman"/>
          <w:i/>
          <w:noProof/>
          <w:sz w:val="20"/>
          <w:szCs w:val="20"/>
        </w:rPr>
        <w:t>Bioresource Technology</w:t>
      </w:r>
      <w:r w:rsidRPr="005F3018">
        <w:rPr>
          <w:rFonts w:ascii="Times New Roman" w:hAnsi="Times New Roman"/>
          <w:noProof/>
          <w:sz w:val="20"/>
          <w:szCs w:val="20"/>
        </w:rPr>
        <w:t>, 100(1): 194-199.</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8.</w:t>
      </w:r>
      <w:r w:rsidRPr="005F3018">
        <w:rPr>
          <w:rFonts w:ascii="Times New Roman" w:hAnsi="Times New Roman"/>
          <w:noProof/>
          <w:sz w:val="20"/>
          <w:szCs w:val="20"/>
        </w:rPr>
        <w:tab/>
        <w:t>Rafatullah</w:t>
      </w:r>
      <w:r w:rsidR="005F3018">
        <w:rPr>
          <w:rFonts w:ascii="Times New Roman" w:hAnsi="Times New Roman"/>
          <w:noProof/>
          <w:sz w:val="20"/>
          <w:szCs w:val="20"/>
        </w:rPr>
        <w:t>, M., Sulaiman, O., Hashim, R. and</w:t>
      </w:r>
      <w:r w:rsidRPr="005F3018">
        <w:rPr>
          <w:rFonts w:ascii="Times New Roman" w:hAnsi="Times New Roman"/>
          <w:noProof/>
          <w:sz w:val="20"/>
          <w:szCs w:val="20"/>
        </w:rPr>
        <w:t xml:space="preserve"> Ahmad, A. (2009). Adsorption of copper (II), chromium (III), nickel (II) and lead (II) ions from aqueous solutions by meranti sawdust. </w:t>
      </w:r>
      <w:r w:rsidRPr="005F3018">
        <w:rPr>
          <w:rFonts w:ascii="Times New Roman" w:hAnsi="Times New Roman"/>
          <w:i/>
          <w:noProof/>
          <w:sz w:val="20"/>
          <w:szCs w:val="20"/>
        </w:rPr>
        <w:t>Journal of hazardous materials</w:t>
      </w:r>
      <w:r w:rsidRPr="005F3018">
        <w:rPr>
          <w:rFonts w:ascii="Times New Roman" w:hAnsi="Times New Roman"/>
          <w:noProof/>
          <w:sz w:val="20"/>
          <w:szCs w:val="20"/>
        </w:rPr>
        <w:t>, 170(2-3): 969-977.</w:t>
      </w:r>
    </w:p>
    <w:p w:rsidR="00A9307D" w:rsidRPr="005F3018" w:rsidRDefault="005F3018" w:rsidP="00A9307D">
      <w:pPr>
        <w:spacing w:after="0" w:line="240" w:lineRule="auto"/>
        <w:ind w:left="340" w:hanging="340"/>
        <w:jc w:val="both"/>
        <w:rPr>
          <w:rFonts w:ascii="Times New Roman" w:hAnsi="Times New Roman"/>
          <w:noProof/>
          <w:sz w:val="20"/>
          <w:szCs w:val="20"/>
        </w:rPr>
      </w:pPr>
      <w:r>
        <w:rPr>
          <w:rFonts w:ascii="Times New Roman" w:hAnsi="Times New Roman"/>
          <w:noProof/>
          <w:sz w:val="20"/>
          <w:szCs w:val="20"/>
        </w:rPr>
        <w:t>9.</w:t>
      </w:r>
      <w:r>
        <w:rPr>
          <w:rFonts w:ascii="Times New Roman" w:hAnsi="Times New Roman"/>
          <w:noProof/>
          <w:sz w:val="20"/>
          <w:szCs w:val="20"/>
        </w:rPr>
        <w:tab/>
        <w:t>Ertugay, N. and</w:t>
      </w:r>
      <w:r w:rsidR="00A9307D" w:rsidRPr="005F3018">
        <w:rPr>
          <w:rFonts w:ascii="Times New Roman" w:hAnsi="Times New Roman"/>
          <w:noProof/>
          <w:sz w:val="20"/>
          <w:szCs w:val="20"/>
        </w:rPr>
        <w:t xml:space="preserve"> Bayhan, Y. K. (2010). The removal of copper (II) ion by using mushroom biomass (Agaricus bisporus) and kinetic modelling. </w:t>
      </w:r>
      <w:r w:rsidR="00A9307D" w:rsidRPr="005F3018">
        <w:rPr>
          <w:rFonts w:ascii="Times New Roman" w:hAnsi="Times New Roman"/>
          <w:i/>
          <w:noProof/>
          <w:sz w:val="20"/>
          <w:szCs w:val="20"/>
        </w:rPr>
        <w:t>Desalination</w:t>
      </w:r>
      <w:r w:rsidR="00A9307D" w:rsidRPr="005F3018">
        <w:rPr>
          <w:rFonts w:ascii="Times New Roman" w:hAnsi="Times New Roman"/>
          <w:noProof/>
          <w:sz w:val="20"/>
          <w:szCs w:val="20"/>
        </w:rPr>
        <w:t>, 255(1-3): 137-142.</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w:t>
      </w:r>
      <w:r w:rsidR="005F3018">
        <w:rPr>
          <w:rFonts w:ascii="Times New Roman" w:hAnsi="Times New Roman"/>
          <w:noProof/>
          <w:sz w:val="20"/>
          <w:szCs w:val="20"/>
        </w:rPr>
        <w:t>0.</w:t>
      </w:r>
      <w:r w:rsidR="005F3018">
        <w:rPr>
          <w:rFonts w:ascii="Times New Roman" w:hAnsi="Times New Roman"/>
          <w:noProof/>
          <w:sz w:val="20"/>
          <w:szCs w:val="20"/>
        </w:rPr>
        <w:tab/>
        <w:t>Dahiya, S., Tripathi, R. M. and</w:t>
      </w:r>
      <w:r w:rsidRPr="005F3018">
        <w:rPr>
          <w:rFonts w:ascii="Times New Roman" w:hAnsi="Times New Roman"/>
          <w:noProof/>
          <w:sz w:val="20"/>
          <w:szCs w:val="20"/>
        </w:rPr>
        <w:t xml:space="preserve"> Hegde, A. G. (2008). Biosorption of lead and copper from aqueous solutions by pre-treated crab and arca shell biomass. </w:t>
      </w:r>
      <w:r w:rsidRPr="005F3018">
        <w:rPr>
          <w:rFonts w:ascii="Times New Roman" w:hAnsi="Times New Roman"/>
          <w:i/>
          <w:noProof/>
          <w:sz w:val="20"/>
          <w:szCs w:val="20"/>
        </w:rPr>
        <w:t>Bioresource Technology</w:t>
      </w:r>
      <w:r w:rsidRPr="005F3018">
        <w:rPr>
          <w:rFonts w:ascii="Times New Roman" w:hAnsi="Times New Roman"/>
          <w:noProof/>
          <w:sz w:val="20"/>
          <w:szCs w:val="20"/>
        </w:rPr>
        <w:t>, 99(1): 179-187.</w:t>
      </w:r>
    </w:p>
    <w:p w:rsidR="00A9307D" w:rsidRPr="005F3018" w:rsidRDefault="005F3018" w:rsidP="00A9307D">
      <w:pPr>
        <w:spacing w:after="0" w:line="240" w:lineRule="auto"/>
        <w:ind w:left="340" w:hanging="340"/>
        <w:jc w:val="both"/>
        <w:rPr>
          <w:rFonts w:ascii="Times New Roman" w:hAnsi="Times New Roman"/>
          <w:noProof/>
          <w:sz w:val="20"/>
          <w:szCs w:val="20"/>
        </w:rPr>
      </w:pPr>
      <w:r>
        <w:rPr>
          <w:rFonts w:ascii="Times New Roman" w:hAnsi="Times New Roman"/>
          <w:noProof/>
          <w:sz w:val="20"/>
          <w:szCs w:val="20"/>
        </w:rPr>
        <w:t>11.</w:t>
      </w:r>
      <w:r>
        <w:rPr>
          <w:rFonts w:ascii="Times New Roman" w:hAnsi="Times New Roman"/>
          <w:noProof/>
          <w:sz w:val="20"/>
          <w:szCs w:val="20"/>
        </w:rPr>
        <w:tab/>
        <w:t>Benguella, B. and</w:t>
      </w:r>
      <w:r w:rsidR="00A9307D" w:rsidRPr="005F3018">
        <w:rPr>
          <w:rFonts w:ascii="Times New Roman" w:hAnsi="Times New Roman"/>
          <w:noProof/>
          <w:sz w:val="20"/>
          <w:szCs w:val="20"/>
        </w:rPr>
        <w:t xml:space="preserve"> Benaissa, H. (2002). Cadmium removal from aqueous solutions by chitin: Kinetic and equilibrium studies. </w:t>
      </w:r>
      <w:r w:rsidR="00A9307D" w:rsidRPr="005F3018">
        <w:rPr>
          <w:rFonts w:ascii="Times New Roman" w:hAnsi="Times New Roman"/>
          <w:i/>
          <w:noProof/>
          <w:sz w:val="20"/>
          <w:szCs w:val="20"/>
        </w:rPr>
        <w:t>Water Research</w:t>
      </w:r>
      <w:r w:rsidR="00A9307D" w:rsidRPr="005F3018">
        <w:rPr>
          <w:rFonts w:ascii="Times New Roman" w:hAnsi="Times New Roman"/>
          <w:noProof/>
          <w:sz w:val="20"/>
          <w:szCs w:val="20"/>
        </w:rPr>
        <w:t>, 362463-2474.</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2.</w:t>
      </w:r>
      <w:r w:rsidRPr="005F3018">
        <w:rPr>
          <w:rFonts w:ascii="Times New Roman" w:hAnsi="Times New Roman"/>
          <w:noProof/>
          <w:sz w:val="20"/>
          <w:szCs w:val="20"/>
        </w:rPr>
        <w:tab/>
        <w:t>Chatterj</w:t>
      </w:r>
      <w:r w:rsidR="005F3018">
        <w:rPr>
          <w:rFonts w:ascii="Times New Roman" w:hAnsi="Times New Roman"/>
          <w:noProof/>
          <w:sz w:val="20"/>
          <w:szCs w:val="20"/>
        </w:rPr>
        <w:t>ee, S., Lee, D. S., Lee, M. W. and</w:t>
      </w:r>
      <w:r w:rsidRPr="005F3018">
        <w:rPr>
          <w:rFonts w:ascii="Times New Roman" w:hAnsi="Times New Roman"/>
          <w:noProof/>
          <w:sz w:val="20"/>
          <w:szCs w:val="20"/>
        </w:rPr>
        <w:t xml:space="preserve"> Woo, S. H. (2010). Enhanced molar sorption ratio for naphthalene through the impregnation of surfactant into chitosan hydrogel beads. </w:t>
      </w:r>
      <w:r w:rsidRPr="005F3018">
        <w:rPr>
          <w:rFonts w:ascii="Times New Roman" w:hAnsi="Times New Roman"/>
          <w:i/>
          <w:noProof/>
          <w:sz w:val="20"/>
          <w:szCs w:val="20"/>
        </w:rPr>
        <w:t>Bioresource Technology</w:t>
      </w:r>
      <w:r w:rsidRPr="005F3018">
        <w:rPr>
          <w:rFonts w:ascii="Times New Roman" w:hAnsi="Times New Roman"/>
          <w:noProof/>
          <w:sz w:val="20"/>
          <w:szCs w:val="20"/>
        </w:rPr>
        <w:t>, 101(12): 4315-4321.</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3.</w:t>
      </w:r>
      <w:r w:rsidRPr="005F3018">
        <w:rPr>
          <w:rFonts w:ascii="Times New Roman" w:hAnsi="Times New Roman"/>
          <w:noProof/>
          <w:sz w:val="20"/>
          <w:szCs w:val="20"/>
        </w:rPr>
        <w:tab/>
        <w:t>Febrianto, J., Kosasih, A. N., Sunarso,</w:t>
      </w:r>
      <w:r w:rsidR="005F3018">
        <w:rPr>
          <w:rFonts w:ascii="Times New Roman" w:hAnsi="Times New Roman"/>
          <w:noProof/>
          <w:sz w:val="20"/>
          <w:szCs w:val="20"/>
        </w:rPr>
        <w:t xml:space="preserve"> J., Ju, Y.-H., Indraswati, N. and</w:t>
      </w:r>
      <w:r w:rsidRPr="005F3018">
        <w:rPr>
          <w:rFonts w:ascii="Times New Roman" w:hAnsi="Times New Roman"/>
          <w:noProof/>
          <w:sz w:val="20"/>
          <w:szCs w:val="20"/>
        </w:rPr>
        <w:t xml:space="preserve"> Ismadji, S. (2009). Equilibrium and kinetic studies in adsorption of heavy metals using biosorbent: A summary of recent studies. </w:t>
      </w:r>
      <w:r w:rsidR="005F3018">
        <w:rPr>
          <w:rFonts w:ascii="Times New Roman" w:hAnsi="Times New Roman"/>
          <w:i/>
          <w:noProof/>
          <w:sz w:val="20"/>
          <w:szCs w:val="20"/>
        </w:rPr>
        <w:t>Journal of Hazardous M</w:t>
      </w:r>
      <w:r w:rsidRPr="005F3018">
        <w:rPr>
          <w:rFonts w:ascii="Times New Roman" w:hAnsi="Times New Roman"/>
          <w:i/>
          <w:noProof/>
          <w:sz w:val="20"/>
          <w:szCs w:val="20"/>
        </w:rPr>
        <w:t>aterials</w:t>
      </w:r>
      <w:r w:rsidRPr="005F3018">
        <w:rPr>
          <w:rFonts w:ascii="Times New Roman" w:hAnsi="Times New Roman"/>
          <w:noProof/>
          <w:sz w:val="20"/>
          <w:szCs w:val="20"/>
        </w:rPr>
        <w:t>, 162(2-3): 616-645.</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4.</w:t>
      </w:r>
      <w:r w:rsidRPr="005F3018">
        <w:rPr>
          <w:rFonts w:ascii="Times New Roman" w:hAnsi="Times New Roman"/>
          <w:noProof/>
          <w:sz w:val="20"/>
          <w:szCs w:val="20"/>
        </w:rPr>
        <w:tab/>
        <w:t>Wang, L., Xing, R., Liu, S., Cai</w:t>
      </w:r>
      <w:r w:rsidR="005F3018">
        <w:rPr>
          <w:rFonts w:ascii="Times New Roman" w:hAnsi="Times New Roman"/>
          <w:noProof/>
          <w:sz w:val="20"/>
          <w:szCs w:val="20"/>
        </w:rPr>
        <w:t>, S., Yu, H., Feng, J., Li, R. and</w:t>
      </w:r>
      <w:r w:rsidRPr="005F3018">
        <w:rPr>
          <w:rFonts w:ascii="Times New Roman" w:hAnsi="Times New Roman"/>
          <w:noProof/>
          <w:sz w:val="20"/>
          <w:szCs w:val="20"/>
        </w:rPr>
        <w:t xml:space="preserve"> Li, P. (2010). Synthesis and evaluation of a thiourea-modified chitosan derivative applied for adsorption of Hg(II) from synthetic wastewater. </w:t>
      </w:r>
      <w:r w:rsidRPr="005F3018">
        <w:rPr>
          <w:rFonts w:ascii="Times New Roman" w:hAnsi="Times New Roman"/>
          <w:i/>
          <w:noProof/>
          <w:sz w:val="20"/>
          <w:szCs w:val="20"/>
        </w:rPr>
        <w:t>International Journal of Biological Macromolecules</w:t>
      </w:r>
      <w:r w:rsidRPr="005F3018">
        <w:rPr>
          <w:rFonts w:ascii="Times New Roman" w:hAnsi="Times New Roman"/>
          <w:noProof/>
          <w:sz w:val="20"/>
          <w:szCs w:val="20"/>
        </w:rPr>
        <w:t>, 46(5): 524-528.</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5.</w:t>
      </w:r>
      <w:r w:rsidRPr="005F3018">
        <w:rPr>
          <w:rFonts w:ascii="Times New Roman" w:hAnsi="Times New Roman"/>
          <w:noProof/>
          <w:sz w:val="20"/>
          <w:szCs w:val="20"/>
        </w:rPr>
        <w:tab/>
        <w:t xml:space="preserve">Pearson, R. G. (1963). Hard and soft acids and bases. </w:t>
      </w:r>
      <w:r w:rsidRPr="005F3018">
        <w:rPr>
          <w:rFonts w:ascii="Times New Roman" w:hAnsi="Times New Roman"/>
          <w:i/>
          <w:noProof/>
          <w:sz w:val="20"/>
          <w:szCs w:val="20"/>
        </w:rPr>
        <w:t>Journal of the American Chemical Society</w:t>
      </w:r>
      <w:r w:rsidRPr="005F3018">
        <w:rPr>
          <w:rFonts w:ascii="Times New Roman" w:hAnsi="Times New Roman"/>
          <w:noProof/>
          <w:sz w:val="20"/>
          <w:szCs w:val="20"/>
        </w:rPr>
        <w:t>, 85(22): 3533-3539.</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6.</w:t>
      </w:r>
      <w:r w:rsidRPr="005F3018">
        <w:rPr>
          <w:rFonts w:ascii="Times New Roman" w:hAnsi="Times New Roman"/>
          <w:noProof/>
          <w:sz w:val="20"/>
          <w:szCs w:val="20"/>
        </w:rPr>
        <w:tab/>
        <w:t xml:space="preserve">Alfarra, A., Frackowiak, </w:t>
      </w:r>
      <w:r w:rsidR="005F3018">
        <w:rPr>
          <w:rFonts w:ascii="Times New Roman" w:hAnsi="Times New Roman"/>
          <w:noProof/>
          <w:sz w:val="20"/>
          <w:szCs w:val="20"/>
        </w:rPr>
        <w:t>E. and</w:t>
      </w:r>
      <w:r w:rsidRPr="005F3018">
        <w:rPr>
          <w:rFonts w:ascii="Times New Roman" w:hAnsi="Times New Roman"/>
          <w:noProof/>
          <w:sz w:val="20"/>
          <w:szCs w:val="20"/>
        </w:rPr>
        <w:t xml:space="preserve"> Béguin, F. (2004). The HSAB concept as a means to interpret the adsorption of metal ions onto activated carbons. </w:t>
      </w:r>
      <w:r w:rsidRPr="005F3018">
        <w:rPr>
          <w:rFonts w:ascii="Times New Roman" w:hAnsi="Times New Roman"/>
          <w:i/>
          <w:noProof/>
          <w:sz w:val="20"/>
          <w:szCs w:val="20"/>
        </w:rPr>
        <w:t>Applied Surface Science</w:t>
      </w:r>
      <w:r w:rsidRPr="005F3018">
        <w:rPr>
          <w:rFonts w:ascii="Times New Roman" w:hAnsi="Times New Roman"/>
          <w:noProof/>
          <w:sz w:val="20"/>
          <w:szCs w:val="20"/>
        </w:rPr>
        <w:t>, 228(1-4): 84-92.</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7.</w:t>
      </w:r>
      <w:r w:rsidRPr="005F3018">
        <w:rPr>
          <w:rFonts w:ascii="Times New Roman" w:hAnsi="Times New Roman"/>
          <w:noProof/>
          <w:sz w:val="20"/>
          <w:szCs w:val="20"/>
        </w:rPr>
        <w:tab/>
        <w:t>Silikas, N., Wincott, P.</w:t>
      </w:r>
      <w:r w:rsidR="005F3018">
        <w:rPr>
          <w:rFonts w:ascii="Times New Roman" w:hAnsi="Times New Roman"/>
          <w:noProof/>
          <w:sz w:val="20"/>
          <w:szCs w:val="20"/>
        </w:rPr>
        <w:t xml:space="preserve"> L., Vaughan, D., Watts, D. C. and</w:t>
      </w:r>
      <w:r w:rsidRPr="005F3018">
        <w:rPr>
          <w:rFonts w:ascii="Times New Roman" w:hAnsi="Times New Roman"/>
          <w:noProof/>
          <w:sz w:val="20"/>
          <w:szCs w:val="20"/>
        </w:rPr>
        <w:t xml:space="preserve"> Eliades, G. (2007). Surface characterization of precious alloys treated with thione metal primers. </w:t>
      </w:r>
      <w:r w:rsidRPr="005F3018">
        <w:rPr>
          <w:rFonts w:ascii="Times New Roman" w:hAnsi="Times New Roman"/>
          <w:i/>
          <w:noProof/>
          <w:sz w:val="20"/>
          <w:szCs w:val="20"/>
        </w:rPr>
        <w:t>Dental Materials</w:t>
      </w:r>
      <w:r w:rsidRPr="005F3018">
        <w:rPr>
          <w:rFonts w:ascii="Times New Roman" w:hAnsi="Times New Roman"/>
          <w:noProof/>
          <w:sz w:val="20"/>
          <w:szCs w:val="20"/>
        </w:rPr>
        <w:t>, 23(6): 665-673.</w:t>
      </w:r>
    </w:p>
    <w:p w:rsidR="00A9307D" w:rsidRPr="005F3018" w:rsidRDefault="005F3018" w:rsidP="00A9307D">
      <w:pPr>
        <w:spacing w:after="0" w:line="240" w:lineRule="auto"/>
        <w:ind w:left="340" w:hanging="340"/>
        <w:jc w:val="both"/>
        <w:rPr>
          <w:rFonts w:ascii="Times New Roman" w:hAnsi="Times New Roman"/>
          <w:noProof/>
          <w:sz w:val="20"/>
          <w:szCs w:val="20"/>
        </w:rPr>
      </w:pPr>
      <w:r>
        <w:rPr>
          <w:rFonts w:ascii="Times New Roman" w:hAnsi="Times New Roman"/>
          <w:noProof/>
          <w:sz w:val="20"/>
          <w:szCs w:val="20"/>
        </w:rPr>
        <w:t>18.</w:t>
      </w:r>
      <w:r>
        <w:rPr>
          <w:rFonts w:ascii="Times New Roman" w:hAnsi="Times New Roman"/>
          <w:noProof/>
          <w:sz w:val="20"/>
          <w:szCs w:val="20"/>
        </w:rPr>
        <w:tab/>
        <w:t>Donia, A. M., Atia, A. A. and</w:t>
      </w:r>
      <w:r w:rsidR="00A9307D" w:rsidRPr="005F3018">
        <w:rPr>
          <w:rFonts w:ascii="Times New Roman" w:hAnsi="Times New Roman"/>
          <w:noProof/>
          <w:sz w:val="20"/>
          <w:szCs w:val="20"/>
        </w:rPr>
        <w:t xml:space="preserve"> Heniesh, A. M. (2008). Efficient removal of Hg(II) using magnetic chelating resin derived from copolymerization of bisthiourea/thiourea/glutaraldehyde. </w:t>
      </w:r>
      <w:r w:rsidR="00A9307D" w:rsidRPr="005F3018">
        <w:rPr>
          <w:rFonts w:ascii="Times New Roman" w:hAnsi="Times New Roman"/>
          <w:i/>
          <w:noProof/>
          <w:sz w:val="20"/>
          <w:szCs w:val="20"/>
        </w:rPr>
        <w:t>Separation and Purification Technology</w:t>
      </w:r>
      <w:r w:rsidR="00A9307D" w:rsidRPr="005F3018">
        <w:rPr>
          <w:rFonts w:ascii="Times New Roman" w:hAnsi="Times New Roman"/>
          <w:noProof/>
          <w:sz w:val="20"/>
          <w:szCs w:val="20"/>
        </w:rPr>
        <w:t>, 60(1): 46-53.</w:t>
      </w:r>
    </w:p>
    <w:p w:rsidR="00A9307D" w:rsidRPr="005F3018" w:rsidRDefault="00A9307D" w:rsidP="00A9307D">
      <w:pPr>
        <w:spacing w:after="0" w:line="240" w:lineRule="auto"/>
        <w:ind w:left="340" w:hanging="340"/>
        <w:jc w:val="both"/>
        <w:rPr>
          <w:rFonts w:ascii="Times New Roman" w:hAnsi="Times New Roman"/>
          <w:noProof/>
          <w:sz w:val="20"/>
          <w:szCs w:val="20"/>
        </w:rPr>
      </w:pPr>
      <w:r w:rsidRPr="005F3018">
        <w:rPr>
          <w:rFonts w:ascii="Times New Roman" w:hAnsi="Times New Roman"/>
          <w:noProof/>
          <w:sz w:val="20"/>
          <w:szCs w:val="20"/>
        </w:rPr>
        <w:t>1</w:t>
      </w:r>
      <w:r w:rsidR="005F3018">
        <w:rPr>
          <w:rFonts w:ascii="Times New Roman" w:hAnsi="Times New Roman"/>
          <w:noProof/>
          <w:sz w:val="20"/>
          <w:szCs w:val="20"/>
        </w:rPr>
        <w:t>9.</w:t>
      </w:r>
      <w:r w:rsidR="005F3018">
        <w:rPr>
          <w:rFonts w:ascii="Times New Roman" w:hAnsi="Times New Roman"/>
          <w:noProof/>
          <w:sz w:val="20"/>
          <w:szCs w:val="20"/>
        </w:rPr>
        <w:tab/>
        <w:t>Rorrer, G. L., Hsien, T. Y. and</w:t>
      </w:r>
      <w:r w:rsidRPr="005F3018">
        <w:rPr>
          <w:rFonts w:ascii="Times New Roman" w:hAnsi="Times New Roman"/>
          <w:noProof/>
          <w:sz w:val="20"/>
          <w:szCs w:val="20"/>
        </w:rPr>
        <w:t xml:space="preserve"> Way, J. D. (1993). Synthesis of porous-magnetic chitosan beads for removal of cadmium ions from wastewater. </w:t>
      </w:r>
      <w:r w:rsidRPr="005F3018">
        <w:rPr>
          <w:rFonts w:ascii="Times New Roman" w:hAnsi="Times New Roman"/>
          <w:i/>
          <w:noProof/>
          <w:sz w:val="20"/>
          <w:szCs w:val="20"/>
        </w:rPr>
        <w:t>Industrial &amp; Engineering Chemistry Research</w:t>
      </w:r>
      <w:r w:rsidRPr="005F3018">
        <w:rPr>
          <w:rFonts w:ascii="Times New Roman" w:hAnsi="Times New Roman"/>
          <w:noProof/>
          <w:sz w:val="20"/>
          <w:szCs w:val="20"/>
        </w:rPr>
        <w:t>, 32(9): 2170-2178.</w:t>
      </w:r>
    </w:p>
    <w:p w:rsidR="00A9307D" w:rsidRPr="005F3018" w:rsidRDefault="00A9307D" w:rsidP="00A9307D">
      <w:pPr>
        <w:spacing w:after="0" w:line="240" w:lineRule="auto"/>
        <w:ind w:left="340" w:hanging="340"/>
        <w:jc w:val="both"/>
        <w:rPr>
          <w:rFonts w:ascii="Times New Roman" w:hAnsi="Times New Roman"/>
          <w:noProof/>
          <w:sz w:val="20"/>
          <w:szCs w:val="20"/>
        </w:rPr>
      </w:pPr>
    </w:p>
    <w:p w:rsidR="00EA3007" w:rsidRPr="00E54431" w:rsidRDefault="00234B9F" w:rsidP="00A26E6F">
      <w:pPr>
        <w:spacing w:after="0" w:line="360" w:lineRule="auto"/>
        <w:jc w:val="both"/>
        <w:rPr>
          <w:rFonts w:ascii="Times New Roman" w:hAnsi="Times New Roman"/>
        </w:rPr>
      </w:pPr>
      <w:r w:rsidRPr="005F3018">
        <w:rPr>
          <w:rFonts w:ascii="Times New Roman" w:hAnsi="Times New Roman"/>
          <w:sz w:val="20"/>
          <w:szCs w:val="20"/>
        </w:rPr>
        <w:fldChar w:fldCharType="end"/>
      </w:r>
    </w:p>
    <w:p w:rsidR="0089007A" w:rsidRPr="00E54431" w:rsidRDefault="0089007A">
      <w:pPr>
        <w:spacing w:after="0" w:line="360" w:lineRule="auto"/>
        <w:jc w:val="both"/>
        <w:rPr>
          <w:rFonts w:ascii="Times New Roman" w:hAnsi="Times New Roman"/>
        </w:rPr>
      </w:pPr>
      <w:bookmarkStart w:id="0" w:name="_GoBack"/>
      <w:bookmarkEnd w:id="0"/>
    </w:p>
    <w:sectPr w:rsidR="0089007A" w:rsidRPr="00E54431" w:rsidSect="0089007A">
      <w:footerReference w:type="default" r:id="rId3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B28" w:rsidRDefault="00896B28" w:rsidP="00EA1C9F">
      <w:pPr>
        <w:spacing w:after="0" w:line="240" w:lineRule="auto"/>
      </w:pPr>
      <w:r>
        <w:separator/>
      </w:r>
    </w:p>
  </w:endnote>
  <w:endnote w:type="continuationSeparator" w:id="0">
    <w:p w:rsidR="00896B28" w:rsidRDefault="00896B28" w:rsidP="00EA1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4D9" w:rsidRDefault="00FB04D9">
    <w:pPr>
      <w:pStyle w:val="Footer"/>
      <w:jc w:val="center"/>
    </w:pPr>
  </w:p>
  <w:p w:rsidR="00FB04D9" w:rsidRDefault="00FB04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B28" w:rsidRDefault="00896B28" w:rsidP="00EA1C9F">
      <w:pPr>
        <w:spacing w:after="0" w:line="240" w:lineRule="auto"/>
      </w:pPr>
      <w:r>
        <w:separator/>
      </w:r>
    </w:p>
  </w:footnote>
  <w:footnote w:type="continuationSeparator" w:id="0">
    <w:p w:rsidR="00896B28" w:rsidRDefault="00896B28" w:rsidP="00EA1C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62CD6"/>
    <w:multiLevelType w:val="hybridMultilevel"/>
    <w:tmpl w:val="9ACABCF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6930150C"/>
    <w:multiLevelType w:val="hybridMultilevel"/>
    <w:tmpl w:val="B2E0C33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nsid w:val="750B6A7C"/>
    <w:multiLevelType w:val="hybridMultilevel"/>
    <w:tmpl w:val="F9782AF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MJAS&lt;/Style&gt;&lt;LeftDelim&gt;{&lt;/LeftDelim&gt;&lt;RightDelim&gt;}&lt;/RightDelim&gt;&lt;FontName&gt;Times New Roman&lt;/FontName&gt;&lt;FontSize&gt;9&lt;/FontSize&gt;&lt;ReflistTitle&gt;&lt;/ReflistTitle&gt;&lt;StartingRefnum&gt;1&lt;/StartingRefnum&gt;&lt;FirstLineIndent&gt;0&lt;/FirstLineIndent&gt;&lt;HangingIndent&gt;357&lt;/HangingIndent&gt;&lt;LineSpacing&gt;0&lt;/LineSpacing&gt;&lt;SpaceAfter&gt;0&lt;/SpaceAfter&gt;&lt;/ENLayout&gt;"/>
    <w:docVar w:name="EN.Libraries" w:val="&lt;ENLibraries&gt;&lt;Libraries&gt;&lt;item&gt;My EndNote Library.enl&lt;/item&gt;&lt;/Libraries&gt;&lt;/ENLibraries&gt;"/>
  </w:docVars>
  <w:rsids>
    <w:rsidRoot w:val="000036D5"/>
    <w:rsid w:val="000036D5"/>
    <w:rsid w:val="00012A3F"/>
    <w:rsid w:val="00071A76"/>
    <w:rsid w:val="0009363D"/>
    <w:rsid w:val="000969FE"/>
    <w:rsid w:val="000B732C"/>
    <w:rsid w:val="000C7CD0"/>
    <w:rsid w:val="001012F7"/>
    <w:rsid w:val="00114E1A"/>
    <w:rsid w:val="0012115C"/>
    <w:rsid w:val="00123DF6"/>
    <w:rsid w:val="00147BB0"/>
    <w:rsid w:val="00155B1A"/>
    <w:rsid w:val="0015660D"/>
    <w:rsid w:val="0018506C"/>
    <w:rsid w:val="00191073"/>
    <w:rsid w:val="001D14F0"/>
    <w:rsid w:val="001D32F0"/>
    <w:rsid w:val="0022002A"/>
    <w:rsid w:val="0022758A"/>
    <w:rsid w:val="002328E0"/>
    <w:rsid w:val="00232DCF"/>
    <w:rsid w:val="00234B9F"/>
    <w:rsid w:val="00244A55"/>
    <w:rsid w:val="00252FA9"/>
    <w:rsid w:val="002752B9"/>
    <w:rsid w:val="002B5DD7"/>
    <w:rsid w:val="002C2D15"/>
    <w:rsid w:val="002C4BFD"/>
    <w:rsid w:val="002E22B2"/>
    <w:rsid w:val="00326968"/>
    <w:rsid w:val="00366109"/>
    <w:rsid w:val="003D1C62"/>
    <w:rsid w:val="003F3502"/>
    <w:rsid w:val="003F460A"/>
    <w:rsid w:val="00423D7F"/>
    <w:rsid w:val="004437D1"/>
    <w:rsid w:val="00463854"/>
    <w:rsid w:val="00476C51"/>
    <w:rsid w:val="004920E7"/>
    <w:rsid w:val="004963FA"/>
    <w:rsid w:val="004A17AF"/>
    <w:rsid w:val="004C745A"/>
    <w:rsid w:val="004D32AE"/>
    <w:rsid w:val="004E633D"/>
    <w:rsid w:val="004F6F3E"/>
    <w:rsid w:val="00536C94"/>
    <w:rsid w:val="00540985"/>
    <w:rsid w:val="0055745F"/>
    <w:rsid w:val="00560AEA"/>
    <w:rsid w:val="005728EC"/>
    <w:rsid w:val="00586E5A"/>
    <w:rsid w:val="005A2FAD"/>
    <w:rsid w:val="005A7A5A"/>
    <w:rsid w:val="005B02F7"/>
    <w:rsid w:val="005E4211"/>
    <w:rsid w:val="005F3018"/>
    <w:rsid w:val="006429E0"/>
    <w:rsid w:val="006756A2"/>
    <w:rsid w:val="006A7C80"/>
    <w:rsid w:val="006C369D"/>
    <w:rsid w:val="006C546D"/>
    <w:rsid w:val="006E5EF0"/>
    <w:rsid w:val="0072605B"/>
    <w:rsid w:val="0078160E"/>
    <w:rsid w:val="00795E80"/>
    <w:rsid w:val="0086790F"/>
    <w:rsid w:val="00882CF5"/>
    <w:rsid w:val="00885147"/>
    <w:rsid w:val="0089007A"/>
    <w:rsid w:val="008900AC"/>
    <w:rsid w:val="00896B28"/>
    <w:rsid w:val="008B110F"/>
    <w:rsid w:val="009051B3"/>
    <w:rsid w:val="00937F37"/>
    <w:rsid w:val="00952006"/>
    <w:rsid w:val="00954AC1"/>
    <w:rsid w:val="00960D21"/>
    <w:rsid w:val="009610A1"/>
    <w:rsid w:val="00976271"/>
    <w:rsid w:val="009C1622"/>
    <w:rsid w:val="00A048D6"/>
    <w:rsid w:val="00A118A8"/>
    <w:rsid w:val="00A26E6F"/>
    <w:rsid w:val="00A36551"/>
    <w:rsid w:val="00A9307D"/>
    <w:rsid w:val="00AC4974"/>
    <w:rsid w:val="00AC4A70"/>
    <w:rsid w:val="00AC6BF4"/>
    <w:rsid w:val="00B2627B"/>
    <w:rsid w:val="00B50D30"/>
    <w:rsid w:val="00B60E79"/>
    <w:rsid w:val="00B72C69"/>
    <w:rsid w:val="00B75E4D"/>
    <w:rsid w:val="00BB17D7"/>
    <w:rsid w:val="00C81456"/>
    <w:rsid w:val="00CD59C5"/>
    <w:rsid w:val="00D36426"/>
    <w:rsid w:val="00D4611E"/>
    <w:rsid w:val="00D94704"/>
    <w:rsid w:val="00D966C4"/>
    <w:rsid w:val="00DB0D73"/>
    <w:rsid w:val="00DD28CA"/>
    <w:rsid w:val="00DE4F04"/>
    <w:rsid w:val="00E02696"/>
    <w:rsid w:val="00E26390"/>
    <w:rsid w:val="00E40F28"/>
    <w:rsid w:val="00E54431"/>
    <w:rsid w:val="00E63DCF"/>
    <w:rsid w:val="00E654FE"/>
    <w:rsid w:val="00EA1C9F"/>
    <w:rsid w:val="00EA3007"/>
    <w:rsid w:val="00EE50C8"/>
    <w:rsid w:val="00F0076E"/>
    <w:rsid w:val="00F24FA4"/>
    <w:rsid w:val="00F425C4"/>
    <w:rsid w:val="00F5623C"/>
    <w:rsid w:val="00F76B4D"/>
    <w:rsid w:val="00F9145A"/>
    <w:rsid w:val="00FB04D9"/>
    <w:rsid w:val="00FD4B90"/>
    <w:rsid w:val="00FE5CEC"/>
    <w:rsid w:val="00FE686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229"/>
    <o:shapelayout v:ext="edit">
      <o:idmap v:ext="edit" data="1"/>
      <o:rules v:ext="edit">
        <o:r id="V:Rule1" type="callout" idref="#_x0000_s1227"/>
        <o:r id="V:Rule2" type="callout" idref="#_x0000_s122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A3F"/>
    <w:pPr>
      <w:spacing w:after="200" w:line="276" w:lineRule="auto"/>
    </w:pPr>
    <w:rPr>
      <w:sz w:val="22"/>
      <w:szCs w:val="22"/>
      <w:lang w:eastAsia="en-US"/>
    </w:rPr>
  </w:style>
  <w:style w:type="paragraph" w:styleId="Heading1">
    <w:name w:val="heading 1"/>
    <w:basedOn w:val="Normal"/>
    <w:next w:val="Normal"/>
    <w:link w:val="Heading1Char"/>
    <w:qFormat/>
    <w:rsid w:val="00C81456"/>
    <w:pPr>
      <w:keepNext/>
      <w:tabs>
        <w:tab w:val="left" w:pos="709"/>
      </w:tabs>
      <w:spacing w:after="0" w:line="240" w:lineRule="auto"/>
      <w:jc w:val="both"/>
      <w:outlineLvl w:val="0"/>
    </w:pPr>
    <w:rPr>
      <w:rFonts w:ascii="Times New Roman" w:eastAsia="Times New Roman" w:hAnsi="Times New Roman"/>
      <w:b/>
      <w:caps/>
      <w:kern w:val="28"/>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1456"/>
    <w:rPr>
      <w:rFonts w:ascii="Times New Roman" w:eastAsia="Times New Roman" w:hAnsi="Times New Roman"/>
      <w:b/>
      <w:caps/>
      <w:kern w:val="28"/>
      <w:sz w:val="24"/>
      <w:lang w:val="en-US" w:eastAsia="en-US"/>
    </w:rPr>
  </w:style>
  <w:style w:type="paragraph" w:customStyle="1" w:styleId="Text">
    <w:name w:val="Text"/>
    <w:basedOn w:val="Normal"/>
    <w:rsid w:val="00C81456"/>
    <w:pPr>
      <w:spacing w:after="0" w:line="240" w:lineRule="auto"/>
      <w:ind w:firstLine="284"/>
      <w:jc w:val="both"/>
    </w:pPr>
    <w:rPr>
      <w:rFonts w:ascii="Times New Roman" w:eastAsia="Times New Roman" w:hAnsi="Times New Roman"/>
      <w:sz w:val="24"/>
      <w:szCs w:val="24"/>
    </w:rPr>
  </w:style>
  <w:style w:type="paragraph" w:customStyle="1" w:styleId="FigureTablescaptions">
    <w:name w:val="Figure&amp;Tables captions"/>
    <w:basedOn w:val="Normal"/>
    <w:rsid w:val="00C81456"/>
    <w:pPr>
      <w:spacing w:after="0" w:line="240" w:lineRule="auto"/>
      <w:ind w:left="720" w:hanging="720"/>
      <w:jc w:val="both"/>
    </w:pPr>
    <w:rPr>
      <w:rFonts w:ascii="Times New Roman" w:eastAsia="Times New Roman" w:hAnsi="Times New Roman"/>
      <w:b/>
      <w:szCs w:val="24"/>
    </w:rPr>
  </w:style>
  <w:style w:type="paragraph" w:styleId="BalloonText">
    <w:name w:val="Balloon Text"/>
    <w:basedOn w:val="Normal"/>
    <w:link w:val="BalloonTextChar"/>
    <w:uiPriority w:val="99"/>
    <w:semiHidden/>
    <w:unhideWhenUsed/>
    <w:rsid w:val="0054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985"/>
    <w:rPr>
      <w:rFonts w:ascii="Tahoma" w:hAnsi="Tahoma" w:cs="Tahoma"/>
      <w:sz w:val="16"/>
      <w:szCs w:val="16"/>
      <w:lang w:eastAsia="en-US"/>
    </w:rPr>
  </w:style>
  <w:style w:type="table" w:styleId="TableGrid">
    <w:name w:val="Table Grid"/>
    <w:basedOn w:val="TableNormal"/>
    <w:uiPriority w:val="59"/>
    <w:rsid w:val="00A048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D14F0"/>
    <w:pPr>
      <w:ind w:left="720"/>
      <w:contextualSpacing/>
    </w:pPr>
    <w:rPr>
      <w:rFonts w:asciiTheme="minorHAnsi" w:eastAsiaTheme="minorHAnsi" w:hAnsiTheme="minorHAnsi" w:cstheme="minorBidi"/>
      <w:lang w:val="en-MY"/>
    </w:rPr>
  </w:style>
  <w:style w:type="paragraph" w:styleId="Header">
    <w:name w:val="header"/>
    <w:basedOn w:val="Normal"/>
    <w:link w:val="HeaderChar"/>
    <w:uiPriority w:val="99"/>
    <w:unhideWhenUsed/>
    <w:rsid w:val="00EA1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9F"/>
    <w:rPr>
      <w:sz w:val="22"/>
      <w:szCs w:val="22"/>
      <w:lang w:eastAsia="en-US"/>
    </w:rPr>
  </w:style>
  <w:style w:type="paragraph" w:styleId="Footer">
    <w:name w:val="footer"/>
    <w:basedOn w:val="Normal"/>
    <w:link w:val="FooterChar"/>
    <w:uiPriority w:val="99"/>
    <w:unhideWhenUsed/>
    <w:rsid w:val="00EA1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9F"/>
    <w:rPr>
      <w:sz w:val="22"/>
      <w:szCs w:val="22"/>
      <w:lang w:eastAsia="en-US"/>
    </w:rPr>
  </w:style>
  <w:style w:type="paragraph" w:styleId="HTMLPreformatted">
    <w:name w:val="HTML Preformatted"/>
    <w:basedOn w:val="Normal"/>
    <w:link w:val="HTMLPreformattedChar"/>
    <w:uiPriority w:val="99"/>
    <w:semiHidden/>
    <w:unhideWhenUsed/>
    <w:rsid w:val="000C7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0C7CD0"/>
    <w:rPr>
      <w:rFonts w:ascii="Courier New" w:eastAsia="Times New Roman" w:hAnsi="Courier New" w:cs="Courier New"/>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171221">
      <w:bodyDiv w:val="1"/>
      <w:marLeft w:val="0"/>
      <w:marRight w:val="0"/>
      <w:marTop w:val="0"/>
      <w:marBottom w:val="0"/>
      <w:divBdr>
        <w:top w:val="none" w:sz="0" w:space="0" w:color="auto"/>
        <w:left w:val="none" w:sz="0" w:space="0" w:color="auto"/>
        <w:bottom w:val="none" w:sz="0" w:space="0" w:color="auto"/>
        <w:right w:val="none" w:sz="0" w:space="0" w:color="auto"/>
      </w:divBdr>
    </w:div>
    <w:div w:id="436173091">
      <w:bodyDiv w:val="1"/>
      <w:marLeft w:val="0"/>
      <w:marRight w:val="0"/>
      <w:marTop w:val="0"/>
      <w:marBottom w:val="0"/>
      <w:divBdr>
        <w:top w:val="none" w:sz="0" w:space="0" w:color="auto"/>
        <w:left w:val="none" w:sz="0" w:space="0" w:color="auto"/>
        <w:bottom w:val="none" w:sz="0" w:space="0" w:color="auto"/>
        <w:right w:val="none" w:sz="0" w:space="0" w:color="auto"/>
      </w:divBdr>
    </w:div>
    <w:div w:id="617830917">
      <w:bodyDiv w:val="1"/>
      <w:marLeft w:val="0"/>
      <w:marRight w:val="0"/>
      <w:marTop w:val="0"/>
      <w:marBottom w:val="0"/>
      <w:divBdr>
        <w:top w:val="none" w:sz="0" w:space="0" w:color="auto"/>
        <w:left w:val="none" w:sz="0" w:space="0" w:color="auto"/>
        <w:bottom w:val="none" w:sz="0" w:space="0" w:color="auto"/>
        <w:right w:val="none" w:sz="0" w:space="0" w:color="auto"/>
      </w:divBdr>
    </w:div>
    <w:div w:id="643464738">
      <w:bodyDiv w:val="1"/>
      <w:marLeft w:val="0"/>
      <w:marRight w:val="0"/>
      <w:marTop w:val="0"/>
      <w:marBottom w:val="0"/>
      <w:divBdr>
        <w:top w:val="none" w:sz="0" w:space="0" w:color="auto"/>
        <w:left w:val="none" w:sz="0" w:space="0" w:color="auto"/>
        <w:bottom w:val="none" w:sz="0" w:space="0" w:color="auto"/>
        <w:right w:val="none" w:sz="0" w:space="0" w:color="auto"/>
      </w:divBdr>
    </w:div>
    <w:div w:id="688020558">
      <w:bodyDiv w:val="1"/>
      <w:marLeft w:val="0"/>
      <w:marRight w:val="0"/>
      <w:marTop w:val="0"/>
      <w:marBottom w:val="0"/>
      <w:divBdr>
        <w:top w:val="none" w:sz="0" w:space="0" w:color="auto"/>
        <w:left w:val="none" w:sz="0" w:space="0" w:color="auto"/>
        <w:bottom w:val="none" w:sz="0" w:space="0" w:color="auto"/>
        <w:right w:val="none" w:sz="0" w:space="0" w:color="auto"/>
      </w:divBdr>
    </w:div>
    <w:div w:id="943421490">
      <w:bodyDiv w:val="1"/>
      <w:marLeft w:val="0"/>
      <w:marRight w:val="0"/>
      <w:marTop w:val="0"/>
      <w:marBottom w:val="0"/>
      <w:divBdr>
        <w:top w:val="none" w:sz="0" w:space="0" w:color="auto"/>
        <w:left w:val="none" w:sz="0" w:space="0" w:color="auto"/>
        <w:bottom w:val="none" w:sz="0" w:space="0" w:color="auto"/>
        <w:right w:val="none" w:sz="0" w:space="0" w:color="auto"/>
      </w:divBdr>
    </w:div>
    <w:div w:id="1068458301">
      <w:bodyDiv w:val="1"/>
      <w:marLeft w:val="0"/>
      <w:marRight w:val="0"/>
      <w:marTop w:val="0"/>
      <w:marBottom w:val="0"/>
      <w:divBdr>
        <w:top w:val="none" w:sz="0" w:space="0" w:color="auto"/>
        <w:left w:val="none" w:sz="0" w:space="0" w:color="auto"/>
        <w:bottom w:val="none" w:sz="0" w:space="0" w:color="auto"/>
        <w:right w:val="none" w:sz="0" w:space="0" w:color="auto"/>
      </w:divBdr>
    </w:div>
    <w:div w:id="1206143897">
      <w:bodyDiv w:val="1"/>
      <w:marLeft w:val="0"/>
      <w:marRight w:val="0"/>
      <w:marTop w:val="0"/>
      <w:marBottom w:val="0"/>
      <w:divBdr>
        <w:top w:val="none" w:sz="0" w:space="0" w:color="auto"/>
        <w:left w:val="none" w:sz="0" w:space="0" w:color="auto"/>
        <w:bottom w:val="none" w:sz="0" w:space="0" w:color="auto"/>
        <w:right w:val="none" w:sz="0" w:space="0" w:color="auto"/>
      </w:divBdr>
    </w:div>
    <w:div w:id="1209804924">
      <w:bodyDiv w:val="1"/>
      <w:marLeft w:val="0"/>
      <w:marRight w:val="0"/>
      <w:marTop w:val="0"/>
      <w:marBottom w:val="0"/>
      <w:divBdr>
        <w:top w:val="none" w:sz="0" w:space="0" w:color="auto"/>
        <w:left w:val="none" w:sz="0" w:space="0" w:color="auto"/>
        <w:bottom w:val="none" w:sz="0" w:space="0" w:color="auto"/>
        <w:right w:val="none" w:sz="0" w:space="0" w:color="auto"/>
      </w:divBdr>
    </w:div>
    <w:div w:id="1294601812">
      <w:bodyDiv w:val="1"/>
      <w:marLeft w:val="0"/>
      <w:marRight w:val="0"/>
      <w:marTop w:val="0"/>
      <w:marBottom w:val="0"/>
      <w:divBdr>
        <w:top w:val="none" w:sz="0" w:space="0" w:color="auto"/>
        <w:left w:val="none" w:sz="0" w:space="0" w:color="auto"/>
        <w:bottom w:val="none" w:sz="0" w:space="0" w:color="auto"/>
        <w:right w:val="none" w:sz="0" w:space="0" w:color="auto"/>
      </w:divBdr>
    </w:div>
    <w:div w:id="1407537584">
      <w:bodyDiv w:val="1"/>
      <w:marLeft w:val="0"/>
      <w:marRight w:val="0"/>
      <w:marTop w:val="0"/>
      <w:marBottom w:val="0"/>
      <w:divBdr>
        <w:top w:val="none" w:sz="0" w:space="0" w:color="auto"/>
        <w:left w:val="none" w:sz="0" w:space="0" w:color="auto"/>
        <w:bottom w:val="none" w:sz="0" w:space="0" w:color="auto"/>
        <w:right w:val="none" w:sz="0" w:space="0" w:color="auto"/>
      </w:divBdr>
    </w:div>
    <w:div w:id="1774402379">
      <w:bodyDiv w:val="1"/>
      <w:marLeft w:val="0"/>
      <w:marRight w:val="0"/>
      <w:marTop w:val="0"/>
      <w:marBottom w:val="0"/>
      <w:divBdr>
        <w:top w:val="none" w:sz="0" w:space="0" w:color="auto"/>
        <w:left w:val="none" w:sz="0" w:space="0" w:color="auto"/>
        <w:bottom w:val="none" w:sz="0" w:space="0" w:color="auto"/>
        <w:right w:val="none" w:sz="0" w:space="0" w:color="auto"/>
      </w:divBdr>
    </w:div>
    <w:div w:id="181995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oleObject" Target="embeddings/oleObject7.bin"/><Relationship Id="rId34"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0.png"/><Relationship Id="rId33"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chart" Target="charts/chart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png"/><Relationship Id="rId32" Type="http://schemas.openxmlformats.org/officeDocument/2006/relationships/chart" Target="charts/chart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chart" Target="charts/chart2.xml"/><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WORK\PhD\LAB%20REPORT\XPS%20-%20Cd-ETB.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G:\WORK\PhD\LAB%20REPORT\XPS%20-%20Cd-ET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yongsk78\Google%20Drive\Manuscript\MJAS\ADSORPTION%20DATA%20(HIGH%20DOSAG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WORK\PhD\LAB%20REPORT\METAL%20ADSORPTION%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WORK\PhD\LAB%20REPORT\EDTCB%20adsorption%20data%20(REVISION%20%23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WORK\PhD\LAB%20REPORT\EDTCB%20adsorption%20data%20(REVISION%20%23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yongsk78\Desktop\Big%20Kingston\WORK\PhD\LAB%20REPORT\METAL%20ADSORPTION%20DAT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yongsk78\Google%20Drive\Manuscript\MJAS\METAL%20ADSORPTION%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D$7:$D$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6</c:v>
                </c:pt>
                <c:pt idx="105">
                  <c:v>1243.3599999999999</c:v>
                </c:pt>
                <c:pt idx="106">
                  <c:v>1244.0999999999999</c:v>
                </c:pt>
                <c:pt idx="107">
                  <c:v>1250.7</c:v>
                </c:pt>
                <c:pt idx="108">
                  <c:v>1265</c:v>
                </c:pt>
                <c:pt idx="109">
                  <c:v>1257.3</c:v>
                </c:pt>
                <c:pt idx="110">
                  <c:v>1275.6299999999999</c:v>
                </c:pt>
                <c:pt idx="111">
                  <c:v>1225.4000000000001</c:v>
                </c:pt>
                <c:pt idx="112">
                  <c:v>1240.8</c:v>
                </c:pt>
                <c:pt idx="113">
                  <c:v>1270.5</c:v>
                </c:pt>
                <c:pt idx="114">
                  <c:v>1265</c:v>
                </c:pt>
                <c:pt idx="115">
                  <c:v>1225.4000000000001</c:v>
                </c:pt>
                <c:pt idx="116">
                  <c:v>1277.46</c:v>
                </c:pt>
                <c:pt idx="117">
                  <c:v>1274.1599999999999</c:v>
                </c:pt>
                <c:pt idx="118">
                  <c:v>1240.43</c:v>
                </c:pt>
                <c:pt idx="119">
                  <c:v>1243.73</c:v>
                </c:pt>
                <c:pt idx="120">
                  <c:v>1236.03</c:v>
                </c:pt>
                <c:pt idx="121">
                  <c:v>1247.4000000000001</c:v>
                </c:pt>
                <c:pt idx="122">
                  <c:v>1262.43</c:v>
                </c:pt>
                <c:pt idx="123">
                  <c:v>1249.5999999999999</c:v>
                </c:pt>
                <c:pt idx="124">
                  <c:v>1266.46</c:v>
                </c:pt>
                <c:pt idx="125">
                  <c:v>1271.5999999999999</c:v>
                </c:pt>
                <c:pt idx="126">
                  <c:v>1268.6599999999999</c:v>
                </c:pt>
                <c:pt idx="127">
                  <c:v>1261.7</c:v>
                </c:pt>
                <c:pt idx="128">
                  <c:v>1285.9000000000001</c:v>
                </c:pt>
                <c:pt idx="129">
                  <c:v>1329.9</c:v>
                </c:pt>
                <c:pt idx="130">
                  <c:v>1323.6599999999999</c:v>
                </c:pt>
                <c:pt idx="131">
                  <c:v>1336.5</c:v>
                </c:pt>
                <c:pt idx="132">
                  <c:v>1340.1599999999999</c:v>
                </c:pt>
                <c:pt idx="133">
                  <c:v>1344.2</c:v>
                </c:pt>
                <c:pt idx="134">
                  <c:v>1346.76</c:v>
                </c:pt>
                <c:pt idx="135">
                  <c:v>1400.6599999999999</c:v>
                </c:pt>
                <c:pt idx="136">
                  <c:v>1418.26</c:v>
                </c:pt>
                <c:pt idx="137">
                  <c:v>1481.33</c:v>
                </c:pt>
                <c:pt idx="138">
                  <c:v>1461.9</c:v>
                </c:pt>
                <c:pt idx="139">
                  <c:v>1478.03</c:v>
                </c:pt>
                <c:pt idx="140">
                  <c:v>1516.9</c:v>
                </c:pt>
                <c:pt idx="141">
                  <c:v>1518</c:v>
                </c:pt>
                <c:pt idx="142">
                  <c:v>1492.33</c:v>
                </c:pt>
                <c:pt idx="143">
                  <c:v>1518</c:v>
                </c:pt>
                <c:pt idx="144">
                  <c:v>1545.5</c:v>
                </c:pt>
                <c:pt idx="145">
                  <c:v>1574.46</c:v>
                </c:pt>
                <c:pt idx="146">
                  <c:v>1571.9</c:v>
                </c:pt>
                <c:pt idx="147">
                  <c:v>1584.73</c:v>
                </c:pt>
                <c:pt idx="148">
                  <c:v>1637.9</c:v>
                </c:pt>
                <c:pt idx="149">
                  <c:v>1736.1599999999999</c:v>
                </c:pt>
                <c:pt idx="150">
                  <c:v>1841.03</c:v>
                </c:pt>
                <c:pt idx="151">
                  <c:v>1932.6899999999998</c:v>
                </c:pt>
                <c:pt idx="152">
                  <c:v>2101.36</c:v>
                </c:pt>
                <c:pt idx="153">
                  <c:v>2259.3900000000012</c:v>
                </c:pt>
                <c:pt idx="154">
                  <c:v>2458.86</c:v>
                </c:pt>
                <c:pt idx="155">
                  <c:v>2719.19</c:v>
                </c:pt>
                <c:pt idx="156">
                  <c:v>2949.8300000000022</c:v>
                </c:pt>
                <c:pt idx="157">
                  <c:v>3210.8900000000012</c:v>
                </c:pt>
                <c:pt idx="158">
                  <c:v>3378.46</c:v>
                </c:pt>
                <c:pt idx="159">
                  <c:v>3538.69</c:v>
                </c:pt>
                <c:pt idx="160">
                  <c:v>3587.82</c:v>
                </c:pt>
                <c:pt idx="161">
                  <c:v>3666.66</c:v>
                </c:pt>
                <c:pt idx="162">
                  <c:v>3680.59</c:v>
                </c:pt>
                <c:pt idx="163">
                  <c:v>3595.16</c:v>
                </c:pt>
                <c:pt idx="164">
                  <c:v>3474.16</c:v>
                </c:pt>
                <c:pt idx="165">
                  <c:v>3348.7599999999998</c:v>
                </c:pt>
                <c:pt idx="166">
                  <c:v>3151.12</c:v>
                </c:pt>
                <c:pt idx="167">
                  <c:v>2960.8300000000022</c:v>
                </c:pt>
                <c:pt idx="168">
                  <c:v>2716.63</c:v>
                </c:pt>
                <c:pt idx="169">
                  <c:v>2514.96</c:v>
                </c:pt>
                <c:pt idx="170">
                  <c:v>2275.8900000000012</c:v>
                </c:pt>
                <c:pt idx="171">
                  <c:v>2119.69</c:v>
                </c:pt>
                <c:pt idx="172">
                  <c:v>1922.79</c:v>
                </c:pt>
                <c:pt idx="173">
                  <c:v>1797.4</c:v>
                </c:pt>
                <c:pt idx="174">
                  <c:v>1688.5</c:v>
                </c:pt>
                <c:pt idx="175">
                  <c:v>1590.96</c:v>
                </c:pt>
                <c:pt idx="176">
                  <c:v>1515.43</c:v>
                </c:pt>
                <c:pt idx="177">
                  <c:v>1401.4</c:v>
                </c:pt>
                <c:pt idx="178">
                  <c:v>1355.56</c:v>
                </c:pt>
                <c:pt idx="179">
                  <c:v>1367.3</c:v>
                </c:pt>
                <c:pt idx="180">
                  <c:v>1299.83</c:v>
                </c:pt>
                <c:pt idx="181">
                  <c:v>1300.56</c:v>
                </c:pt>
                <c:pt idx="182">
                  <c:v>1287.73</c:v>
                </c:pt>
                <c:pt idx="183">
                  <c:v>1285.9000000000001</c:v>
                </c:pt>
                <c:pt idx="184">
                  <c:v>1290.3</c:v>
                </c:pt>
                <c:pt idx="185">
                  <c:v>1239.7</c:v>
                </c:pt>
                <c:pt idx="186">
                  <c:v>1233.0999999999999</c:v>
                </c:pt>
                <c:pt idx="187">
                  <c:v>1246.6599999999999</c:v>
                </c:pt>
                <c:pt idx="188">
                  <c:v>1232</c:v>
                </c:pt>
                <c:pt idx="189">
                  <c:v>1237.1299999999999</c:v>
                </c:pt>
                <c:pt idx="190">
                  <c:v>1269.03</c:v>
                </c:pt>
                <c:pt idx="191">
                  <c:v>1238.23</c:v>
                </c:pt>
                <c:pt idx="192">
                  <c:v>1240.43</c:v>
                </c:pt>
                <c:pt idx="193">
                  <c:v>1218.8</c:v>
                </c:pt>
                <c:pt idx="194">
                  <c:v>1212.56</c:v>
                </c:pt>
                <c:pt idx="195">
                  <c:v>1254.3599999999999</c:v>
                </c:pt>
                <c:pt idx="196">
                  <c:v>1201.56</c:v>
                </c:pt>
                <c:pt idx="197">
                  <c:v>1224.3</c:v>
                </c:pt>
                <c:pt idx="198">
                  <c:v>1247.4000000000001</c:v>
                </c:pt>
                <c:pt idx="199">
                  <c:v>1231.6299999999999</c:v>
                </c:pt>
                <c:pt idx="200">
                  <c:v>1208.9000000000001</c:v>
                </c:pt>
                <c:pt idx="201">
                  <c:v>1233.83</c:v>
                </c:pt>
                <c:pt idx="202">
                  <c:v>1257.6599999999999</c:v>
                </c:pt>
                <c:pt idx="203">
                  <c:v>1230.1599999999999</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1"/>
          <c:order val="1"/>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E$7:$E$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6</c:v>
                </c:pt>
                <c:pt idx="105">
                  <c:v>1243.3599999999999</c:v>
                </c:pt>
                <c:pt idx="106">
                  <c:v>1244.0999999999999</c:v>
                </c:pt>
                <c:pt idx="107">
                  <c:v>1250.7</c:v>
                </c:pt>
                <c:pt idx="108">
                  <c:v>1265</c:v>
                </c:pt>
                <c:pt idx="109">
                  <c:v>1257.3</c:v>
                </c:pt>
                <c:pt idx="110">
                  <c:v>1275.6299999999999</c:v>
                </c:pt>
                <c:pt idx="111">
                  <c:v>1225.4000000000001</c:v>
                </c:pt>
                <c:pt idx="112">
                  <c:v>1240.8</c:v>
                </c:pt>
                <c:pt idx="113">
                  <c:v>1240.78</c:v>
                </c:pt>
                <c:pt idx="114">
                  <c:v>1240.76</c:v>
                </c:pt>
                <c:pt idx="115">
                  <c:v>1240.75</c:v>
                </c:pt>
                <c:pt idx="116">
                  <c:v>1240.72</c:v>
                </c:pt>
                <c:pt idx="117">
                  <c:v>1240.7</c:v>
                </c:pt>
                <c:pt idx="118">
                  <c:v>1240.7</c:v>
                </c:pt>
                <c:pt idx="119">
                  <c:v>1240.6899999999998</c:v>
                </c:pt>
                <c:pt idx="120">
                  <c:v>1240.6899999999998</c:v>
                </c:pt>
                <c:pt idx="121">
                  <c:v>1240.6899999999998</c:v>
                </c:pt>
                <c:pt idx="122">
                  <c:v>1240.6699999999998</c:v>
                </c:pt>
                <c:pt idx="123">
                  <c:v>1240.6699999999998</c:v>
                </c:pt>
                <c:pt idx="124">
                  <c:v>1240.6499999999999</c:v>
                </c:pt>
                <c:pt idx="125">
                  <c:v>1240.6399999999999</c:v>
                </c:pt>
                <c:pt idx="126">
                  <c:v>1240.6299999999999</c:v>
                </c:pt>
                <c:pt idx="127">
                  <c:v>1240.6299999999999</c:v>
                </c:pt>
                <c:pt idx="128">
                  <c:v>1240.6299999999999</c:v>
                </c:pt>
                <c:pt idx="129">
                  <c:v>1240.6199999999999</c:v>
                </c:pt>
                <c:pt idx="130">
                  <c:v>1240.6499999999999</c:v>
                </c:pt>
                <c:pt idx="131">
                  <c:v>1240.74</c:v>
                </c:pt>
                <c:pt idx="132">
                  <c:v>1240.9100000000001</c:v>
                </c:pt>
                <c:pt idx="133">
                  <c:v>1241.24</c:v>
                </c:pt>
                <c:pt idx="134">
                  <c:v>1241.79</c:v>
                </c:pt>
                <c:pt idx="135">
                  <c:v>1242.6799999999998</c:v>
                </c:pt>
                <c:pt idx="136">
                  <c:v>1244.06</c:v>
                </c:pt>
                <c:pt idx="137">
                  <c:v>1246.21</c:v>
                </c:pt>
                <c:pt idx="138">
                  <c:v>1249.47</c:v>
                </c:pt>
                <c:pt idx="139">
                  <c:v>1254.3899999999999</c:v>
                </c:pt>
                <c:pt idx="140">
                  <c:v>1261.47</c:v>
                </c:pt>
                <c:pt idx="141">
                  <c:v>1271.77</c:v>
                </c:pt>
                <c:pt idx="142">
                  <c:v>1286.1599999999999</c:v>
                </c:pt>
                <c:pt idx="143">
                  <c:v>1306.31</c:v>
                </c:pt>
                <c:pt idx="144">
                  <c:v>1333.48</c:v>
                </c:pt>
                <c:pt idx="145">
                  <c:v>1370.21</c:v>
                </c:pt>
                <c:pt idx="146">
                  <c:v>1418.1499999999999</c:v>
                </c:pt>
                <c:pt idx="147">
                  <c:v>1480.6299999999999</c:v>
                </c:pt>
                <c:pt idx="148">
                  <c:v>1559.27</c:v>
                </c:pt>
                <c:pt idx="149">
                  <c:v>1657.71</c:v>
                </c:pt>
                <c:pt idx="150">
                  <c:v>1776.85</c:v>
                </c:pt>
                <c:pt idx="151">
                  <c:v>1919.49</c:v>
                </c:pt>
                <c:pt idx="152">
                  <c:v>2084.44</c:v>
                </c:pt>
                <c:pt idx="153">
                  <c:v>2271.66</c:v>
                </c:pt>
                <c:pt idx="154">
                  <c:v>2476.4699999999998</c:v>
                </c:pt>
                <c:pt idx="155">
                  <c:v>2693.77</c:v>
                </c:pt>
                <c:pt idx="156">
                  <c:v>2914.7</c:v>
                </c:pt>
                <c:pt idx="157">
                  <c:v>3128.34</c:v>
                </c:pt>
                <c:pt idx="158">
                  <c:v>3323.19</c:v>
                </c:pt>
                <c:pt idx="159">
                  <c:v>3484.84</c:v>
                </c:pt>
                <c:pt idx="160">
                  <c:v>3603.72</c:v>
                </c:pt>
                <c:pt idx="161">
                  <c:v>3667.64</c:v>
                </c:pt>
                <c:pt idx="162">
                  <c:v>3674.4500000000012</c:v>
                </c:pt>
                <c:pt idx="163">
                  <c:v>3620.24</c:v>
                </c:pt>
                <c:pt idx="164">
                  <c:v>3512.4700000000012</c:v>
                </c:pt>
                <c:pt idx="165">
                  <c:v>3356.77</c:v>
                </c:pt>
                <c:pt idx="166">
                  <c:v>3166.82</c:v>
                </c:pt>
                <c:pt idx="167">
                  <c:v>2953.8300000000022</c:v>
                </c:pt>
                <c:pt idx="168">
                  <c:v>2731.3100000000022</c:v>
                </c:pt>
                <c:pt idx="169">
                  <c:v>2510.3000000000002</c:v>
                </c:pt>
                <c:pt idx="170">
                  <c:v>2299.5700000000002</c:v>
                </c:pt>
                <c:pt idx="171">
                  <c:v>2106.3900000000012</c:v>
                </c:pt>
                <c:pt idx="172">
                  <c:v>1933.84</c:v>
                </c:pt>
                <c:pt idx="173">
                  <c:v>1784.94</c:v>
                </c:pt>
                <c:pt idx="174">
                  <c:v>1658.58</c:v>
                </c:pt>
                <c:pt idx="175">
                  <c:v>1554.74</c:v>
                </c:pt>
                <c:pt idx="176">
                  <c:v>1470.33</c:v>
                </c:pt>
                <c:pt idx="177">
                  <c:v>1403.84</c:v>
                </c:pt>
                <c:pt idx="178">
                  <c:v>1351.79</c:v>
                </c:pt>
                <c:pt idx="179">
                  <c:v>1312.25</c:v>
                </c:pt>
                <c:pt idx="180">
                  <c:v>1282.3599999999999</c:v>
                </c:pt>
                <c:pt idx="181">
                  <c:v>1260.42</c:v>
                </c:pt>
                <c:pt idx="182">
                  <c:v>1244.3399999999999</c:v>
                </c:pt>
                <c:pt idx="183">
                  <c:v>1232.92</c:v>
                </c:pt>
                <c:pt idx="184">
                  <c:v>1224.79</c:v>
                </c:pt>
                <c:pt idx="185">
                  <c:v>1219.21</c:v>
                </c:pt>
                <c:pt idx="186">
                  <c:v>1215.3699999999999</c:v>
                </c:pt>
                <c:pt idx="187">
                  <c:v>1212.79</c:v>
                </c:pt>
                <c:pt idx="188">
                  <c:v>1211.07</c:v>
                </c:pt>
                <c:pt idx="189">
                  <c:v>1209.94</c:v>
                </c:pt>
                <c:pt idx="190">
                  <c:v>1209.1799999999998</c:v>
                </c:pt>
                <c:pt idx="191">
                  <c:v>1208.71</c:v>
                </c:pt>
                <c:pt idx="192">
                  <c:v>1208.4000000000001</c:v>
                </c:pt>
                <c:pt idx="193">
                  <c:v>1208.22</c:v>
                </c:pt>
                <c:pt idx="194">
                  <c:v>1208.1099999999999</c:v>
                </c:pt>
                <c:pt idx="195">
                  <c:v>1208.02</c:v>
                </c:pt>
                <c:pt idx="196">
                  <c:v>1207.97</c:v>
                </c:pt>
                <c:pt idx="197">
                  <c:v>1207.94</c:v>
                </c:pt>
                <c:pt idx="198">
                  <c:v>1207.9000000000001</c:v>
                </c:pt>
                <c:pt idx="199">
                  <c:v>1207.87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2"/>
          <c:order val="2"/>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F$7:$F$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7</c:v>
                </c:pt>
                <c:pt idx="105">
                  <c:v>1243.3699999999999</c:v>
                </c:pt>
                <c:pt idx="106">
                  <c:v>1244.0999999999999</c:v>
                </c:pt>
                <c:pt idx="107">
                  <c:v>1250.71</c:v>
                </c:pt>
                <c:pt idx="108">
                  <c:v>1265.01</c:v>
                </c:pt>
                <c:pt idx="109">
                  <c:v>1257.33</c:v>
                </c:pt>
                <c:pt idx="110">
                  <c:v>1275.6799999999998</c:v>
                </c:pt>
                <c:pt idx="111">
                  <c:v>1225.48</c:v>
                </c:pt>
                <c:pt idx="112">
                  <c:v>1240.93</c:v>
                </c:pt>
                <c:pt idx="113">
                  <c:v>1240.99</c:v>
                </c:pt>
                <c:pt idx="114">
                  <c:v>1241.0899999999999</c:v>
                </c:pt>
                <c:pt idx="115">
                  <c:v>1241.27</c:v>
                </c:pt>
                <c:pt idx="116">
                  <c:v>1241.52</c:v>
                </c:pt>
                <c:pt idx="117">
                  <c:v>1241.92</c:v>
                </c:pt>
                <c:pt idx="118">
                  <c:v>1242.52</c:v>
                </c:pt>
                <c:pt idx="119">
                  <c:v>1243.3899999999999</c:v>
                </c:pt>
                <c:pt idx="120">
                  <c:v>1244.5999999999999</c:v>
                </c:pt>
                <c:pt idx="121">
                  <c:v>1246.3</c:v>
                </c:pt>
                <c:pt idx="122">
                  <c:v>1248.5999999999999</c:v>
                </c:pt>
                <c:pt idx="123">
                  <c:v>1251.72</c:v>
                </c:pt>
                <c:pt idx="124">
                  <c:v>1255.81</c:v>
                </c:pt>
                <c:pt idx="125">
                  <c:v>1261.1599999999999</c:v>
                </c:pt>
                <c:pt idx="126">
                  <c:v>1267.96</c:v>
                </c:pt>
                <c:pt idx="127">
                  <c:v>1276.51</c:v>
                </c:pt>
                <c:pt idx="128">
                  <c:v>1286.94</c:v>
                </c:pt>
                <c:pt idx="129">
                  <c:v>1299.48</c:v>
                </c:pt>
                <c:pt idx="130">
                  <c:v>1314.1299999999999</c:v>
                </c:pt>
                <c:pt idx="131">
                  <c:v>1330.9</c:v>
                </c:pt>
                <c:pt idx="132">
                  <c:v>1349.46</c:v>
                </c:pt>
                <c:pt idx="133">
                  <c:v>1369.3899999999999</c:v>
                </c:pt>
                <c:pt idx="134">
                  <c:v>1389.96</c:v>
                </c:pt>
                <c:pt idx="135">
                  <c:v>1410.1799999999998</c:v>
                </c:pt>
                <c:pt idx="136">
                  <c:v>1429.02</c:v>
                </c:pt>
                <c:pt idx="137">
                  <c:v>1445.1599999999999</c:v>
                </c:pt>
                <c:pt idx="138">
                  <c:v>1457.6499999999999</c:v>
                </c:pt>
                <c:pt idx="139">
                  <c:v>1465.3</c:v>
                </c:pt>
                <c:pt idx="140">
                  <c:v>1467.7</c:v>
                </c:pt>
                <c:pt idx="141">
                  <c:v>1464.42</c:v>
                </c:pt>
                <c:pt idx="142">
                  <c:v>1455.96</c:v>
                </c:pt>
                <c:pt idx="143">
                  <c:v>1442.74</c:v>
                </c:pt>
                <c:pt idx="144">
                  <c:v>1425.93</c:v>
                </c:pt>
                <c:pt idx="145">
                  <c:v>1406.54</c:v>
                </c:pt>
                <c:pt idx="146">
                  <c:v>1385.8899999999999</c:v>
                </c:pt>
                <c:pt idx="147">
                  <c:v>1365.02</c:v>
                </c:pt>
                <c:pt idx="148">
                  <c:v>1344.82</c:v>
                </c:pt>
                <c:pt idx="149">
                  <c:v>1325.97</c:v>
                </c:pt>
                <c:pt idx="150">
                  <c:v>1308.8699999999999</c:v>
                </c:pt>
                <c:pt idx="151">
                  <c:v>1293.8499999999999</c:v>
                </c:pt>
                <c:pt idx="152">
                  <c:v>1280.81</c:v>
                </c:pt>
                <c:pt idx="153">
                  <c:v>1269.79</c:v>
                </c:pt>
                <c:pt idx="154">
                  <c:v>1260.49</c:v>
                </c:pt>
                <c:pt idx="155">
                  <c:v>1252.75</c:v>
                </c:pt>
                <c:pt idx="156">
                  <c:v>1246.25</c:v>
                </c:pt>
                <c:pt idx="157">
                  <c:v>1240.81</c:v>
                </c:pt>
                <c:pt idx="158">
                  <c:v>1236.21</c:v>
                </c:pt>
                <c:pt idx="159">
                  <c:v>1232.29</c:v>
                </c:pt>
                <c:pt idx="160">
                  <c:v>1228.93</c:v>
                </c:pt>
                <c:pt idx="161">
                  <c:v>1225.98</c:v>
                </c:pt>
                <c:pt idx="162">
                  <c:v>1223.3599999999999</c:v>
                </c:pt>
                <c:pt idx="163">
                  <c:v>1221.07</c:v>
                </c:pt>
                <c:pt idx="164">
                  <c:v>1219.04</c:v>
                </c:pt>
                <c:pt idx="165">
                  <c:v>1217.23</c:v>
                </c:pt>
                <c:pt idx="166">
                  <c:v>1215.6499999999999</c:v>
                </c:pt>
                <c:pt idx="167">
                  <c:v>1214.27</c:v>
                </c:pt>
                <c:pt idx="168">
                  <c:v>1213.1099999999999</c:v>
                </c:pt>
                <c:pt idx="169">
                  <c:v>1212.1199999999999</c:v>
                </c:pt>
                <c:pt idx="170">
                  <c:v>1211.32</c:v>
                </c:pt>
                <c:pt idx="171">
                  <c:v>1210.6399999999999</c:v>
                </c:pt>
                <c:pt idx="172">
                  <c:v>1210.1199999999999</c:v>
                </c:pt>
                <c:pt idx="173">
                  <c:v>1209.6899999999998</c:v>
                </c:pt>
                <c:pt idx="174">
                  <c:v>1209.3399999999999</c:v>
                </c:pt>
                <c:pt idx="175">
                  <c:v>1209.06</c:v>
                </c:pt>
                <c:pt idx="176">
                  <c:v>1208.8399999999999</c:v>
                </c:pt>
                <c:pt idx="177">
                  <c:v>1208.7</c:v>
                </c:pt>
                <c:pt idx="178">
                  <c:v>1208.5899999999999</c:v>
                </c:pt>
                <c:pt idx="179">
                  <c:v>1208.48</c:v>
                </c:pt>
                <c:pt idx="180">
                  <c:v>1208.4100000000001</c:v>
                </c:pt>
                <c:pt idx="181">
                  <c:v>1208.3399999999999</c:v>
                </c:pt>
                <c:pt idx="182">
                  <c:v>1208.29</c:v>
                </c:pt>
                <c:pt idx="183">
                  <c:v>1208.23</c:v>
                </c:pt>
                <c:pt idx="184">
                  <c:v>1208.1699999999998</c:v>
                </c:pt>
                <c:pt idx="185">
                  <c:v>1208.1499999999999</c:v>
                </c:pt>
                <c:pt idx="186">
                  <c:v>1208.1299999999999</c:v>
                </c:pt>
                <c:pt idx="187">
                  <c:v>1208.0999999999999</c:v>
                </c:pt>
                <c:pt idx="188">
                  <c:v>1208.0899999999999</c:v>
                </c:pt>
                <c:pt idx="189">
                  <c:v>1208.06</c:v>
                </c:pt>
                <c:pt idx="190">
                  <c:v>1208.02</c:v>
                </c:pt>
                <c:pt idx="191">
                  <c:v>1208</c:v>
                </c:pt>
                <c:pt idx="192">
                  <c:v>1207.98</c:v>
                </c:pt>
                <c:pt idx="193">
                  <c:v>1207.97</c:v>
                </c:pt>
                <c:pt idx="194">
                  <c:v>1207.96</c:v>
                </c:pt>
                <c:pt idx="195">
                  <c:v>1207.93</c:v>
                </c:pt>
                <c:pt idx="196">
                  <c:v>1207.93</c:v>
                </c:pt>
                <c:pt idx="197">
                  <c:v>1207.9100000000001</c:v>
                </c:pt>
                <c:pt idx="198">
                  <c:v>1207.8899999999999</c:v>
                </c:pt>
                <c:pt idx="199">
                  <c:v>1207.86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3"/>
          <c:order val="3"/>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G$7:$G$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6</c:v>
                </c:pt>
                <c:pt idx="105">
                  <c:v>1243.3599999999999</c:v>
                </c:pt>
                <c:pt idx="106">
                  <c:v>1244.0999999999999</c:v>
                </c:pt>
                <c:pt idx="107">
                  <c:v>1250.7</c:v>
                </c:pt>
                <c:pt idx="108">
                  <c:v>1265</c:v>
                </c:pt>
                <c:pt idx="109">
                  <c:v>1257.3</c:v>
                </c:pt>
                <c:pt idx="110">
                  <c:v>1275.6299999999999</c:v>
                </c:pt>
                <c:pt idx="111">
                  <c:v>1225.4000000000001</c:v>
                </c:pt>
                <c:pt idx="112">
                  <c:v>1240.8</c:v>
                </c:pt>
                <c:pt idx="113">
                  <c:v>1240.78</c:v>
                </c:pt>
                <c:pt idx="114">
                  <c:v>1240.76</c:v>
                </c:pt>
                <c:pt idx="115">
                  <c:v>1240.75</c:v>
                </c:pt>
                <c:pt idx="116">
                  <c:v>1240.72</c:v>
                </c:pt>
                <c:pt idx="117">
                  <c:v>1240.7</c:v>
                </c:pt>
                <c:pt idx="118">
                  <c:v>1240.7</c:v>
                </c:pt>
                <c:pt idx="119">
                  <c:v>1240.6899999999998</c:v>
                </c:pt>
                <c:pt idx="120">
                  <c:v>1240.6899999999998</c:v>
                </c:pt>
                <c:pt idx="121">
                  <c:v>1240.6899999999998</c:v>
                </c:pt>
                <c:pt idx="122">
                  <c:v>1240.6699999999998</c:v>
                </c:pt>
                <c:pt idx="123">
                  <c:v>1240.6599999999999</c:v>
                </c:pt>
                <c:pt idx="124">
                  <c:v>1240.6399999999999</c:v>
                </c:pt>
                <c:pt idx="125">
                  <c:v>1240.6199999999999</c:v>
                </c:pt>
                <c:pt idx="126">
                  <c:v>1240.5999999999999</c:v>
                </c:pt>
                <c:pt idx="127">
                  <c:v>1240.5899999999999</c:v>
                </c:pt>
                <c:pt idx="128">
                  <c:v>1240.55</c:v>
                </c:pt>
                <c:pt idx="129">
                  <c:v>1240.49</c:v>
                </c:pt>
                <c:pt idx="130">
                  <c:v>1240.43</c:v>
                </c:pt>
                <c:pt idx="131">
                  <c:v>1240.3599999999999</c:v>
                </c:pt>
                <c:pt idx="132">
                  <c:v>1240.29</c:v>
                </c:pt>
                <c:pt idx="133">
                  <c:v>1240.21</c:v>
                </c:pt>
                <c:pt idx="134">
                  <c:v>1240.1399999999999</c:v>
                </c:pt>
                <c:pt idx="135">
                  <c:v>1240.02</c:v>
                </c:pt>
                <c:pt idx="136">
                  <c:v>1239.8899999999999</c:v>
                </c:pt>
                <c:pt idx="137">
                  <c:v>1239.72</c:v>
                </c:pt>
                <c:pt idx="138">
                  <c:v>1239.56</c:v>
                </c:pt>
                <c:pt idx="139">
                  <c:v>1239.3799999999999</c:v>
                </c:pt>
                <c:pt idx="140">
                  <c:v>1239.1799999999998</c:v>
                </c:pt>
                <c:pt idx="141">
                  <c:v>1238.98</c:v>
                </c:pt>
                <c:pt idx="142">
                  <c:v>1238.8</c:v>
                </c:pt>
                <c:pt idx="143">
                  <c:v>1238.5999999999999</c:v>
                </c:pt>
                <c:pt idx="144">
                  <c:v>1238.3799999999999</c:v>
                </c:pt>
                <c:pt idx="145">
                  <c:v>1238.1299999999999</c:v>
                </c:pt>
                <c:pt idx="146">
                  <c:v>1237.8899999999999</c:v>
                </c:pt>
                <c:pt idx="147">
                  <c:v>1237.6399999999999</c:v>
                </c:pt>
                <c:pt idx="148">
                  <c:v>1237.3499999999999</c:v>
                </c:pt>
                <c:pt idx="149">
                  <c:v>1236.99</c:v>
                </c:pt>
                <c:pt idx="150">
                  <c:v>1236.56</c:v>
                </c:pt>
                <c:pt idx="151">
                  <c:v>1236.05</c:v>
                </c:pt>
                <c:pt idx="152">
                  <c:v>1235.43</c:v>
                </c:pt>
                <c:pt idx="153">
                  <c:v>1234.6899999999998</c:v>
                </c:pt>
                <c:pt idx="154">
                  <c:v>1233.81</c:v>
                </c:pt>
                <c:pt idx="155">
                  <c:v>1232.73</c:v>
                </c:pt>
                <c:pt idx="156">
                  <c:v>1231.49</c:v>
                </c:pt>
                <c:pt idx="157">
                  <c:v>1230.06</c:v>
                </c:pt>
                <c:pt idx="158">
                  <c:v>1228.51</c:v>
                </c:pt>
                <c:pt idx="159">
                  <c:v>1226.8499999999999</c:v>
                </c:pt>
                <c:pt idx="160">
                  <c:v>1225.1399999999999</c:v>
                </c:pt>
                <c:pt idx="161">
                  <c:v>1223.3799999999999</c:v>
                </c:pt>
                <c:pt idx="162">
                  <c:v>1221.5999999999999</c:v>
                </c:pt>
                <c:pt idx="163">
                  <c:v>1219.8899999999999</c:v>
                </c:pt>
                <c:pt idx="164">
                  <c:v>1218.26</c:v>
                </c:pt>
                <c:pt idx="165">
                  <c:v>1216.72</c:v>
                </c:pt>
                <c:pt idx="166">
                  <c:v>1215.33</c:v>
                </c:pt>
                <c:pt idx="167">
                  <c:v>1214.07</c:v>
                </c:pt>
                <c:pt idx="168">
                  <c:v>1212.98</c:v>
                </c:pt>
                <c:pt idx="169">
                  <c:v>1212.04</c:v>
                </c:pt>
                <c:pt idx="170">
                  <c:v>1211.27</c:v>
                </c:pt>
                <c:pt idx="171">
                  <c:v>1210.6199999999999</c:v>
                </c:pt>
                <c:pt idx="172">
                  <c:v>1210.0999999999999</c:v>
                </c:pt>
                <c:pt idx="173">
                  <c:v>1209.6799999999998</c:v>
                </c:pt>
                <c:pt idx="174">
                  <c:v>1209.33</c:v>
                </c:pt>
                <c:pt idx="175">
                  <c:v>1209.06</c:v>
                </c:pt>
                <c:pt idx="176">
                  <c:v>1208.8399999999999</c:v>
                </c:pt>
                <c:pt idx="177">
                  <c:v>1208.7</c:v>
                </c:pt>
                <c:pt idx="178">
                  <c:v>1208.5899999999999</c:v>
                </c:pt>
                <c:pt idx="179">
                  <c:v>1208.48</c:v>
                </c:pt>
                <c:pt idx="180">
                  <c:v>1208.4100000000001</c:v>
                </c:pt>
                <c:pt idx="181">
                  <c:v>1208.3399999999999</c:v>
                </c:pt>
                <c:pt idx="182">
                  <c:v>1208.29</c:v>
                </c:pt>
                <c:pt idx="183">
                  <c:v>1208.23</c:v>
                </c:pt>
                <c:pt idx="184">
                  <c:v>1208.1699999999998</c:v>
                </c:pt>
                <c:pt idx="185">
                  <c:v>1208.1499999999999</c:v>
                </c:pt>
                <c:pt idx="186">
                  <c:v>1208.1299999999999</c:v>
                </c:pt>
                <c:pt idx="187">
                  <c:v>1208.0999999999999</c:v>
                </c:pt>
                <c:pt idx="188">
                  <c:v>1208.0899999999999</c:v>
                </c:pt>
                <c:pt idx="189">
                  <c:v>1208.06</c:v>
                </c:pt>
                <c:pt idx="190">
                  <c:v>1208.02</c:v>
                </c:pt>
                <c:pt idx="191">
                  <c:v>1208</c:v>
                </c:pt>
                <c:pt idx="192">
                  <c:v>1207.98</c:v>
                </c:pt>
                <c:pt idx="193">
                  <c:v>1207.97</c:v>
                </c:pt>
                <c:pt idx="194">
                  <c:v>1207.96</c:v>
                </c:pt>
                <c:pt idx="195">
                  <c:v>1207.93</c:v>
                </c:pt>
                <c:pt idx="196">
                  <c:v>1207.93</c:v>
                </c:pt>
                <c:pt idx="197">
                  <c:v>1207.9100000000001</c:v>
                </c:pt>
                <c:pt idx="198">
                  <c:v>1207.8899999999999</c:v>
                </c:pt>
                <c:pt idx="199">
                  <c:v>1207.86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ser>
          <c:idx val="4"/>
          <c:order val="4"/>
          <c:spPr>
            <a:ln w="3810">
              <a:solidFill>
                <a:schemeClr val="tx1"/>
              </a:solidFill>
            </a:ln>
          </c:spPr>
          <c:marker>
            <c:symbol val="none"/>
          </c:marker>
          <c:xVal>
            <c:numRef>
              <c:f>'N 1s'!$C$7:$C$227</c:f>
              <c:numCache>
                <c:formatCode>General</c:formatCode>
                <c:ptCount val="221"/>
                <c:pt idx="0">
                  <c:v>416.03799999999899</c:v>
                </c:pt>
                <c:pt idx="1">
                  <c:v>415.93799999999823</c:v>
                </c:pt>
                <c:pt idx="2">
                  <c:v>415.83799999999923</c:v>
                </c:pt>
                <c:pt idx="3">
                  <c:v>415.73799999999869</c:v>
                </c:pt>
                <c:pt idx="4">
                  <c:v>415.63799999999969</c:v>
                </c:pt>
                <c:pt idx="5">
                  <c:v>415.53799999999899</c:v>
                </c:pt>
                <c:pt idx="6">
                  <c:v>415.43799999999823</c:v>
                </c:pt>
                <c:pt idx="7">
                  <c:v>415.33799999999923</c:v>
                </c:pt>
                <c:pt idx="8">
                  <c:v>415.23799999999869</c:v>
                </c:pt>
                <c:pt idx="9">
                  <c:v>415.13799999999969</c:v>
                </c:pt>
                <c:pt idx="10">
                  <c:v>415.03799999999899</c:v>
                </c:pt>
                <c:pt idx="11">
                  <c:v>414.93799999999823</c:v>
                </c:pt>
                <c:pt idx="12">
                  <c:v>414.83799999999923</c:v>
                </c:pt>
                <c:pt idx="13">
                  <c:v>414.73799999999869</c:v>
                </c:pt>
                <c:pt idx="14">
                  <c:v>414.63799999999969</c:v>
                </c:pt>
                <c:pt idx="15">
                  <c:v>414.53799999999899</c:v>
                </c:pt>
                <c:pt idx="16">
                  <c:v>414.43799999999823</c:v>
                </c:pt>
                <c:pt idx="17">
                  <c:v>414.33799999999923</c:v>
                </c:pt>
                <c:pt idx="18">
                  <c:v>414.23799999999869</c:v>
                </c:pt>
                <c:pt idx="19">
                  <c:v>414.13799999999969</c:v>
                </c:pt>
                <c:pt idx="20">
                  <c:v>414.03799999999899</c:v>
                </c:pt>
                <c:pt idx="21">
                  <c:v>413.93799999999823</c:v>
                </c:pt>
                <c:pt idx="22">
                  <c:v>413.83799999999923</c:v>
                </c:pt>
                <c:pt idx="23">
                  <c:v>413.73799999999869</c:v>
                </c:pt>
                <c:pt idx="24">
                  <c:v>413.63799999999969</c:v>
                </c:pt>
                <c:pt idx="25">
                  <c:v>413.53799999999899</c:v>
                </c:pt>
                <c:pt idx="26">
                  <c:v>413.43799999999823</c:v>
                </c:pt>
                <c:pt idx="27">
                  <c:v>413.33799999999923</c:v>
                </c:pt>
                <c:pt idx="28">
                  <c:v>413.23799999999869</c:v>
                </c:pt>
                <c:pt idx="29">
                  <c:v>413.13799999999969</c:v>
                </c:pt>
                <c:pt idx="30">
                  <c:v>413.03799999999899</c:v>
                </c:pt>
                <c:pt idx="31">
                  <c:v>412.93799999999823</c:v>
                </c:pt>
                <c:pt idx="32">
                  <c:v>412.83799999999923</c:v>
                </c:pt>
                <c:pt idx="33">
                  <c:v>412.73799999999869</c:v>
                </c:pt>
                <c:pt idx="34">
                  <c:v>412.63799999999969</c:v>
                </c:pt>
                <c:pt idx="35">
                  <c:v>412.53799999999899</c:v>
                </c:pt>
                <c:pt idx="36">
                  <c:v>412.43799999999823</c:v>
                </c:pt>
                <c:pt idx="37">
                  <c:v>412.33799999999923</c:v>
                </c:pt>
                <c:pt idx="38">
                  <c:v>412.23799999999869</c:v>
                </c:pt>
                <c:pt idx="39">
                  <c:v>412.13799999999969</c:v>
                </c:pt>
                <c:pt idx="40">
                  <c:v>412.03799999999899</c:v>
                </c:pt>
                <c:pt idx="41">
                  <c:v>411.93799999999823</c:v>
                </c:pt>
                <c:pt idx="42">
                  <c:v>411.83799999999923</c:v>
                </c:pt>
                <c:pt idx="43">
                  <c:v>411.73799999999869</c:v>
                </c:pt>
                <c:pt idx="44">
                  <c:v>411.63799999999969</c:v>
                </c:pt>
                <c:pt idx="45">
                  <c:v>411.53799999999899</c:v>
                </c:pt>
                <c:pt idx="46">
                  <c:v>411.43799999999823</c:v>
                </c:pt>
                <c:pt idx="47">
                  <c:v>411.33799999999923</c:v>
                </c:pt>
                <c:pt idx="48">
                  <c:v>411.23799999999869</c:v>
                </c:pt>
                <c:pt idx="49">
                  <c:v>411.13799999999969</c:v>
                </c:pt>
                <c:pt idx="50">
                  <c:v>411.03799999999899</c:v>
                </c:pt>
                <c:pt idx="51">
                  <c:v>410.93799999999823</c:v>
                </c:pt>
                <c:pt idx="52">
                  <c:v>410.83799999999923</c:v>
                </c:pt>
                <c:pt idx="53">
                  <c:v>410.73799999999869</c:v>
                </c:pt>
                <c:pt idx="54">
                  <c:v>410.63799999999969</c:v>
                </c:pt>
                <c:pt idx="55">
                  <c:v>410.53799999999899</c:v>
                </c:pt>
                <c:pt idx="56">
                  <c:v>410.43799999999823</c:v>
                </c:pt>
                <c:pt idx="57">
                  <c:v>410.33799999999923</c:v>
                </c:pt>
                <c:pt idx="58">
                  <c:v>410.23799999999869</c:v>
                </c:pt>
                <c:pt idx="59">
                  <c:v>410.13799999999969</c:v>
                </c:pt>
                <c:pt idx="60">
                  <c:v>410.03799999999899</c:v>
                </c:pt>
                <c:pt idx="61">
                  <c:v>409.93799999999823</c:v>
                </c:pt>
                <c:pt idx="62">
                  <c:v>409.83799999999923</c:v>
                </c:pt>
                <c:pt idx="63">
                  <c:v>409.73799999999869</c:v>
                </c:pt>
                <c:pt idx="64">
                  <c:v>409.63799999999969</c:v>
                </c:pt>
                <c:pt idx="65">
                  <c:v>409.53799999999899</c:v>
                </c:pt>
                <c:pt idx="66">
                  <c:v>409.43799999999823</c:v>
                </c:pt>
                <c:pt idx="67">
                  <c:v>409.33799999999923</c:v>
                </c:pt>
                <c:pt idx="68">
                  <c:v>409.23799999999869</c:v>
                </c:pt>
                <c:pt idx="69">
                  <c:v>409.13799999999969</c:v>
                </c:pt>
                <c:pt idx="70">
                  <c:v>409.03799999999899</c:v>
                </c:pt>
                <c:pt idx="71">
                  <c:v>408.93799999999823</c:v>
                </c:pt>
                <c:pt idx="72">
                  <c:v>408.83799999999923</c:v>
                </c:pt>
                <c:pt idx="73">
                  <c:v>408.73799999999869</c:v>
                </c:pt>
                <c:pt idx="74">
                  <c:v>408.63799999999969</c:v>
                </c:pt>
                <c:pt idx="75">
                  <c:v>408.53799999999899</c:v>
                </c:pt>
                <c:pt idx="76">
                  <c:v>408.43799999999823</c:v>
                </c:pt>
                <c:pt idx="77">
                  <c:v>408.33799999999923</c:v>
                </c:pt>
                <c:pt idx="78">
                  <c:v>408.23799999999869</c:v>
                </c:pt>
                <c:pt idx="79">
                  <c:v>408.13799999999969</c:v>
                </c:pt>
                <c:pt idx="80">
                  <c:v>408.03799999999899</c:v>
                </c:pt>
                <c:pt idx="81">
                  <c:v>407.93799999999823</c:v>
                </c:pt>
                <c:pt idx="82">
                  <c:v>407.83799999999923</c:v>
                </c:pt>
                <c:pt idx="83">
                  <c:v>407.73799999999869</c:v>
                </c:pt>
                <c:pt idx="84">
                  <c:v>407.63799999999969</c:v>
                </c:pt>
                <c:pt idx="85">
                  <c:v>407.53799999999899</c:v>
                </c:pt>
                <c:pt idx="86">
                  <c:v>407.43799999999823</c:v>
                </c:pt>
                <c:pt idx="87">
                  <c:v>407.33799999999923</c:v>
                </c:pt>
                <c:pt idx="88">
                  <c:v>407.23799999999869</c:v>
                </c:pt>
                <c:pt idx="89">
                  <c:v>407.13799999999969</c:v>
                </c:pt>
                <c:pt idx="90">
                  <c:v>407.03799999999899</c:v>
                </c:pt>
                <c:pt idx="91">
                  <c:v>406.93799999999823</c:v>
                </c:pt>
                <c:pt idx="92">
                  <c:v>406.83799999999923</c:v>
                </c:pt>
                <c:pt idx="93">
                  <c:v>406.73799999999869</c:v>
                </c:pt>
                <c:pt idx="94">
                  <c:v>406.63799999999969</c:v>
                </c:pt>
                <c:pt idx="95">
                  <c:v>406.53799999999899</c:v>
                </c:pt>
                <c:pt idx="96">
                  <c:v>406.43799999999823</c:v>
                </c:pt>
                <c:pt idx="97">
                  <c:v>406.33799999999923</c:v>
                </c:pt>
                <c:pt idx="98">
                  <c:v>406.23799999999869</c:v>
                </c:pt>
                <c:pt idx="99">
                  <c:v>406.13799999999969</c:v>
                </c:pt>
                <c:pt idx="100">
                  <c:v>406.03799999999899</c:v>
                </c:pt>
                <c:pt idx="101">
                  <c:v>405.93799999999823</c:v>
                </c:pt>
                <c:pt idx="102">
                  <c:v>405.83799999999923</c:v>
                </c:pt>
                <c:pt idx="103">
                  <c:v>405.73799999999869</c:v>
                </c:pt>
                <c:pt idx="104">
                  <c:v>405.63799999999969</c:v>
                </c:pt>
                <c:pt idx="105">
                  <c:v>405.53799999999899</c:v>
                </c:pt>
                <c:pt idx="106">
                  <c:v>405.43799999999823</c:v>
                </c:pt>
                <c:pt idx="107">
                  <c:v>405.33799999999923</c:v>
                </c:pt>
                <c:pt idx="108">
                  <c:v>405.23799999999869</c:v>
                </c:pt>
                <c:pt idx="109">
                  <c:v>405.13799999999969</c:v>
                </c:pt>
                <c:pt idx="110">
                  <c:v>405.03799999999899</c:v>
                </c:pt>
                <c:pt idx="111">
                  <c:v>404.93799999999823</c:v>
                </c:pt>
                <c:pt idx="112">
                  <c:v>404.83799999999923</c:v>
                </c:pt>
                <c:pt idx="113">
                  <c:v>404.73799999999869</c:v>
                </c:pt>
                <c:pt idx="114">
                  <c:v>404.63799999999969</c:v>
                </c:pt>
                <c:pt idx="115">
                  <c:v>404.53799999999899</c:v>
                </c:pt>
                <c:pt idx="116">
                  <c:v>404.43799999999823</c:v>
                </c:pt>
                <c:pt idx="117">
                  <c:v>404.33799999999923</c:v>
                </c:pt>
                <c:pt idx="118">
                  <c:v>404.23799999999869</c:v>
                </c:pt>
                <c:pt idx="119">
                  <c:v>404.13799999999969</c:v>
                </c:pt>
                <c:pt idx="120">
                  <c:v>404.03799999999899</c:v>
                </c:pt>
                <c:pt idx="121">
                  <c:v>403.93799999999823</c:v>
                </c:pt>
                <c:pt idx="122">
                  <c:v>403.83799999999923</c:v>
                </c:pt>
                <c:pt idx="123">
                  <c:v>403.73799999999869</c:v>
                </c:pt>
                <c:pt idx="124">
                  <c:v>403.63799999999969</c:v>
                </c:pt>
                <c:pt idx="125">
                  <c:v>403.53799999999899</c:v>
                </c:pt>
                <c:pt idx="126">
                  <c:v>403.43799999999823</c:v>
                </c:pt>
                <c:pt idx="127">
                  <c:v>403.33799999999923</c:v>
                </c:pt>
                <c:pt idx="128">
                  <c:v>403.23799999999869</c:v>
                </c:pt>
                <c:pt idx="129">
                  <c:v>403.13799999999969</c:v>
                </c:pt>
                <c:pt idx="130">
                  <c:v>403.03799999999899</c:v>
                </c:pt>
                <c:pt idx="131">
                  <c:v>402.93799999999823</c:v>
                </c:pt>
                <c:pt idx="132">
                  <c:v>402.83799999999923</c:v>
                </c:pt>
                <c:pt idx="133">
                  <c:v>402.73799999999869</c:v>
                </c:pt>
                <c:pt idx="134">
                  <c:v>402.63799999999969</c:v>
                </c:pt>
                <c:pt idx="135">
                  <c:v>402.53799999999899</c:v>
                </c:pt>
                <c:pt idx="136">
                  <c:v>402.43799999999823</c:v>
                </c:pt>
                <c:pt idx="137">
                  <c:v>402.33799999999923</c:v>
                </c:pt>
                <c:pt idx="138">
                  <c:v>402.23799999999869</c:v>
                </c:pt>
                <c:pt idx="139">
                  <c:v>402.13799999999969</c:v>
                </c:pt>
                <c:pt idx="140">
                  <c:v>402.03799999999899</c:v>
                </c:pt>
                <c:pt idx="141">
                  <c:v>401.93799999999823</c:v>
                </c:pt>
                <c:pt idx="142">
                  <c:v>401.83799999999923</c:v>
                </c:pt>
                <c:pt idx="143">
                  <c:v>401.73799999999869</c:v>
                </c:pt>
                <c:pt idx="144">
                  <c:v>401.63799999999969</c:v>
                </c:pt>
                <c:pt idx="145">
                  <c:v>401.53799999999899</c:v>
                </c:pt>
                <c:pt idx="146">
                  <c:v>401.43799999999823</c:v>
                </c:pt>
                <c:pt idx="147">
                  <c:v>401.33799999999923</c:v>
                </c:pt>
                <c:pt idx="148">
                  <c:v>401.23799999999869</c:v>
                </c:pt>
                <c:pt idx="149">
                  <c:v>401.13799999999969</c:v>
                </c:pt>
                <c:pt idx="150">
                  <c:v>401.03799999999899</c:v>
                </c:pt>
                <c:pt idx="151">
                  <c:v>400.93799999999823</c:v>
                </c:pt>
                <c:pt idx="152">
                  <c:v>400.83799999999923</c:v>
                </c:pt>
                <c:pt idx="153">
                  <c:v>400.73799999999869</c:v>
                </c:pt>
                <c:pt idx="154">
                  <c:v>400.63799999999969</c:v>
                </c:pt>
                <c:pt idx="155">
                  <c:v>400.53799999999899</c:v>
                </c:pt>
                <c:pt idx="156">
                  <c:v>400.43799999999823</c:v>
                </c:pt>
                <c:pt idx="157">
                  <c:v>400.33799999999923</c:v>
                </c:pt>
                <c:pt idx="158">
                  <c:v>400.23799999999869</c:v>
                </c:pt>
                <c:pt idx="159">
                  <c:v>400.13799999999969</c:v>
                </c:pt>
                <c:pt idx="160">
                  <c:v>400.03799999999899</c:v>
                </c:pt>
                <c:pt idx="161">
                  <c:v>399.93799999999823</c:v>
                </c:pt>
                <c:pt idx="162">
                  <c:v>399.83799999999923</c:v>
                </c:pt>
                <c:pt idx="163">
                  <c:v>399.73799999999869</c:v>
                </c:pt>
                <c:pt idx="164">
                  <c:v>399.63799999999969</c:v>
                </c:pt>
                <c:pt idx="165">
                  <c:v>399.53799999999899</c:v>
                </c:pt>
                <c:pt idx="166">
                  <c:v>399.43799999999823</c:v>
                </c:pt>
                <c:pt idx="167">
                  <c:v>399.33799999999923</c:v>
                </c:pt>
                <c:pt idx="168">
                  <c:v>399.23799999999869</c:v>
                </c:pt>
                <c:pt idx="169">
                  <c:v>399.13799999999969</c:v>
                </c:pt>
                <c:pt idx="170">
                  <c:v>399.03799999999899</c:v>
                </c:pt>
                <c:pt idx="171">
                  <c:v>398.93799999999823</c:v>
                </c:pt>
                <c:pt idx="172">
                  <c:v>398.83799999999923</c:v>
                </c:pt>
                <c:pt idx="173">
                  <c:v>398.73799999999869</c:v>
                </c:pt>
                <c:pt idx="174">
                  <c:v>398.63799999999969</c:v>
                </c:pt>
                <c:pt idx="175">
                  <c:v>398.53799999999899</c:v>
                </c:pt>
                <c:pt idx="176">
                  <c:v>398.43799999999823</c:v>
                </c:pt>
                <c:pt idx="177">
                  <c:v>398.33799999999923</c:v>
                </c:pt>
                <c:pt idx="178">
                  <c:v>398.23799999999869</c:v>
                </c:pt>
                <c:pt idx="179">
                  <c:v>398.13799999999969</c:v>
                </c:pt>
                <c:pt idx="180">
                  <c:v>398.03799999999899</c:v>
                </c:pt>
                <c:pt idx="181">
                  <c:v>397.93799999999823</c:v>
                </c:pt>
                <c:pt idx="182">
                  <c:v>397.83799999999923</c:v>
                </c:pt>
                <c:pt idx="183">
                  <c:v>397.73799999999869</c:v>
                </c:pt>
                <c:pt idx="184">
                  <c:v>397.63799999999969</c:v>
                </c:pt>
                <c:pt idx="185">
                  <c:v>397.53799999999899</c:v>
                </c:pt>
                <c:pt idx="186">
                  <c:v>397.43799999999823</c:v>
                </c:pt>
                <c:pt idx="187">
                  <c:v>397.33799999999923</c:v>
                </c:pt>
                <c:pt idx="188">
                  <c:v>397.23799999999869</c:v>
                </c:pt>
                <c:pt idx="189">
                  <c:v>397.13799999999969</c:v>
                </c:pt>
                <c:pt idx="190">
                  <c:v>397.03799999999899</c:v>
                </c:pt>
                <c:pt idx="191">
                  <c:v>396.93799999999823</c:v>
                </c:pt>
                <c:pt idx="192">
                  <c:v>396.83799999999923</c:v>
                </c:pt>
                <c:pt idx="193">
                  <c:v>396.73799999999869</c:v>
                </c:pt>
                <c:pt idx="194">
                  <c:v>396.63799999999969</c:v>
                </c:pt>
                <c:pt idx="195">
                  <c:v>396.53799999999899</c:v>
                </c:pt>
                <c:pt idx="196">
                  <c:v>396.43799999999823</c:v>
                </c:pt>
                <c:pt idx="197">
                  <c:v>396.33799999999923</c:v>
                </c:pt>
                <c:pt idx="198">
                  <c:v>396.23799999999869</c:v>
                </c:pt>
                <c:pt idx="199">
                  <c:v>396.13799999999969</c:v>
                </c:pt>
                <c:pt idx="200">
                  <c:v>396.03799999999899</c:v>
                </c:pt>
                <c:pt idx="201">
                  <c:v>395.93799999999823</c:v>
                </c:pt>
                <c:pt idx="202">
                  <c:v>395.83799999999923</c:v>
                </c:pt>
                <c:pt idx="203">
                  <c:v>395.73799999999869</c:v>
                </c:pt>
                <c:pt idx="204">
                  <c:v>395.63799999999969</c:v>
                </c:pt>
                <c:pt idx="205">
                  <c:v>395.53799999999899</c:v>
                </c:pt>
                <c:pt idx="206">
                  <c:v>395.43799999999823</c:v>
                </c:pt>
                <c:pt idx="207">
                  <c:v>395.33799999999923</c:v>
                </c:pt>
                <c:pt idx="208">
                  <c:v>395.23799999999869</c:v>
                </c:pt>
                <c:pt idx="209">
                  <c:v>395.13799999999969</c:v>
                </c:pt>
                <c:pt idx="210">
                  <c:v>395.03799999999899</c:v>
                </c:pt>
                <c:pt idx="211">
                  <c:v>394.93799999999823</c:v>
                </c:pt>
                <c:pt idx="212">
                  <c:v>394.83799999999923</c:v>
                </c:pt>
                <c:pt idx="213">
                  <c:v>394.73799999999869</c:v>
                </c:pt>
                <c:pt idx="214">
                  <c:v>394.63799999999969</c:v>
                </c:pt>
                <c:pt idx="215">
                  <c:v>394.53799999999899</c:v>
                </c:pt>
                <c:pt idx="216">
                  <c:v>394.43799999999823</c:v>
                </c:pt>
                <c:pt idx="217">
                  <c:v>394.33799999999923</c:v>
                </c:pt>
                <c:pt idx="218">
                  <c:v>394.23799999999869</c:v>
                </c:pt>
                <c:pt idx="219">
                  <c:v>394.13799999999969</c:v>
                </c:pt>
                <c:pt idx="220">
                  <c:v>394.03799999999899</c:v>
                </c:pt>
              </c:numCache>
            </c:numRef>
          </c:xVal>
          <c:yVal>
            <c:numRef>
              <c:f>'N 1s'!$H$7:$H$227</c:f>
              <c:numCache>
                <c:formatCode>General</c:formatCode>
                <c:ptCount val="221"/>
                <c:pt idx="0">
                  <c:v>1385.6299999999999</c:v>
                </c:pt>
                <c:pt idx="1">
                  <c:v>1345.6599999999999</c:v>
                </c:pt>
                <c:pt idx="2">
                  <c:v>1311.93</c:v>
                </c:pt>
                <c:pt idx="3">
                  <c:v>1390.4</c:v>
                </c:pt>
                <c:pt idx="4">
                  <c:v>1353.73</c:v>
                </c:pt>
                <c:pt idx="5">
                  <c:v>1388.56</c:v>
                </c:pt>
                <c:pt idx="6">
                  <c:v>1368.76</c:v>
                </c:pt>
                <c:pt idx="7">
                  <c:v>1421.56</c:v>
                </c:pt>
                <c:pt idx="8">
                  <c:v>1384.9</c:v>
                </c:pt>
                <c:pt idx="9">
                  <c:v>1379.4</c:v>
                </c:pt>
                <c:pt idx="10">
                  <c:v>1357.4</c:v>
                </c:pt>
                <c:pt idx="11">
                  <c:v>1343.83</c:v>
                </c:pt>
                <c:pt idx="12">
                  <c:v>1359.23</c:v>
                </c:pt>
                <c:pt idx="13">
                  <c:v>1353.36</c:v>
                </c:pt>
                <c:pt idx="14">
                  <c:v>1353.73</c:v>
                </c:pt>
                <c:pt idx="15">
                  <c:v>1416.06</c:v>
                </c:pt>
                <c:pt idx="16">
                  <c:v>1351.53</c:v>
                </c:pt>
                <c:pt idx="17">
                  <c:v>1349.7</c:v>
                </c:pt>
                <c:pt idx="18">
                  <c:v>1398.46</c:v>
                </c:pt>
                <c:pt idx="19">
                  <c:v>1362.1599999999999</c:v>
                </c:pt>
                <c:pt idx="20">
                  <c:v>1369.86</c:v>
                </c:pt>
                <c:pt idx="21">
                  <c:v>1378.6599999999999</c:v>
                </c:pt>
                <c:pt idx="22">
                  <c:v>1357.4</c:v>
                </c:pt>
                <c:pt idx="23">
                  <c:v>1350.06</c:v>
                </c:pt>
                <c:pt idx="24">
                  <c:v>1341.26</c:v>
                </c:pt>
                <c:pt idx="25">
                  <c:v>1349.33</c:v>
                </c:pt>
                <c:pt idx="26">
                  <c:v>1374.6299999999999</c:v>
                </c:pt>
                <c:pt idx="27">
                  <c:v>1336.86</c:v>
                </c:pt>
                <c:pt idx="28">
                  <c:v>1324.76</c:v>
                </c:pt>
                <c:pt idx="29">
                  <c:v>1310.0999999999999</c:v>
                </c:pt>
                <c:pt idx="30">
                  <c:v>1324.4</c:v>
                </c:pt>
                <c:pt idx="31">
                  <c:v>1363.26</c:v>
                </c:pt>
                <c:pt idx="32">
                  <c:v>1356.3</c:v>
                </c:pt>
                <c:pt idx="33">
                  <c:v>1329.1599999999999</c:v>
                </c:pt>
                <c:pt idx="34">
                  <c:v>1314.86</c:v>
                </c:pt>
                <c:pt idx="35">
                  <c:v>1342.36</c:v>
                </c:pt>
                <c:pt idx="36">
                  <c:v>1386.73</c:v>
                </c:pt>
                <c:pt idx="37">
                  <c:v>1339.8</c:v>
                </c:pt>
                <c:pt idx="38">
                  <c:v>1310.46</c:v>
                </c:pt>
                <c:pt idx="39">
                  <c:v>1333.2</c:v>
                </c:pt>
                <c:pt idx="40">
                  <c:v>1318.53</c:v>
                </c:pt>
                <c:pt idx="41">
                  <c:v>1323.3</c:v>
                </c:pt>
                <c:pt idx="42">
                  <c:v>1284.43</c:v>
                </c:pt>
                <c:pt idx="43">
                  <c:v>1312.6599999999999</c:v>
                </c:pt>
                <c:pt idx="44">
                  <c:v>1264.6299999999999</c:v>
                </c:pt>
                <c:pt idx="45">
                  <c:v>1321.83</c:v>
                </c:pt>
                <c:pt idx="46">
                  <c:v>1287.3599999999999</c:v>
                </c:pt>
                <c:pt idx="47">
                  <c:v>1315.23</c:v>
                </c:pt>
                <c:pt idx="48">
                  <c:v>1290.6599999999999</c:v>
                </c:pt>
                <c:pt idx="49">
                  <c:v>1314.1299999999999</c:v>
                </c:pt>
                <c:pt idx="50">
                  <c:v>1295.43</c:v>
                </c:pt>
                <c:pt idx="51">
                  <c:v>1331</c:v>
                </c:pt>
                <c:pt idx="52">
                  <c:v>1320.73</c:v>
                </c:pt>
                <c:pt idx="53">
                  <c:v>1323.6599999999999</c:v>
                </c:pt>
                <c:pt idx="54">
                  <c:v>1297.6299999999999</c:v>
                </c:pt>
                <c:pt idx="55">
                  <c:v>1247.76</c:v>
                </c:pt>
                <c:pt idx="56">
                  <c:v>1314.1299999999999</c:v>
                </c:pt>
                <c:pt idx="57">
                  <c:v>1324.03</c:v>
                </c:pt>
                <c:pt idx="58">
                  <c:v>1295.06</c:v>
                </c:pt>
                <c:pt idx="59">
                  <c:v>1310.83</c:v>
                </c:pt>
                <c:pt idx="60">
                  <c:v>1318.9</c:v>
                </c:pt>
                <c:pt idx="61">
                  <c:v>1252.53</c:v>
                </c:pt>
                <c:pt idx="62">
                  <c:v>1291.76</c:v>
                </c:pt>
                <c:pt idx="63">
                  <c:v>1294.7</c:v>
                </c:pt>
                <c:pt idx="64">
                  <c:v>1292.8599999999999</c:v>
                </c:pt>
                <c:pt idx="65">
                  <c:v>1299.83</c:v>
                </c:pt>
                <c:pt idx="66">
                  <c:v>1295.06</c:v>
                </c:pt>
                <c:pt idx="67">
                  <c:v>1311.56</c:v>
                </c:pt>
                <c:pt idx="68">
                  <c:v>1255.0999999999999</c:v>
                </c:pt>
                <c:pt idx="69">
                  <c:v>1285.53</c:v>
                </c:pt>
                <c:pt idx="70">
                  <c:v>1303.5</c:v>
                </c:pt>
                <c:pt idx="71">
                  <c:v>1295.43</c:v>
                </c:pt>
                <c:pt idx="72">
                  <c:v>1297.6299999999999</c:v>
                </c:pt>
                <c:pt idx="73">
                  <c:v>1301.6599999999999</c:v>
                </c:pt>
                <c:pt idx="74">
                  <c:v>1307.9000000000001</c:v>
                </c:pt>
                <c:pt idx="75">
                  <c:v>1297.26</c:v>
                </c:pt>
                <c:pt idx="76">
                  <c:v>1288.83</c:v>
                </c:pt>
                <c:pt idx="77">
                  <c:v>1292.5</c:v>
                </c:pt>
                <c:pt idx="78">
                  <c:v>1288.46</c:v>
                </c:pt>
                <c:pt idx="79">
                  <c:v>1288.83</c:v>
                </c:pt>
                <c:pt idx="80">
                  <c:v>1311.56</c:v>
                </c:pt>
                <c:pt idx="81">
                  <c:v>1291.4000000000001</c:v>
                </c:pt>
                <c:pt idx="82">
                  <c:v>1323.6599999999999</c:v>
                </c:pt>
                <c:pt idx="83">
                  <c:v>1280.4000000000001</c:v>
                </c:pt>
                <c:pt idx="84">
                  <c:v>1258.4000000000001</c:v>
                </c:pt>
                <c:pt idx="85">
                  <c:v>1278.93</c:v>
                </c:pt>
                <c:pt idx="86">
                  <c:v>1287</c:v>
                </c:pt>
                <c:pt idx="87">
                  <c:v>1263.9000000000001</c:v>
                </c:pt>
                <c:pt idx="88">
                  <c:v>1280.4000000000001</c:v>
                </c:pt>
                <c:pt idx="89">
                  <c:v>1237.5</c:v>
                </c:pt>
                <c:pt idx="90">
                  <c:v>1270.5</c:v>
                </c:pt>
                <c:pt idx="91">
                  <c:v>1290.3</c:v>
                </c:pt>
                <c:pt idx="92">
                  <c:v>1311.56</c:v>
                </c:pt>
                <c:pt idx="93">
                  <c:v>1263.9000000000001</c:v>
                </c:pt>
                <c:pt idx="94">
                  <c:v>1283.33</c:v>
                </c:pt>
                <c:pt idx="95">
                  <c:v>1277.0999999999999</c:v>
                </c:pt>
                <c:pt idx="96">
                  <c:v>1257.3</c:v>
                </c:pt>
                <c:pt idx="97">
                  <c:v>1286.6299999999999</c:v>
                </c:pt>
                <c:pt idx="98">
                  <c:v>1283.7</c:v>
                </c:pt>
                <c:pt idx="99">
                  <c:v>1277.0999999999999</c:v>
                </c:pt>
                <c:pt idx="100">
                  <c:v>1284.8</c:v>
                </c:pt>
                <c:pt idx="101">
                  <c:v>1273.8</c:v>
                </c:pt>
                <c:pt idx="102">
                  <c:v>1265</c:v>
                </c:pt>
                <c:pt idx="103">
                  <c:v>1277.46</c:v>
                </c:pt>
                <c:pt idx="104">
                  <c:v>1280.77</c:v>
                </c:pt>
                <c:pt idx="105">
                  <c:v>1243.3699999999999</c:v>
                </c:pt>
                <c:pt idx="106">
                  <c:v>1244.0999999999999</c:v>
                </c:pt>
                <c:pt idx="107">
                  <c:v>1250.71</c:v>
                </c:pt>
                <c:pt idx="108">
                  <c:v>1265.01</c:v>
                </c:pt>
                <c:pt idx="109">
                  <c:v>1257.33</c:v>
                </c:pt>
                <c:pt idx="110">
                  <c:v>1275.6799999999998</c:v>
                </c:pt>
                <c:pt idx="111">
                  <c:v>1225.48</c:v>
                </c:pt>
                <c:pt idx="112">
                  <c:v>1240.93</c:v>
                </c:pt>
                <c:pt idx="113">
                  <c:v>1240.99</c:v>
                </c:pt>
                <c:pt idx="114">
                  <c:v>1241.0899999999999</c:v>
                </c:pt>
                <c:pt idx="115">
                  <c:v>1241.27</c:v>
                </c:pt>
                <c:pt idx="116">
                  <c:v>1241.52</c:v>
                </c:pt>
                <c:pt idx="117">
                  <c:v>1241.92</c:v>
                </c:pt>
                <c:pt idx="118">
                  <c:v>1242.52</c:v>
                </c:pt>
                <c:pt idx="119">
                  <c:v>1243.3899999999999</c:v>
                </c:pt>
                <c:pt idx="120">
                  <c:v>1244.5999999999999</c:v>
                </c:pt>
                <c:pt idx="121">
                  <c:v>1246.3</c:v>
                </c:pt>
                <c:pt idx="122">
                  <c:v>1248.5999999999999</c:v>
                </c:pt>
                <c:pt idx="123">
                  <c:v>1251.72</c:v>
                </c:pt>
                <c:pt idx="124">
                  <c:v>1255.82</c:v>
                </c:pt>
                <c:pt idx="125">
                  <c:v>1261.1699999999998</c:v>
                </c:pt>
                <c:pt idx="126">
                  <c:v>1267.98</c:v>
                </c:pt>
                <c:pt idx="127">
                  <c:v>1276.55</c:v>
                </c:pt>
                <c:pt idx="128">
                  <c:v>1287.02</c:v>
                </c:pt>
                <c:pt idx="129">
                  <c:v>1299.6099999999999</c:v>
                </c:pt>
                <c:pt idx="130">
                  <c:v>1314.35</c:v>
                </c:pt>
                <c:pt idx="131">
                  <c:v>1331.27</c:v>
                </c:pt>
                <c:pt idx="132">
                  <c:v>1350.08</c:v>
                </c:pt>
                <c:pt idx="133">
                  <c:v>1370.42</c:v>
                </c:pt>
                <c:pt idx="134">
                  <c:v>1391.61</c:v>
                </c:pt>
                <c:pt idx="135">
                  <c:v>1412.84</c:v>
                </c:pt>
                <c:pt idx="136">
                  <c:v>1433.1899999999998</c:v>
                </c:pt>
                <c:pt idx="137">
                  <c:v>1451.6499999999999</c:v>
                </c:pt>
                <c:pt idx="138">
                  <c:v>1467.56</c:v>
                </c:pt>
                <c:pt idx="139">
                  <c:v>1480.3</c:v>
                </c:pt>
                <c:pt idx="140">
                  <c:v>1489.98</c:v>
                </c:pt>
                <c:pt idx="141">
                  <c:v>1497.2</c:v>
                </c:pt>
                <c:pt idx="142">
                  <c:v>1503.32</c:v>
                </c:pt>
                <c:pt idx="143">
                  <c:v>1510.45</c:v>
                </c:pt>
                <c:pt idx="144">
                  <c:v>1521.04</c:v>
                </c:pt>
                <c:pt idx="145">
                  <c:v>1538.62</c:v>
                </c:pt>
                <c:pt idx="146">
                  <c:v>1566.1499999999999</c:v>
                </c:pt>
                <c:pt idx="147">
                  <c:v>1608.01</c:v>
                </c:pt>
                <c:pt idx="148">
                  <c:v>1666.74</c:v>
                </c:pt>
                <c:pt idx="149">
                  <c:v>1746.6899999999998</c:v>
                </c:pt>
                <c:pt idx="150">
                  <c:v>1849.1699999999998</c:v>
                </c:pt>
                <c:pt idx="151">
                  <c:v>1977.29</c:v>
                </c:pt>
                <c:pt idx="152">
                  <c:v>2129.8200000000002</c:v>
                </c:pt>
                <c:pt idx="153">
                  <c:v>2306.7599999999998</c:v>
                </c:pt>
                <c:pt idx="154">
                  <c:v>2503.16</c:v>
                </c:pt>
                <c:pt idx="155">
                  <c:v>2713.79</c:v>
                </c:pt>
                <c:pt idx="156">
                  <c:v>2929.46</c:v>
                </c:pt>
                <c:pt idx="157">
                  <c:v>3139.08</c:v>
                </c:pt>
                <c:pt idx="158">
                  <c:v>3330.88</c:v>
                </c:pt>
                <c:pt idx="159">
                  <c:v>3490.2799999999997</c:v>
                </c:pt>
                <c:pt idx="160">
                  <c:v>3607.5</c:v>
                </c:pt>
                <c:pt idx="161">
                  <c:v>3670.25</c:v>
                </c:pt>
                <c:pt idx="162">
                  <c:v>3676.21</c:v>
                </c:pt>
                <c:pt idx="163">
                  <c:v>3621.42</c:v>
                </c:pt>
                <c:pt idx="164">
                  <c:v>3513.24</c:v>
                </c:pt>
                <c:pt idx="165">
                  <c:v>3357.27</c:v>
                </c:pt>
                <c:pt idx="166">
                  <c:v>3167.14</c:v>
                </c:pt>
                <c:pt idx="167">
                  <c:v>2954.03</c:v>
                </c:pt>
                <c:pt idx="168">
                  <c:v>2731.44</c:v>
                </c:pt>
                <c:pt idx="169">
                  <c:v>2510.38</c:v>
                </c:pt>
                <c:pt idx="170">
                  <c:v>2299.62</c:v>
                </c:pt>
                <c:pt idx="171">
                  <c:v>2106.4100000000012</c:v>
                </c:pt>
                <c:pt idx="172">
                  <c:v>1933.86</c:v>
                </c:pt>
                <c:pt idx="173">
                  <c:v>1784.95</c:v>
                </c:pt>
                <c:pt idx="174">
                  <c:v>1658.58</c:v>
                </c:pt>
                <c:pt idx="175">
                  <c:v>1554.74</c:v>
                </c:pt>
                <c:pt idx="176">
                  <c:v>1470.33</c:v>
                </c:pt>
                <c:pt idx="177">
                  <c:v>1403.84</c:v>
                </c:pt>
                <c:pt idx="178">
                  <c:v>1351.79</c:v>
                </c:pt>
                <c:pt idx="179">
                  <c:v>1312.25</c:v>
                </c:pt>
                <c:pt idx="180">
                  <c:v>1282.3599999999999</c:v>
                </c:pt>
                <c:pt idx="181">
                  <c:v>1260.42</c:v>
                </c:pt>
                <c:pt idx="182">
                  <c:v>1244.3399999999999</c:v>
                </c:pt>
                <c:pt idx="183">
                  <c:v>1232.92</c:v>
                </c:pt>
                <c:pt idx="184">
                  <c:v>1224.79</c:v>
                </c:pt>
                <c:pt idx="185">
                  <c:v>1219.21</c:v>
                </c:pt>
                <c:pt idx="186">
                  <c:v>1215.3699999999999</c:v>
                </c:pt>
                <c:pt idx="187">
                  <c:v>1212.79</c:v>
                </c:pt>
                <c:pt idx="188">
                  <c:v>1211.07</c:v>
                </c:pt>
                <c:pt idx="189">
                  <c:v>1209.94</c:v>
                </c:pt>
                <c:pt idx="190">
                  <c:v>1209.1799999999998</c:v>
                </c:pt>
                <c:pt idx="191">
                  <c:v>1208.71</c:v>
                </c:pt>
                <c:pt idx="192">
                  <c:v>1208.4000000000001</c:v>
                </c:pt>
                <c:pt idx="193">
                  <c:v>1208.22</c:v>
                </c:pt>
                <c:pt idx="194">
                  <c:v>1208.1099999999999</c:v>
                </c:pt>
                <c:pt idx="195">
                  <c:v>1208.02</c:v>
                </c:pt>
                <c:pt idx="196">
                  <c:v>1207.97</c:v>
                </c:pt>
                <c:pt idx="197">
                  <c:v>1207.94</c:v>
                </c:pt>
                <c:pt idx="198">
                  <c:v>1207.9000000000001</c:v>
                </c:pt>
                <c:pt idx="199">
                  <c:v>1207.8799999999999</c:v>
                </c:pt>
                <c:pt idx="200">
                  <c:v>1207.8699999999999</c:v>
                </c:pt>
                <c:pt idx="201">
                  <c:v>1207.8499999999999</c:v>
                </c:pt>
                <c:pt idx="202">
                  <c:v>1207.81</c:v>
                </c:pt>
                <c:pt idx="203">
                  <c:v>1207.8</c:v>
                </c:pt>
                <c:pt idx="204">
                  <c:v>1207.8</c:v>
                </c:pt>
                <c:pt idx="205">
                  <c:v>1208.53</c:v>
                </c:pt>
                <c:pt idx="206">
                  <c:v>1209.26</c:v>
                </c:pt>
                <c:pt idx="207">
                  <c:v>1220.6299999999999</c:v>
                </c:pt>
                <c:pt idx="208">
                  <c:v>1238.5999999999999</c:v>
                </c:pt>
                <c:pt idx="209">
                  <c:v>1221</c:v>
                </c:pt>
                <c:pt idx="210">
                  <c:v>1207.43</c:v>
                </c:pt>
                <c:pt idx="211">
                  <c:v>1205.23</c:v>
                </c:pt>
                <c:pt idx="212">
                  <c:v>1221</c:v>
                </c:pt>
                <c:pt idx="213">
                  <c:v>1253.26</c:v>
                </c:pt>
                <c:pt idx="214">
                  <c:v>1223.93</c:v>
                </c:pt>
                <c:pt idx="215">
                  <c:v>1234.2</c:v>
                </c:pt>
                <c:pt idx="216">
                  <c:v>1262.43</c:v>
                </c:pt>
                <c:pt idx="217">
                  <c:v>1211.0999999999999</c:v>
                </c:pt>
                <c:pt idx="218">
                  <c:v>1219.9000000000001</c:v>
                </c:pt>
                <c:pt idx="219">
                  <c:v>1255.46</c:v>
                </c:pt>
                <c:pt idx="220">
                  <c:v>1247.4000000000001</c:v>
                </c:pt>
              </c:numCache>
            </c:numRef>
          </c:yVal>
          <c:smooth val="1"/>
        </c:ser>
        <c:dLbls>
          <c:showLegendKey val="0"/>
          <c:showVal val="0"/>
          <c:showCatName val="0"/>
          <c:showSerName val="0"/>
          <c:showPercent val="0"/>
          <c:showBubbleSize val="0"/>
        </c:dLbls>
        <c:axId val="203052928"/>
        <c:axId val="203067392"/>
      </c:scatterChart>
      <c:valAx>
        <c:axId val="203052928"/>
        <c:scaling>
          <c:orientation val="maxMin"/>
          <c:max val="405"/>
          <c:min val="395"/>
        </c:scaling>
        <c:delete val="0"/>
        <c:axPos val="b"/>
        <c:title>
          <c:tx>
            <c:rich>
              <a:bodyPr/>
              <a:lstStyle/>
              <a:p>
                <a:pPr>
                  <a:defRPr/>
                </a:pPr>
                <a:r>
                  <a:rPr lang="en-AU"/>
                  <a:t>Binding energy (eV)</a:t>
                </a:r>
              </a:p>
            </c:rich>
          </c:tx>
          <c:overlay val="0"/>
        </c:title>
        <c:numFmt formatCode="General" sourceLinked="1"/>
        <c:majorTickMark val="out"/>
        <c:minorTickMark val="none"/>
        <c:tickLblPos val="nextTo"/>
        <c:crossAx val="203067392"/>
        <c:crosses val="autoZero"/>
        <c:crossBetween val="midCat"/>
        <c:majorUnit val="2"/>
      </c:valAx>
      <c:valAx>
        <c:axId val="203067392"/>
        <c:scaling>
          <c:orientation val="minMax"/>
          <c:min val="1000"/>
        </c:scaling>
        <c:delete val="0"/>
        <c:axPos val="l"/>
        <c:majorGridlines>
          <c:spPr>
            <a:ln>
              <a:noFill/>
            </a:ln>
          </c:spPr>
        </c:majorGridlines>
        <c:numFmt formatCode="General" sourceLinked="1"/>
        <c:majorTickMark val="out"/>
        <c:minorTickMark val="none"/>
        <c:tickLblPos val="none"/>
        <c:crossAx val="203052928"/>
        <c:crosses val="max"/>
        <c:crossBetween val="midCat"/>
      </c:valAx>
      <c:spPr>
        <a:ln>
          <a:solidFill>
            <a:schemeClr val="tx1"/>
          </a:solidFill>
        </a:ln>
      </c:spPr>
    </c:plotArea>
    <c:plotVisOnly val="1"/>
    <c:dispBlanksAs val="gap"/>
    <c:showDLblsOverMax val="0"/>
  </c:chart>
  <c:spPr>
    <a:ln>
      <a:noFill/>
    </a:ln>
  </c:spPr>
  <c:txPr>
    <a:bodyPr/>
    <a:lstStyle/>
    <a:p>
      <a:pPr>
        <a:defRPr sz="900">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D$7:$D$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200.304</c:v>
                </c:pt>
                <c:pt idx="39">
                  <c:v>202.029</c:v>
                </c:pt>
                <c:pt idx="40">
                  <c:v>196.85500000000027</c:v>
                </c:pt>
                <c:pt idx="41">
                  <c:v>202.029</c:v>
                </c:pt>
                <c:pt idx="42">
                  <c:v>197.59399999999999</c:v>
                </c:pt>
                <c:pt idx="43">
                  <c:v>180.34700000000001</c:v>
                </c:pt>
                <c:pt idx="44">
                  <c:v>198.57900000000001</c:v>
                </c:pt>
                <c:pt idx="45">
                  <c:v>196.11499999999998</c:v>
                </c:pt>
                <c:pt idx="46">
                  <c:v>195.13</c:v>
                </c:pt>
                <c:pt idx="47">
                  <c:v>200.55</c:v>
                </c:pt>
                <c:pt idx="48">
                  <c:v>193.89800000000147</c:v>
                </c:pt>
                <c:pt idx="49">
                  <c:v>196.36200000000107</c:v>
                </c:pt>
                <c:pt idx="50">
                  <c:v>187.98500000000001</c:v>
                </c:pt>
                <c:pt idx="51">
                  <c:v>183.797</c:v>
                </c:pt>
                <c:pt idx="52">
                  <c:v>198.333</c:v>
                </c:pt>
                <c:pt idx="53">
                  <c:v>199.565</c:v>
                </c:pt>
                <c:pt idx="54">
                  <c:v>194.14399999999998</c:v>
                </c:pt>
                <c:pt idx="55">
                  <c:v>191.434</c:v>
                </c:pt>
                <c:pt idx="56">
                  <c:v>207.94200000000001</c:v>
                </c:pt>
                <c:pt idx="57">
                  <c:v>211.39100000000047</c:v>
                </c:pt>
                <c:pt idx="58">
                  <c:v>211.88400000000001</c:v>
                </c:pt>
                <c:pt idx="59">
                  <c:v>205.971</c:v>
                </c:pt>
                <c:pt idx="60">
                  <c:v>204.739</c:v>
                </c:pt>
                <c:pt idx="61">
                  <c:v>217.304</c:v>
                </c:pt>
                <c:pt idx="62">
                  <c:v>219.768</c:v>
                </c:pt>
                <c:pt idx="63">
                  <c:v>223.95600000000007</c:v>
                </c:pt>
                <c:pt idx="64">
                  <c:v>230.85500000000027</c:v>
                </c:pt>
                <c:pt idx="65">
                  <c:v>239.97</c:v>
                </c:pt>
                <c:pt idx="66">
                  <c:v>236.02800000000047</c:v>
                </c:pt>
                <c:pt idx="67">
                  <c:v>238.739</c:v>
                </c:pt>
                <c:pt idx="68">
                  <c:v>258.202</c:v>
                </c:pt>
                <c:pt idx="69">
                  <c:v>263.13</c:v>
                </c:pt>
                <c:pt idx="70">
                  <c:v>259.92699999998661</c:v>
                </c:pt>
                <c:pt idx="71">
                  <c:v>257.70999999999964</c:v>
                </c:pt>
                <c:pt idx="72">
                  <c:v>266.33300000000003</c:v>
                </c:pt>
                <c:pt idx="73">
                  <c:v>269.78199999999669</c:v>
                </c:pt>
                <c:pt idx="74">
                  <c:v>274.21699999999669</c:v>
                </c:pt>
                <c:pt idx="75">
                  <c:v>270.27499999999969</c:v>
                </c:pt>
                <c:pt idx="76">
                  <c:v>265.101</c:v>
                </c:pt>
                <c:pt idx="77">
                  <c:v>284.565</c:v>
                </c:pt>
                <c:pt idx="78">
                  <c:v>296.14400000000438</c:v>
                </c:pt>
                <c:pt idx="79">
                  <c:v>272.73799999999869</c:v>
                </c:pt>
                <c:pt idx="80">
                  <c:v>278.89799999999963</c:v>
                </c:pt>
                <c:pt idx="81">
                  <c:v>293.18799999999999</c:v>
                </c:pt>
                <c:pt idx="82">
                  <c:v>291.95599999999899</c:v>
                </c:pt>
                <c:pt idx="83">
                  <c:v>272.98499999999899</c:v>
                </c:pt>
                <c:pt idx="84">
                  <c:v>266.08599999999899</c:v>
                </c:pt>
                <c:pt idx="85">
                  <c:v>262.14400000000438</c:v>
                </c:pt>
                <c:pt idx="86">
                  <c:v>252.536</c:v>
                </c:pt>
                <c:pt idx="87">
                  <c:v>237.01399999999998</c:v>
                </c:pt>
                <c:pt idx="88">
                  <c:v>235.536</c:v>
                </c:pt>
                <c:pt idx="89">
                  <c:v>220.50700000000001</c:v>
                </c:pt>
                <c:pt idx="90">
                  <c:v>206.46300000000002</c:v>
                </c:pt>
                <c:pt idx="91">
                  <c:v>198.57900000000001</c:v>
                </c:pt>
                <c:pt idx="92">
                  <c:v>193.89800000000147</c:v>
                </c:pt>
                <c:pt idx="93">
                  <c:v>190.202</c:v>
                </c:pt>
                <c:pt idx="94">
                  <c:v>197.34700000000001</c:v>
                </c:pt>
                <c:pt idx="95">
                  <c:v>186.01399999999998</c:v>
                </c:pt>
                <c:pt idx="96">
                  <c:v>185.768</c:v>
                </c:pt>
                <c:pt idx="97">
                  <c:v>193.89800000000147</c:v>
                </c:pt>
                <c:pt idx="98">
                  <c:v>186.75299999999999</c:v>
                </c:pt>
                <c:pt idx="99">
                  <c:v>189.95600000000007</c:v>
                </c:pt>
                <c:pt idx="100">
                  <c:v>200.05800000000067</c:v>
                </c:pt>
                <c:pt idx="101">
                  <c:v>203.01399999999998</c:v>
                </c:pt>
                <c:pt idx="102">
                  <c:v>200.797</c:v>
                </c:pt>
                <c:pt idx="103">
                  <c:v>216.072</c:v>
                </c:pt>
                <c:pt idx="104">
                  <c:v>227.89800000000147</c:v>
                </c:pt>
                <c:pt idx="105">
                  <c:v>227.89800000000147</c:v>
                </c:pt>
                <c:pt idx="106">
                  <c:v>237.999</c:v>
                </c:pt>
                <c:pt idx="107">
                  <c:v>249.82600000000087</c:v>
                </c:pt>
                <c:pt idx="108">
                  <c:v>262.637</c:v>
                </c:pt>
                <c:pt idx="109">
                  <c:v>284.31799999999993</c:v>
                </c:pt>
                <c:pt idx="110">
                  <c:v>300.57900000000001</c:v>
                </c:pt>
                <c:pt idx="111">
                  <c:v>301.31799999999993</c:v>
                </c:pt>
                <c:pt idx="112">
                  <c:v>301.565</c:v>
                </c:pt>
                <c:pt idx="113">
                  <c:v>301.81099999999969</c:v>
                </c:pt>
                <c:pt idx="114">
                  <c:v>319.05700000000002</c:v>
                </c:pt>
                <c:pt idx="115">
                  <c:v>316.59299999999899</c:v>
                </c:pt>
                <c:pt idx="116">
                  <c:v>344.68</c:v>
                </c:pt>
                <c:pt idx="117">
                  <c:v>360.94099999999969</c:v>
                </c:pt>
                <c:pt idx="118">
                  <c:v>385.33199999999869</c:v>
                </c:pt>
                <c:pt idx="119">
                  <c:v>414.65100000000001</c:v>
                </c:pt>
                <c:pt idx="120">
                  <c:v>423.274</c:v>
                </c:pt>
                <c:pt idx="121">
                  <c:v>454.81099999999969</c:v>
                </c:pt>
                <c:pt idx="122">
                  <c:v>481.41899999999669</c:v>
                </c:pt>
                <c:pt idx="123">
                  <c:v>522.31799999999748</c:v>
                </c:pt>
                <c:pt idx="124">
                  <c:v>555.08600000000001</c:v>
                </c:pt>
                <c:pt idx="125">
                  <c:v>605.59299999999996</c:v>
                </c:pt>
                <c:pt idx="126">
                  <c:v>619.14300000000003</c:v>
                </c:pt>
                <c:pt idx="127">
                  <c:v>654.62199999999996</c:v>
                </c:pt>
                <c:pt idx="128">
                  <c:v>655.11400000000003</c:v>
                </c:pt>
                <c:pt idx="129">
                  <c:v>660.28800000000354</c:v>
                </c:pt>
                <c:pt idx="130">
                  <c:v>662.50599999999997</c:v>
                </c:pt>
                <c:pt idx="131">
                  <c:v>654.62199999999996</c:v>
                </c:pt>
                <c:pt idx="132">
                  <c:v>632.69400000000053</c:v>
                </c:pt>
                <c:pt idx="133">
                  <c:v>644.76699999999948</c:v>
                </c:pt>
                <c:pt idx="134">
                  <c:v>671.375</c:v>
                </c:pt>
                <c:pt idx="135">
                  <c:v>684.68000000000052</c:v>
                </c:pt>
                <c:pt idx="136">
                  <c:v>687.88199999999949</c:v>
                </c:pt>
                <c:pt idx="137">
                  <c:v>716.46199999999749</c:v>
                </c:pt>
                <c:pt idx="138">
                  <c:v>747.99800000000005</c:v>
                </c:pt>
                <c:pt idx="139">
                  <c:v>760.07100000000003</c:v>
                </c:pt>
                <c:pt idx="140">
                  <c:v>805.89699999999948</c:v>
                </c:pt>
                <c:pt idx="141">
                  <c:v>802.20100000000002</c:v>
                </c:pt>
                <c:pt idx="142">
                  <c:v>787.91099999999949</c:v>
                </c:pt>
                <c:pt idx="143">
                  <c:v>738.14300000000003</c:v>
                </c:pt>
                <c:pt idx="144">
                  <c:v>717.93999999999949</c:v>
                </c:pt>
                <c:pt idx="145">
                  <c:v>631.70899999999995</c:v>
                </c:pt>
                <c:pt idx="146">
                  <c:v>593.52</c:v>
                </c:pt>
                <c:pt idx="147">
                  <c:v>518.62199999999996</c:v>
                </c:pt>
                <c:pt idx="148">
                  <c:v>452.34699999999964</c:v>
                </c:pt>
                <c:pt idx="149">
                  <c:v>374.98499999999899</c:v>
                </c:pt>
                <c:pt idx="150">
                  <c:v>320.78199999999669</c:v>
                </c:pt>
                <c:pt idx="151">
                  <c:v>283.82499999999999</c:v>
                </c:pt>
                <c:pt idx="152">
                  <c:v>237.50700000000001</c:v>
                </c:pt>
                <c:pt idx="153">
                  <c:v>209.17299999999997</c:v>
                </c:pt>
                <c:pt idx="154">
                  <c:v>203.50700000000001</c:v>
                </c:pt>
                <c:pt idx="155">
                  <c:v>186.26</c:v>
                </c:pt>
                <c:pt idx="156">
                  <c:v>172.21699999999998</c:v>
                </c:pt>
                <c:pt idx="157">
                  <c:v>163.34700000000001</c:v>
                </c:pt>
                <c:pt idx="158">
                  <c:v>171.23099999999999</c:v>
                </c:pt>
                <c:pt idx="159">
                  <c:v>159.65200000000004</c:v>
                </c:pt>
                <c:pt idx="160">
                  <c:v>158.41999999999999</c:v>
                </c:pt>
                <c:pt idx="161">
                  <c:v>156.20299999999997</c:v>
                </c:pt>
                <c:pt idx="162">
                  <c:v>160.637</c:v>
                </c:pt>
                <c:pt idx="163">
                  <c:v>160.88400000000001</c:v>
                </c:pt>
                <c:pt idx="164">
                  <c:v>173.94200000000001</c:v>
                </c:pt>
                <c:pt idx="165">
                  <c:v>156.94200000000001</c:v>
                </c:pt>
                <c:pt idx="166">
                  <c:v>152.01399999999998</c:v>
                </c:pt>
                <c:pt idx="167">
                  <c:v>159.89800000000147</c:v>
                </c:pt>
                <c:pt idx="168">
                  <c:v>149.304</c:v>
                </c:pt>
                <c:pt idx="169">
                  <c:v>166.55</c:v>
                </c:pt>
                <c:pt idx="170">
                  <c:v>157.18800000000007</c:v>
                </c:pt>
              </c:numCache>
            </c:numRef>
          </c:yVal>
          <c:smooth val="1"/>
        </c:ser>
        <c:ser>
          <c:idx val="1"/>
          <c:order val="1"/>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E$7:$E$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00000000001</c:v>
                </c:pt>
                <c:pt idx="92">
                  <c:v>192.72</c:v>
                </c:pt>
                <c:pt idx="93">
                  <c:v>192.71399999999952</c:v>
                </c:pt>
                <c:pt idx="94">
                  <c:v>192.70299999999997</c:v>
                </c:pt>
                <c:pt idx="95">
                  <c:v>192.68600000000001</c:v>
                </c:pt>
                <c:pt idx="96">
                  <c:v>192.66900000000001</c:v>
                </c:pt>
                <c:pt idx="97">
                  <c:v>192.666</c:v>
                </c:pt>
                <c:pt idx="98">
                  <c:v>192.65100000000001</c:v>
                </c:pt>
                <c:pt idx="99">
                  <c:v>192.64399999999998</c:v>
                </c:pt>
                <c:pt idx="100">
                  <c:v>192.626</c:v>
                </c:pt>
                <c:pt idx="101">
                  <c:v>192.6</c:v>
                </c:pt>
                <c:pt idx="102">
                  <c:v>192.57900000000001</c:v>
                </c:pt>
                <c:pt idx="103">
                  <c:v>192.52</c:v>
                </c:pt>
                <c:pt idx="104">
                  <c:v>192.43200000000004</c:v>
                </c:pt>
                <c:pt idx="105">
                  <c:v>192.34300000000002</c:v>
                </c:pt>
                <c:pt idx="106">
                  <c:v>192.22800000000001</c:v>
                </c:pt>
                <c:pt idx="107">
                  <c:v>192.084</c:v>
                </c:pt>
                <c:pt idx="108">
                  <c:v>191.90700000000001</c:v>
                </c:pt>
                <c:pt idx="109">
                  <c:v>191.67599999999999</c:v>
                </c:pt>
                <c:pt idx="110">
                  <c:v>191.404</c:v>
                </c:pt>
                <c:pt idx="111">
                  <c:v>191.12900000000002</c:v>
                </c:pt>
                <c:pt idx="112">
                  <c:v>190.85500000000027</c:v>
                </c:pt>
                <c:pt idx="113">
                  <c:v>190.58100000000007</c:v>
                </c:pt>
                <c:pt idx="114">
                  <c:v>190.267</c:v>
                </c:pt>
                <c:pt idx="115">
                  <c:v>189.96700000000001</c:v>
                </c:pt>
                <c:pt idx="116">
                  <c:v>189.60900000000001</c:v>
                </c:pt>
                <c:pt idx="117">
                  <c:v>189.23599999999999</c:v>
                </c:pt>
                <c:pt idx="118">
                  <c:v>188.846</c:v>
                </c:pt>
                <c:pt idx="119">
                  <c:v>188.45800000000187</c:v>
                </c:pt>
                <c:pt idx="120">
                  <c:v>188.17699999999999</c:v>
                </c:pt>
                <c:pt idx="121">
                  <c:v>188.02800000000047</c:v>
                </c:pt>
                <c:pt idx="122">
                  <c:v>188.154</c:v>
                </c:pt>
                <c:pt idx="123">
                  <c:v>188.708</c:v>
                </c:pt>
                <c:pt idx="124">
                  <c:v>189.98500000000001</c:v>
                </c:pt>
                <c:pt idx="125">
                  <c:v>192.33100000000007</c:v>
                </c:pt>
                <c:pt idx="126">
                  <c:v>196.36100000000027</c:v>
                </c:pt>
                <c:pt idx="127">
                  <c:v>202.71099999999998</c:v>
                </c:pt>
                <c:pt idx="128">
                  <c:v>212.32800000000267</c:v>
                </c:pt>
                <c:pt idx="129">
                  <c:v>226.22900000000001</c:v>
                </c:pt>
                <c:pt idx="130">
                  <c:v>245.57300000000001</c:v>
                </c:pt>
                <c:pt idx="131">
                  <c:v>271.56700000000001</c:v>
                </c:pt>
                <c:pt idx="132">
                  <c:v>305.30500000000001</c:v>
                </c:pt>
                <c:pt idx="133">
                  <c:v>347.41199999999623</c:v>
                </c:pt>
                <c:pt idx="134">
                  <c:v>397.92799999999869</c:v>
                </c:pt>
                <c:pt idx="135">
                  <c:v>456.00700000000001</c:v>
                </c:pt>
                <c:pt idx="136">
                  <c:v>519.55999999999949</c:v>
                </c:pt>
                <c:pt idx="137">
                  <c:v>584.91999999999996</c:v>
                </c:pt>
                <c:pt idx="138">
                  <c:v>647.23900000000003</c:v>
                </c:pt>
                <c:pt idx="139">
                  <c:v>700.89300000000003</c:v>
                </c:pt>
                <c:pt idx="140">
                  <c:v>740.11599999999999</c:v>
                </c:pt>
                <c:pt idx="141">
                  <c:v>760.37199999999996</c:v>
                </c:pt>
                <c:pt idx="142">
                  <c:v>759.04300000000001</c:v>
                </c:pt>
                <c:pt idx="143">
                  <c:v>736.18900000000053</c:v>
                </c:pt>
                <c:pt idx="144">
                  <c:v>694.33299999999747</c:v>
                </c:pt>
                <c:pt idx="145">
                  <c:v>638.26400000000001</c:v>
                </c:pt>
                <c:pt idx="146">
                  <c:v>573.53499999999997</c:v>
                </c:pt>
                <c:pt idx="147">
                  <c:v>505.91799999999893</c:v>
                </c:pt>
                <c:pt idx="148">
                  <c:v>440.25200000000001</c:v>
                </c:pt>
                <c:pt idx="149">
                  <c:v>380.14600000000002</c:v>
                </c:pt>
                <c:pt idx="150">
                  <c:v>327.78500000000003</c:v>
                </c:pt>
                <c:pt idx="151">
                  <c:v>283.98899999998844</c:v>
                </c:pt>
                <c:pt idx="152">
                  <c:v>248.72200000000001</c:v>
                </c:pt>
                <c:pt idx="153">
                  <c:v>221.238</c:v>
                </c:pt>
                <c:pt idx="154">
                  <c:v>200.42400000000001</c:v>
                </c:pt>
                <c:pt idx="155">
                  <c:v>185.13</c:v>
                </c:pt>
                <c:pt idx="156">
                  <c:v>174.19399999999999</c:v>
                </c:pt>
                <c:pt idx="157">
                  <c:v>166.572</c:v>
                </c:pt>
                <c:pt idx="158">
                  <c:v>161.35700000000207</c:v>
                </c:pt>
                <c:pt idx="159">
                  <c:v>157.90600000000001</c:v>
                </c:pt>
                <c:pt idx="160">
                  <c:v>155.66300000000001</c:v>
                </c:pt>
                <c:pt idx="161">
                  <c:v>154.24199999999999</c:v>
                </c:pt>
                <c:pt idx="162">
                  <c:v>153.34700000000001</c:v>
                </c:pt>
                <c:pt idx="163">
                  <c:v>152.797</c:v>
                </c:pt>
                <c:pt idx="164">
                  <c:v>152.43</c:v>
                </c:pt>
                <c:pt idx="165">
                  <c:v>152.23699999999999</c:v>
                </c:pt>
                <c:pt idx="166">
                  <c:v>152.13499999999999</c:v>
                </c:pt>
                <c:pt idx="167">
                  <c:v>159.96200000000007</c:v>
                </c:pt>
                <c:pt idx="168">
                  <c:v>149.33700000000007</c:v>
                </c:pt>
                <c:pt idx="169">
                  <c:v>166.56700000000001</c:v>
                </c:pt>
                <c:pt idx="170">
                  <c:v>157.196</c:v>
                </c:pt>
              </c:numCache>
            </c:numRef>
          </c:yVal>
          <c:smooth val="1"/>
        </c:ser>
        <c:ser>
          <c:idx val="2"/>
          <c:order val="2"/>
          <c:spPr>
            <a:ln w="3810">
              <a:solidFill>
                <a:schemeClr val="tx1"/>
              </a:solidFill>
              <a:prstDash val="dash"/>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F$7:$F$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00000000001</c:v>
                </c:pt>
                <c:pt idx="92">
                  <c:v>192.72</c:v>
                </c:pt>
                <c:pt idx="93">
                  <c:v>192.71399999999952</c:v>
                </c:pt>
                <c:pt idx="94">
                  <c:v>192.70299999999997</c:v>
                </c:pt>
                <c:pt idx="95">
                  <c:v>192.68600000000001</c:v>
                </c:pt>
                <c:pt idx="96">
                  <c:v>192.66900000000001</c:v>
                </c:pt>
                <c:pt idx="97">
                  <c:v>192.666</c:v>
                </c:pt>
                <c:pt idx="98">
                  <c:v>192.65100000000001</c:v>
                </c:pt>
                <c:pt idx="99">
                  <c:v>192.64499999999998</c:v>
                </c:pt>
                <c:pt idx="100">
                  <c:v>192.62700000000001</c:v>
                </c:pt>
                <c:pt idx="101">
                  <c:v>192.60300000000001</c:v>
                </c:pt>
                <c:pt idx="102">
                  <c:v>192.58700000000007</c:v>
                </c:pt>
                <c:pt idx="103">
                  <c:v>192.535</c:v>
                </c:pt>
                <c:pt idx="104">
                  <c:v>192.46100000000001</c:v>
                </c:pt>
                <c:pt idx="105">
                  <c:v>192.399</c:v>
                </c:pt>
                <c:pt idx="106">
                  <c:v>192.33200000000087</c:v>
                </c:pt>
                <c:pt idx="107">
                  <c:v>192.27199999999999</c:v>
                </c:pt>
                <c:pt idx="108">
                  <c:v>192.24199999999999</c:v>
                </c:pt>
                <c:pt idx="109">
                  <c:v>192.25899999999999</c:v>
                </c:pt>
                <c:pt idx="110">
                  <c:v>192.39700000000047</c:v>
                </c:pt>
                <c:pt idx="111">
                  <c:v>192.786</c:v>
                </c:pt>
                <c:pt idx="112">
                  <c:v>193.56100000000001</c:v>
                </c:pt>
                <c:pt idx="113">
                  <c:v>194.90700000000001</c:v>
                </c:pt>
                <c:pt idx="114">
                  <c:v>197.04399999999998</c:v>
                </c:pt>
                <c:pt idx="115">
                  <c:v>200.35500000000027</c:v>
                </c:pt>
                <c:pt idx="116">
                  <c:v>205.18600000000001</c:v>
                </c:pt>
                <c:pt idx="117">
                  <c:v>212.07300000000001</c:v>
                </c:pt>
                <c:pt idx="118">
                  <c:v>221.566</c:v>
                </c:pt>
                <c:pt idx="119">
                  <c:v>234.24499999999998</c:v>
                </c:pt>
                <c:pt idx="120">
                  <c:v>250.702</c:v>
                </c:pt>
                <c:pt idx="121">
                  <c:v>271.25599999999969</c:v>
                </c:pt>
                <c:pt idx="122">
                  <c:v>295.99199999998626</c:v>
                </c:pt>
                <c:pt idx="123">
                  <c:v>324.48499999999899</c:v>
                </c:pt>
                <c:pt idx="124">
                  <c:v>355.75400000000002</c:v>
                </c:pt>
                <c:pt idx="125">
                  <c:v>388.06099999999969</c:v>
                </c:pt>
                <c:pt idx="126">
                  <c:v>419.14499999999998</c:v>
                </c:pt>
                <c:pt idx="127">
                  <c:v>446.14200000000238</c:v>
                </c:pt>
                <c:pt idx="128">
                  <c:v>466.22099999999864</c:v>
                </c:pt>
                <c:pt idx="129">
                  <c:v>476.96099999999899</c:v>
                </c:pt>
                <c:pt idx="130">
                  <c:v>476.94799999999969</c:v>
                </c:pt>
                <c:pt idx="131">
                  <c:v>466.06599999999969</c:v>
                </c:pt>
                <c:pt idx="132">
                  <c:v>445.53299999999899</c:v>
                </c:pt>
                <c:pt idx="133">
                  <c:v>417.50099999999969</c:v>
                </c:pt>
                <c:pt idx="134">
                  <c:v>384.74400000000031</c:v>
                </c:pt>
                <c:pt idx="135">
                  <c:v>350.15300000000002</c:v>
                </c:pt>
                <c:pt idx="136">
                  <c:v>316.23399999999663</c:v>
                </c:pt>
                <c:pt idx="137">
                  <c:v>284.77799999999894</c:v>
                </c:pt>
                <c:pt idx="138">
                  <c:v>256.93099999999669</c:v>
                </c:pt>
                <c:pt idx="139">
                  <c:v>233.26</c:v>
                </c:pt>
                <c:pt idx="140">
                  <c:v>213.69900000000001</c:v>
                </c:pt>
                <c:pt idx="141">
                  <c:v>198.04900000000001</c:v>
                </c:pt>
                <c:pt idx="142">
                  <c:v>185.83700000000007</c:v>
                </c:pt>
                <c:pt idx="143">
                  <c:v>176.55</c:v>
                </c:pt>
                <c:pt idx="144">
                  <c:v>169.523</c:v>
                </c:pt>
                <c:pt idx="145">
                  <c:v>164.40100000000001</c:v>
                </c:pt>
                <c:pt idx="146">
                  <c:v>160.62200000000001</c:v>
                </c:pt>
                <c:pt idx="147">
                  <c:v>157.92500000000001</c:v>
                </c:pt>
                <c:pt idx="148">
                  <c:v>156.017</c:v>
                </c:pt>
                <c:pt idx="149">
                  <c:v>154.72399999999999</c:v>
                </c:pt>
                <c:pt idx="150">
                  <c:v>153.846</c:v>
                </c:pt>
                <c:pt idx="151">
                  <c:v>153.24099999999999</c:v>
                </c:pt>
                <c:pt idx="152">
                  <c:v>152.863</c:v>
                </c:pt>
                <c:pt idx="153">
                  <c:v>152.626</c:v>
                </c:pt>
                <c:pt idx="154">
                  <c:v>152.44399999999999</c:v>
                </c:pt>
                <c:pt idx="155">
                  <c:v>152.32800000000267</c:v>
                </c:pt>
                <c:pt idx="156">
                  <c:v>152.262</c:v>
                </c:pt>
                <c:pt idx="157">
                  <c:v>152.226</c:v>
                </c:pt>
                <c:pt idx="158">
                  <c:v>152.17399999999998</c:v>
                </c:pt>
                <c:pt idx="159">
                  <c:v>152.15300000000002</c:v>
                </c:pt>
                <c:pt idx="160">
                  <c:v>152.136</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3"/>
          <c:order val="3"/>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G$7:$G$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99999999999</c:v>
                </c:pt>
                <c:pt idx="92">
                  <c:v>192.721</c:v>
                </c:pt>
                <c:pt idx="93">
                  <c:v>192.71499999999995</c:v>
                </c:pt>
                <c:pt idx="94">
                  <c:v>192.70399999999998</c:v>
                </c:pt>
                <c:pt idx="95">
                  <c:v>192.68900000000002</c:v>
                </c:pt>
                <c:pt idx="96">
                  <c:v>192.67399999999998</c:v>
                </c:pt>
                <c:pt idx="97">
                  <c:v>192.67599999999999</c:v>
                </c:pt>
                <c:pt idx="98">
                  <c:v>192.67</c:v>
                </c:pt>
                <c:pt idx="99">
                  <c:v>192.68</c:v>
                </c:pt>
                <c:pt idx="100">
                  <c:v>192.69</c:v>
                </c:pt>
                <c:pt idx="101">
                  <c:v>192.71399999999952</c:v>
                </c:pt>
                <c:pt idx="102">
                  <c:v>192.77899999999997</c:v>
                </c:pt>
                <c:pt idx="103">
                  <c:v>192.863</c:v>
                </c:pt>
                <c:pt idx="104">
                  <c:v>193.00800000000001</c:v>
                </c:pt>
                <c:pt idx="105">
                  <c:v>193.292</c:v>
                </c:pt>
                <c:pt idx="106">
                  <c:v>193.76</c:v>
                </c:pt>
                <c:pt idx="107">
                  <c:v>194.50899999999999</c:v>
                </c:pt>
                <c:pt idx="108">
                  <c:v>195.66900000000001</c:v>
                </c:pt>
                <c:pt idx="109">
                  <c:v>197.39800000000147</c:v>
                </c:pt>
                <c:pt idx="110">
                  <c:v>199.93200000000004</c:v>
                </c:pt>
                <c:pt idx="111">
                  <c:v>203.583</c:v>
                </c:pt>
                <c:pt idx="112">
                  <c:v>208.667</c:v>
                </c:pt>
                <c:pt idx="113">
                  <c:v>215.52800000000047</c:v>
                </c:pt>
                <c:pt idx="114">
                  <c:v>224.44900000000001</c:v>
                </c:pt>
                <c:pt idx="115">
                  <c:v>235.74899999999997</c:v>
                </c:pt>
                <c:pt idx="116">
                  <c:v>249.494</c:v>
                </c:pt>
                <c:pt idx="117">
                  <c:v>265.65100000000001</c:v>
                </c:pt>
                <c:pt idx="118">
                  <c:v>283.83999999999969</c:v>
                </c:pt>
                <c:pt idx="119">
                  <c:v>303.32799999999969</c:v>
                </c:pt>
                <c:pt idx="120">
                  <c:v>323.06099999999969</c:v>
                </c:pt>
                <c:pt idx="121">
                  <c:v>341.53500000000003</c:v>
                </c:pt>
                <c:pt idx="122">
                  <c:v>357.12200000000001</c:v>
                </c:pt>
                <c:pt idx="123">
                  <c:v>368.185</c:v>
                </c:pt>
                <c:pt idx="124">
                  <c:v>373.46099999999899</c:v>
                </c:pt>
                <c:pt idx="125">
                  <c:v>372.20099999999923</c:v>
                </c:pt>
                <c:pt idx="126">
                  <c:v>364.52</c:v>
                </c:pt>
                <c:pt idx="127">
                  <c:v>351.11399999999969</c:v>
                </c:pt>
                <c:pt idx="128">
                  <c:v>333.37799999999999</c:v>
                </c:pt>
                <c:pt idx="129">
                  <c:v>312.91399999999823</c:v>
                </c:pt>
                <c:pt idx="130">
                  <c:v>291.363</c:v>
                </c:pt>
                <c:pt idx="131">
                  <c:v>270.17399999999969</c:v>
                </c:pt>
                <c:pt idx="132">
                  <c:v>250.46800000000007</c:v>
                </c:pt>
                <c:pt idx="133">
                  <c:v>232.85300000000001</c:v>
                </c:pt>
                <c:pt idx="134">
                  <c:v>217.63200000000001</c:v>
                </c:pt>
                <c:pt idx="135">
                  <c:v>204.88600000000127</c:v>
                </c:pt>
                <c:pt idx="136">
                  <c:v>194.48800000000207</c:v>
                </c:pt>
                <c:pt idx="137">
                  <c:v>186.09700000000001</c:v>
                </c:pt>
                <c:pt idx="138">
                  <c:v>179.37700000000001</c:v>
                </c:pt>
                <c:pt idx="139">
                  <c:v>174.03800000000001</c:v>
                </c:pt>
                <c:pt idx="140">
                  <c:v>169.684</c:v>
                </c:pt>
                <c:pt idx="141">
                  <c:v>166.16800000000001</c:v>
                </c:pt>
                <c:pt idx="142">
                  <c:v>163.29499999999999</c:v>
                </c:pt>
                <c:pt idx="143">
                  <c:v>160.97999999999999</c:v>
                </c:pt>
                <c:pt idx="144">
                  <c:v>159.01399999999998</c:v>
                </c:pt>
                <c:pt idx="145">
                  <c:v>157.46600000000001</c:v>
                </c:pt>
                <c:pt idx="146">
                  <c:v>156.14599999999999</c:v>
                </c:pt>
                <c:pt idx="147">
                  <c:v>155.09900000000002</c:v>
                </c:pt>
                <c:pt idx="148">
                  <c:v>154.27099999999999</c:v>
                </c:pt>
                <c:pt idx="149">
                  <c:v>153.66900000000001</c:v>
                </c:pt>
                <c:pt idx="150">
                  <c:v>153.22200000000001</c:v>
                </c:pt>
                <c:pt idx="151">
                  <c:v>152.87900000000002</c:v>
                </c:pt>
                <c:pt idx="152">
                  <c:v>152.65900000000002</c:v>
                </c:pt>
                <c:pt idx="153">
                  <c:v>152.512</c:v>
                </c:pt>
                <c:pt idx="154">
                  <c:v>152.38200000000529</c:v>
                </c:pt>
                <c:pt idx="155">
                  <c:v>152.29599999999999</c:v>
                </c:pt>
                <c:pt idx="156">
                  <c:v>152.24499999999998</c:v>
                </c:pt>
                <c:pt idx="157">
                  <c:v>152.21699999999998</c:v>
                </c:pt>
                <c:pt idx="158">
                  <c:v>152.16900000000001</c:v>
                </c:pt>
                <c:pt idx="159">
                  <c:v>152.15100000000001</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4"/>
          <c:order val="4"/>
          <c:spPr>
            <a:ln w="3810">
              <a:solidFill>
                <a:schemeClr val="tx1"/>
              </a:solidFill>
              <a:prstDash val="dash"/>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H$7:$H$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200000000001</c:v>
                </c:pt>
                <c:pt idx="84">
                  <c:v>193.38200000000529</c:v>
                </c:pt>
                <c:pt idx="85">
                  <c:v>193.21199999999999</c:v>
                </c:pt>
                <c:pt idx="86">
                  <c:v>193.06700000000001</c:v>
                </c:pt>
                <c:pt idx="87">
                  <c:v>192.965</c:v>
                </c:pt>
                <c:pt idx="88">
                  <c:v>192.87200000000001</c:v>
                </c:pt>
                <c:pt idx="89">
                  <c:v>192.82600000000087</c:v>
                </c:pt>
                <c:pt idx="90">
                  <c:v>192.833</c:v>
                </c:pt>
                <c:pt idx="91">
                  <c:v>192.88600000000127</c:v>
                </c:pt>
                <c:pt idx="92">
                  <c:v>192.994</c:v>
                </c:pt>
                <c:pt idx="93">
                  <c:v>193.16499999999999</c:v>
                </c:pt>
                <c:pt idx="94">
                  <c:v>193.43300000000002</c:v>
                </c:pt>
                <c:pt idx="95">
                  <c:v>193.84399999999999</c:v>
                </c:pt>
                <c:pt idx="96">
                  <c:v>194.471</c:v>
                </c:pt>
                <c:pt idx="97">
                  <c:v>195.41300000000001</c:v>
                </c:pt>
                <c:pt idx="98">
                  <c:v>196.756</c:v>
                </c:pt>
                <c:pt idx="99">
                  <c:v>198.65200000000004</c:v>
                </c:pt>
                <c:pt idx="100">
                  <c:v>201.239</c:v>
                </c:pt>
                <c:pt idx="101">
                  <c:v>204.68700000000001</c:v>
                </c:pt>
                <c:pt idx="102">
                  <c:v>209.17599999999999</c:v>
                </c:pt>
                <c:pt idx="103">
                  <c:v>214.80100000000004</c:v>
                </c:pt>
                <c:pt idx="104">
                  <c:v>221.65100000000001</c:v>
                </c:pt>
                <c:pt idx="105">
                  <c:v>229.73599999999999</c:v>
                </c:pt>
                <c:pt idx="106">
                  <c:v>238.86700000000027</c:v>
                </c:pt>
                <c:pt idx="107">
                  <c:v>248.7</c:v>
                </c:pt>
                <c:pt idx="108">
                  <c:v>258.69799999999969</c:v>
                </c:pt>
                <c:pt idx="109">
                  <c:v>268.13200000000001</c:v>
                </c:pt>
                <c:pt idx="110">
                  <c:v>276.20099999999923</c:v>
                </c:pt>
                <c:pt idx="111">
                  <c:v>282.13400000000001</c:v>
                </c:pt>
                <c:pt idx="112">
                  <c:v>285.27</c:v>
                </c:pt>
                <c:pt idx="113">
                  <c:v>285.22000000000003</c:v>
                </c:pt>
                <c:pt idx="114">
                  <c:v>281.91399999999823</c:v>
                </c:pt>
                <c:pt idx="115">
                  <c:v>275.74200000000002</c:v>
                </c:pt>
                <c:pt idx="116">
                  <c:v>267.26</c:v>
                </c:pt>
                <c:pt idx="117">
                  <c:v>257.29399999999669</c:v>
                </c:pt>
                <c:pt idx="118">
                  <c:v>246.64699999999999</c:v>
                </c:pt>
                <c:pt idx="119">
                  <c:v>236.03399999999999</c:v>
                </c:pt>
                <c:pt idx="120">
                  <c:v>226.06900000000002</c:v>
                </c:pt>
                <c:pt idx="121">
                  <c:v>217.06</c:v>
                </c:pt>
                <c:pt idx="122">
                  <c:v>209.20899999999997</c:v>
                </c:pt>
                <c:pt idx="123">
                  <c:v>202.51599999999999</c:v>
                </c:pt>
                <c:pt idx="124">
                  <c:v>196.929</c:v>
                </c:pt>
                <c:pt idx="125">
                  <c:v>192.26900000000001</c:v>
                </c:pt>
                <c:pt idx="126">
                  <c:v>188.465</c:v>
                </c:pt>
                <c:pt idx="127">
                  <c:v>185.292</c:v>
                </c:pt>
                <c:pt idx="128">
                  <c:v>182.68100000000001</c:v>
                </c:pt>
                <c:pt idx="129">
                  <c:v>180.483</c:v>
                </c:pt>
                <c:pt idx="130">
                  <c:v>178.59100000000001</c:v>
                </c:pt>
                <c:pt idx="131">
                  <c:v>176.941</c:v>
                </c:pt>
                <c:pt idx="132">
                  <c:v>175.501</c:v>
                </c:pt>
                <c:pt idx="133">
                  <c:v>174.13399999999999</c:v>
                </c:pt>
                <c:pt idx="134">
                  <c:v>172.76900000000001</c:v>
                </c:pt>
                <c:pt idx="135">
                  <c:v>171.41300000000001</c:v>
                </c:pt>
                <c:pt idx="136">
                  <c:v>170.07499999999999</c:v>
                </c:pt>
                <c:pt idx="137">
                  <c:v>168.68</c:v>
                </c:pt>
                <c:pt idx="138">
                  <c:v>167.21399999999952</c:v>
                </c:pt>
                <c:pt idx="139">
                  <c:v>165.72</c:v>
                </c:pt>
                <c:pt idx="140">
                  <c:v>164.11099999999999</c:v>
                </c:pt>
                <c:pt idx="141">
                  <c:v>162.51</c:v>
                </c:pt>
                <c:pt idx="142">
                  <c:v>160.94200000000001</c:v>
                </c:pt>
                <c:pt idx="143">
                  <c:v>159.495</c:v>
                </c:pt>
                <c:pt idx="144">
                  <c:v>158.096</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5"/>
          <c:order val="5"/>
          <c:spPr>
            <a:ln w="3810">
              <a:solidFill>
                <a:prstClr val="black"/>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I$7:$I$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9</c:v>
                </c:pt>
                <c:pt idx="50">
                  <c:v>197.465</c:v>
                </c:pt>
                <c:pt idx="51">
                  <c:v>197.43100000000001</c:v>
                </c:pt>
                <c:pt idx="52">
                  <c:v>197.43</c:v>
                </c:pt>
                <c:pt idx="53">
                  <c:v>197.42600000000004</c:v>
                </c:pt>
                <c:pt idx="54">
                  <c:v>197.42100000000067</c:v>
                </c:pt>
                <c:pt idx="55">
                  <c:v>197.411</c:v>
                </c:pt>
                <c:pt idx="56">
                  <c:v>197.39500000000001</c:v>
                </c:pt>
                <c:pt idx="57">
                  <c:v>197.37800000000001</c:v>
                </c:pt>
                <c:pt idx="58">
                  <c:v>197.37300000000002</c:v>
                </c:pt>
                <c:pt idx="59">
                  <c:v>197.405</c:v>
                </c:pt>
                <c:pt idx="60">
                  <c:v>197.476</c:v>
                </c:pt>
                <c:pt idx="61">
                  <c:v>197.572</c:v>
                </c:pt>
                <c:pt idx="62">
                  <c:v>197.751</c:v>
                </c:pt>
                <c:pt idx="63">
                  <c:v>198.053</c:v>
                </c:pt>
                <c:pt idx="64">
                  <c:v>198.53200000000001</c:v>
                </c:pt>
                <c:pt idx="65">
                  <c:v>199.267</c:v>
                </c:pt>
                <c:pt idx="66">
                  <c:v>200.4</c:v>
                </c:pt>
                <c:pt idx="67">
                  <c:v>202.05100000000004</c:v>
                </c:pt>
                <c:pt idx="68">
                  <c:v>204.334</c:v>
                </c:pt>
                <c:pt idx="69">
                  <c:v>207.46200000000007</c:v>
                </c:pt>
                <c:pt idx="70">
                  <c:v>211.63</c:v>
                </c:pt>
                <c:pt idx="71">
                  <c:v>216.989</c:v>
                </c:pt>
                <c:pt idx="72">
                  <c:v>223.60399999999998</c:v>
                </c:pt>
                <c:pt idx="73">
                  <c:v>231.47900000000001</c:v>
                </c:pt>
                <c:pt idx="74">
                  <c:v>240.45100000000087</c:v>
                </c:pt>
                <c:pt idx="75">
                  <c:v>250.19</c:v>
                </c:pt>
                <c:pt idx="76">
                  <c:v>260.13799999999969</c:v>
                </c:pt>
                <c:pt idx="77">
                  <c:v>269.48699999998718</c:v>
                </c:pt>
                <c:pt idx="78">
                  <c:v>277.399</c:v>
                </c:pt>
                <c:pt idx="79">
                  <c:v>283.11700000000002</c:v>
                </c:pt>
                <c:pt idx="80">
                  <c:v>285.89499999999964</c:v>
                </c:pt>
                <c:pt idx="81">
                  <c:v>285.351</c:v>
                </c:pt>
                <c:pt idx="82">
                  <c:v>281.56</c:v>
                </c:pt>
                <c:pt idx="83">
                  <c:v>274.98799999999869</c:v>
                </c:pt>
                <c:pt idx="84">
                  <c:v>266.32100000000003</c:v>
                </c:pt>
                <c:pt idx="85">
                  <c:v>256.40699999999669</c:v>
                </c:pt>
                <c:pt idx="86">
                  <c:v>246.11199999999999</c:v>
                </c:pt>
                <c:pt idx="87">
                  <c:v>236.17399999999998</c:v>
                </c:pt>
                <c:pt idx="88">
                  <c:v>227.078</c:v>
                </c:pt>
                <c:pt idx="89">
                  <c:v>219.172</c:v>
                </c:pt>
                <c:pt idx="90">
                  <c:v>212.583</c:v>
                </c:pt>
                <c:pt idx="91">
                  <c:v>207.28100000000001</c:v>
                </c:pt>
                <c:pt idx="92">
                  <c:v>203.15100000000001</c:v>
                </c:pt>
                <c:pt idx="93">
                  <c:v>200.01900000000001</c:v>
                </c:pt>
                <c:pt idx="94">
                  <c:v>197.70599999999999</c:v>
                </c:pt>
                <c:pt idx="95">
                  <c:v>196.03900000000002</c:v>
                </c:pt>
                <c:pt idx="96">
                  <c:v>194.86800000000127</c:v>
                </c:pt>
                <c:pt idx="97">
                  <c:v>194.077</c:v>
                </c:pt>
                <c:pt idx="98">
                  <c:v>193.53800000000001</c:v>
                </c:pt>
                <c:pt idx="99">
                  <c:v>193.19</c:v>
                </c:pt>
                <c:pt idx="100">
                  <c:v>192.95500000000001</c:v>
                </c:pt>
                <c:pt idx="101">
                  <c:v>192.79399999999998</c:v>
                </c:pt>
                <c:pt idx="102">
                  <c:v>192.691</c:v>
                </c:pt>
                <c:pt idx="103">
                  <c:v>192.584</c:v>
                </c:pt>
                <c:pt idx="104">
                  <c:v>192.46700000000001</c:v>
                </c:pt>
                <c:pt idx="105">
                  <c:v>192.36200000000107</c:v>
                </c:pt>
                <c:pt idx="106">
                  <c:v>192.238</c:v>
                </c:pt>
                <c:pt idx="107">
                  <c:v>192.089</c:v>
                </c:pt>
                <c:pt idx="108">
                  <c:v>191.91</c:v>
                </c:pt>
                <c:pt idx="109">
                  <c:v>191.67699999999999</c:v>
                </c:pt>
                <c:pt idx="110">
                  <c:v>191.40300000000002</c:v>
                </c:pt>
                <c:pt idx="111">
                  <c:v>191.12800000000001</c:v>
                </c:pt>
                <c:pt idx="112">
                  <c:v>190.85100000000187</c:v>
                </c:pt>
                <c:pt idx="113">
                  <c:v>190.57300000000001</c:v>
                </c:pt>
                <c:pt idx="114">
                  <c:v>190.251</c:v>
                </c:pt>
                <c:pt idx="115">
                  <c:v>189.934</c:v>
                </c:pt>
                <c:pt idx="116">
                  <c:v>189.547</c:v>
                </c:pt>
                <c:pt idx="117">
                  <c:v>189.11699999999999</c:v>
                </c:pt>
                <c:pt idx="118">
                  <c:v>188.625</c:v>
                </c:pt>
                <c:pt idx="119">
                  <c:v>188.059</c:v>
                </c:pt>
                <c:pt idx="120">
                  <c:v>187.47</c:v>
                </c:pt>
                <c:pt idx="121">
                  <c:v>186.8</c:v>
                </c:pt>
                <c:pt idx="122">
                  <c:v>186.06200000000001</c:v>
                </c:pt>
                <c:pt idx="123">
                  <c:v>185.21899999999999</c:v>
                </c:pt>
                <c:pt idx="124">
                  <c:v>184.29300000000001</c:v>
                </c:pt>
                <c:pt idx="125">
                  <c:v>183.23699999999999</c:v>
                </c:pt>
                <c:pt idx="126">
                  <c:v>182.14499999999998</c:v>
                </c:pt>
                <c:pt idx="127">
                  <c:v>180.96100000000001</c:v>
                </c:pt>
                <c:pt idx="128">
                  <c:v>179.77299999999997</c:v>
                </c:pt>
                <c:pt idx="129">
                  <c:v>178.56900000000002</c:v>
                </c:pt>
                <c:pt idx="130">
                  <c:v>177.35700000000207</c:v>
                </c:pt>
                <c:pt idx="131">
                  <c:v>176.161</c:v>
                </c:pt>
                <c:pt idx="132">
                  <c:v>175.017</c:v>
                </c:pt>
                <c:pt idx="133">
                  <c:v>173.84</c:v>
                </c:pt>
                <c:pt idx="134">
                  <c:v>172.59399999999999</c:v>
                </c:pt>
                <c:pt idx="135">
                  <c:v>171.31100000000001</c:v>
                </c:pt>
                <c:pt idx="136">
                  <c:v>170.01599999999999</c:v>
                </c:pt>
                <c:pt idx="137">
                  <c:v>168.64699999999999</c:v>
                </c:pt>
                <c:pt idx="138">
                  <c:v>167.196</c:v>
                </c:pt>
                <c:pt idx="139">
                  <c:v>165.70999999999998</c:v>
                </c:pt>
                <c:pt idx="140">
                  <c:v>164.10599999999999</c:v>
                </c:pt>
                <c:pt idx="141">
                  <c:v>162.50700000000001</c:v>
                </c:pt>
                <c:pt idx="142">
                  <c:v>160.941</c:v>
                </c:pt>
                <c:pt idx="143">
                  <c:v>159.494</c:v>
                </c:pt>
                <c:pt idx="144">
                  <c:v>158.095</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6"/>
          <c:order val="6"/>
          <c:spPr>
            <a:ln w="3810">
              <a:solidFill>
                <a:schemeClr val="tx1"/>
              </a:solidFill>
              <a:prstDash val="dash"/>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J$7:$J$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499999999999</c:v>
                </c:pt>
                <c:pt idx="41">
                  <c:v>197.56399999999999</c:v>
                </c:pt>
                <c:pt idx="42">
                  <c:v>197.566</c:v>
                </c:pt>
                <c:pt idx="43">
                  <c:v>197.52500000000001</c:v>
                </c:pt>
                <c:pt idx="44">
                  <c:v>197.52700000000004</c:v>
                </c:pt>
                <c:pt idx="45">
                  <c:v>197.53200000000001</c:v>
                </c:pt>
                <c:pt idx="46">
                  <c:v>197.541</c:v>
                </c:pt>
                <c:pt idx="47">
                  <c:v>197.559</c:v>
                </c:pt>
                <c:pt idx="48">
                  <c:v>197.59300000000002</c:v>
                </c:pt>
                <c:pt idx="49">
                  <c:v>197.66</c:v>
                </c:pt>
                <c:pt idx="50">
                  <c:v>197.74899999999997</c:v>
                </c:pt>
                <c:pt idx="51">
                  <c:v>197.89200000000127</c:v>
                </c:pt>
                <c:pt idx="52">
                  <c:v>198.16</c:v>
                </c:pt>
                <c:pt idx="53">
                  <c:v>198.56100000000001</c:v>
                </c:pt>
                <c:pt idx="54">
                  <c:v>199.14599999999999</c:v>
                </c:pt>
                <c:pt idx="55">
                  <c:v>199.97900000000001</c:v>
                </c:pt>
                <c:pt idx="56">
                  <c:v>201.13200000000001</c:v>
                </c:pt>
                <c:pt idx="57">
                  <c:v>202.69499999999999</c:v>
                </c:pt>
                <c:pt idx="58">
                  <c:v>204.76499999999999</c:v>
                </c:pt>
                <c:pt idx="59">
                  <c:v>207.435</c:v>
                </c:pt>
                <c:pt idx="60">
                  <c:v>210.74699999999999</c:v>
                </c:pt>
                <c:pt idx="61">
                  <c:v>214.66800000000001</c:v>
                </c:pt>
                <c:pt idx="62">
                  <c:v>219.148</c:v>
                </c:pt>
                <c:pt idx="63">
                  <c:v>224.01900000000001</c:v>
                </c:pt>
                <c:pt idx="64">
                  <c:v>229.00299999999999</c:v>
                </c:pt>
                <c:pt idx="65">
                  <c:v>233.72900000000001</c:v>
                </c:pt>
                <c:pt idx="66">
                  <c:v>237.80200000000067</c:v>
                </c:pt>
                <c:pt idx="67">
                  <c:v>240.78200000000001</c:v>
                </c:pt>
                <c:pt idx="68">
                  <c:v>242.27699999999999</c:v>
                </c:pt>
                <c:pt idx="69">
                  <c:v>242.126</c:v>
                </c:pt>
                <c:pt idx="70">
                  <c:v>240.34900000000002</c:v>
                </c:pt>
                <c:pt idx="71">
                  <c:v>237.136</c:v>
                </c:pt>
                <c:pt idx="72">
                  <c:v>232.80600000000001</c:v>
                </c:pt>
                <c:pt idx="73">
                  <c:v>227.797</c:v>
                </c:pt>
                <c:pt idx="74">
                  <c:v>222.53300000000002</c:v>
                </c:pt>
                <c:pt idx="75">
                  <c:v>217.40300000000002</c:v>
                </c:pt>
                <c:pt idx="76">
                  <c:v>212.68100000000001</c:v>
                </c:pt>
                <c:pt idx="77">
                  <c:v>208.47499999999999</c:v>
                </c:pt>
                <c:pt idx="78">
                  <c:v>204.876</c:v>
                </c:pt>
                <c:pt idx="79">
                  <c:v>201.97399999999999</c:v>
                </c:pt>
                <c:pt idx="80">
                  <c:v>199.64599999999999</c:v>
                </c:pt>
                <c:pt idx="81">
                  <c:v>197.79</c:v>
                </c:pt>
                <c:pt idx="82">
                  <c:v>196.35800000000287</c:v>
                </c:pt>
                <c:pt idx="83">
                  <c:v>195.30600000000001</c:v>
                </c:pt>
                <c:pt idx="84">
                  <c:v>194.52700000000004</c:v>
                </c:pt>
                <c:pt idx="85">
                  <c:v>193.946</c:v>
                </c:pt>
                <c:pt idx="86">
                  <c:v>193.524</c:v>
                </c:pt>
                <c:pt idx="87">
                  <c:v>193.23499999999999</c:v>
                </c:pt>
                <c:pt idx="88">
                  <c:v>193.01499999999999</c:v>
                </c:pt>
                <c:pt idx="89">
                  <c:v>192.875</c:v>
                </c:pt>
                <c:pt idx="90">
                  <c:v>192.798</c:v>
                </c:pt>
                <c:pt idx="91">
                  <c:v>192.75700000000001</c:v>
                </c:pt>
                <c:pt idx="92">
                  <c:v>192.739</c:v>
                </c:pt>
                <c:pt idx="93">
                  <c:v>192.72399999999999</c:v>
                </c:pt>
                <c:pt idx="94">
                  <c:v>192.708</c:v>
                </c:pt>
                <c:pt idx="95">
                  <c:v>192.68900000000002</c:v>
                </c:pt>
                <c:pt idx="96">
                  <c:v>192.67</c:v>
                </c:pt>
                <c:pt idx="97">
                  <c:v>192.666</c:v>
                </c:pt>
                <c:pt idx="98">
                  <c:v>192.65100000000001</c:v>
                </c:pt>
                <c:pt idx="99">
                  <c:v>192.64399999999998</c:v>
                </c:pt>
                <c:pt idx="100">
                  <c:v>192.626</c:v>
                </c:pt>
                <c:pt idx="101">
                  <c:v>192.6</c:v>
                </c:pt>
                <c:pt idx="102">
                  <c:v>192.57900000000001</c:v>
                </c:pt>
                <c:pt idx="103">
                  <c:v>192.52</c:v>
                </c:pt>
                <c:pt idx="104">
                  <c:v>192.43200000000004</c:v>
                </c:pt>
                <c:pt idx="105">
                  <c:v>192.34300000000002</c:v>
                </c:pt>
                <c:pt idx="106">
                  <c:v>192.22800000000001</c:v>
                </c:pt>
                <c:pt idx="107">
                  <c:v>192.084</c:v>
                </c:pt>
                <c:pt idx="108">
                  <c:v>191.90700000000001</c:v>
                </c:pt>
                <c:pt idx="109">
                  <c:v>191.67599999999999</c:v>
                </c:pt>
                <c:pt idx="110">
                  <c:v>191.40300000000002</c:v>
                </c:pt>
                <c:pt idx="111">
                  <c:v>191.12700000000001</c:v>
                </c:pt>
                <c:pt idx="112">
                  <c:v>190.85100000000187</c:v>
                </c:pt>
                <c:pt idx="113">
                  <c:v>190.57300000000001</c:v>
                </c:pt>
                <c:pt idx="114">
                  <c:v>190.251</c:v>
                </c:pt>
                <c:pt idx="115">
                  <c:v>189.934</c:v>
                </c:pt>
                <c:pt idx="116">
                  <c:v>189.547</c:v>
                </c:pt>
                <c:pt idx="117">
                  <c:v>189.11699999999999</c:v>
                </c:pt>
                <c:pt idx="118">
                  <c:v>188.625</c:v>
                </c:pt>
                <c:pt idx="119">
                  <c:v>188.059</c:v>
                </c:pt>
                <c:pt idx="120">
                  <c:v>187.47</c:v>
                </c:pt>
                <c:pt idx="121">
                  <c:v>186.8</c:v>
                </c:pt>
                <c:pt idx="122">
                  <c:v>186.06200000000001</c:v>
                </c:pt>
                <c:pt idx="123">
                  <c:v>185.21899999999999</c:v>
                </c:pt>
                <c:pt idx="124">
                  <c:v>184.29300000000001</c:v>
                </c:pt>
                <c:pt idx="125">
                  <c:v>183.23699999999999</c:v>
                </c:pt>
                <c:pt idx="126">
                  <c:v>182.14499999999998</c:v>
                </c:pt>
                <c:pt idx="127">
                  <c:v>180.96100000000001</c:v>
                </c:pt>
                <c:pt idx="128">
                  <c:v>179.77299999999997</c:v>
                </c:pt>
                <c:pt idx="129">
                  <c:v>178.56900000000002</c:v>
                </c:pt>
                <c:pt idx="130">
                  <c:v>177.35700000000207</c:v>
                </c:pt>
                <c:pt idx="131">
                  <c:v>176.161</c:v>
                </c:pt>
                <c:pt idx="132">
                  <c:v>175.017</c:v>
                </c:pt>
                <c:pt idx="133">
                  <c:v>173.84</c:v>
                </c:pt>
                <c:pt idx="134">
                  <c:v>172.59399999999999</c:v>
                </c:pt>
                <c:pt idx="135">
                  <c:v>171.31100000000001</c:v>
                </c:pt>
                <c:pt idx="136">
                  <c:v>170.01599999999999</c:v>
                </c:pt>
                <c:pt idx="137">
                  <c:v>168.64699999999999</c:v>
                </c:pt>
                <c:pt idx="138">
                  <c:v>167.196</c:v>
                </c:pt>
                <c:pt idx="139">
                  <c:v>165.70999999999998</c:v>
                </c:pt>
                <c:pt idx="140">
                  <c:v>164.10599999999999</c:v>
                </c:pt>
                <c:pt idx="141">
                  <c:v>162.50700000000001</c:v>
                </c:pt>
                <c:pt idx="142">
                  <c:v>160.941</c:v>
                </c:pt>
                <c:pt idx="143">
                  <c:v>159.494</c:v>
                </c:pt>
                <c:pt idx="144">
                  <c:v>158.095</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7"/>
          <c:order val="7"/>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K$7:$K$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399999999998</c:v>
                </c:pt>
                <c:pt idx="41">
                  <c:v>197.56300000000002</c:v>
                </c:pt>
                <c:pt idx="42">
                  <c:v>197.56300000000002</c:v>
                </c:pt>
                <c:pt idx="43">
                  <c:v>197.52</c:v>
                </c:pt>
                <c:pt idx="44">
                  <c:v>197.517</c:v>
                </c:pt>
                <c:pt idx="45">
                  <c:v>197.51399999999998</c:v>
                </c:pt>
                <c:pt idx="46">
                  <c:v>197.50800000000001</c:v>
                </c:pt>
                <c:pt idx="47">
                  <c:v>197.5</c:v>
                </c:pt>
                <c:pt idx="48">
                  <c:v>197.49100000000001</c:v>
                </c:pt>
                <c:pt idx="49">
                  <c:v>197.48800000000207</c:v>
                </c:pt>
                <c:pt idx="50">
                  <c:v>197.465</c:v>
                </c:pt>
                <c:pt idx="51">
                  <c:v>197.43100000000001</c:v>
                </c:pt>
                <c:pt idx="52">
                  <c:v>197.42800000000167</c:v>
                </c:pt>
                <c:pt idx="53">
                  <c:v>197.423</c:v>
                </c:pt>
                <c:pt idx="54">
                  <c:v>197.41499999999999</c:v>
                </c:pt>
                <c:pt idx="55">
                  <c:v>197.4</c:v>
                </c:pt>
                <c:pt idx="56">
                  <c:v>197.37300000000002</c:v>
                </c:pt>
                <c:pt idx="57">
                  <c:v>197.33800000000087</c:v>
                </c:pt>
                <c:pt idx="58">
                  <c:v>197.30200000000067</c:v>
                </c:pt>
                <c:pt idx="59">
                  <c:v>197.28</c:v>
                </c:pt>
                <c:pt idx="60">
                  <c:v>197.262</c:v>
                </c:pt>
                <c:pt idx="61">
                  <c:v>197.21099999999998</c:v>
                </c:pt>
                <c:pt idx="62">
                  <c:v>197.155</c:v>
                </c:pt>
                <c:pt idx="63">
                  <c:v>197.08800000000087</c:v>
                </c:pt>
                <c:pt idx="64">
                  <c:v>197.00299999999999</c:v>
                </c:pt>
                <c:pt idx="65">
                  <c:v>196.89500000000001</c:v>
                </c:pt>
                <c:pt idx="66">
                  <c:v>196.797</c:v>
                </c:pt>
                <c:pt idx="67">
                  <c:v>196.69200000000001</c:v>
                </c:pt>
                <c:pt idx="68">
                  <c:v>196.53800000000001</c:v>
                </c:pt>
                <c:pt idx="69">
                  <c:v>196.37100000000001</c:v>
                </c:pt>
                <c:pt idx="70">
                  <c:v>196.21199999999999</c:v>
                </c:pt>
                <c:pt idx="71">
                  <c:v>196.05800000000067</c:v>
                </c:pt>
                <c:pt idx="72">
                  <c:v>195.88200000000529</c:v>
                </c:pt>
                <c:pt idx="73">
                  <c:v>195.697</c:v>
                </c:pt>
                <c:pt idx="74">
                  <c:v>195.5</c:v>
                </c:pt>
                <c:pt idx="75">
                  <c:v>195.31300000000002</c:v>
                </c:pt>
                <c:pt idx="76">
                  <c:v>195.13800000000001</c:v>
                </c:pt>
                <c:pt idx="77">
                  <c:v>194.91399999999999</c:v>
                </c:pt>
                <c:pt idx="78">
                  <c:v>194.66</c:v>
                </c:pt>
                <c:pt idx="79">
                  <c:v>194.465</c:v>
                </c:pt>
                <c:pt idx="80">
                  <c:v>194.25299999999999</c:v>
                </c:pt>
                <c:pt idx="81">
                  <c:v>194.005</c:v>
                </c:pt>
                <c:pt idx="82">
                  <c:v>193.76</c:v>
                </c:pt>
                <c:pt idx="83">
                  <c:v>193.56100000000001</c:v>
                </c:pt>
                <c:pt idx="84">
                  <c:v>193.37900000000002</c:v>
                </c:pt>
                <c:pt idx="85">
                  <c:v>193.20699999999999</c:v>
                </c:pt>
                <c:pt idx="86">
                  <c:v>193.059</c:v>
                </c:pt>
                <c:pt idx="87">
                  <c:v>192.94800000000001</c:v>
                </c:pt>
                <c:pt idx="88">
                  <c:v>192.84200000000001</c:v>
                </c:pt>
                <c:pt idx="89">
                  <c:v>192.77199999999999</c:v>
                </c:pt>
                <c:pt idx="90">
                  <c:v>192.738</c:v>
                </c:pt>
                <c:pt idx="91">
                  <c:v>192.72300000000001</c:v>
                </c:pt>
                <c:pt idx="92">
                  <c:v>192.72</c:v>
                </c:pt>
                <c:pt idx="93">
                  <c:v>192.71399999999952</c:v>
                </c:pt>
                <c:pt idx="94">
                  <c:v>192.70299999999997</c:v>
                </c:pt>
                <c:pt idx="95">
                  <c:v>192.68600000000001</c:v>
                </c:pt>
                <c:pt idx="96">
                  <c:v>192.66900000000001</c:v>
                </c:pt>
                <c:pt idx="97">
                  <c:v>192.666</c:v>
                </c:pt>
                <c:pt idx="98">
                  <c:v>192.65100000000001</c:v>
                </c:pt>
                <c:pt idx="99">
                  <c:v>192.64399999999998</c:v>
                </c:pt>
                <c:pt idx="100">
                  <c:v>192.626</c:v>
                </c:pt>
                <c:pt idx="101">
                  <c:v>192.6</c:v>
                </c:pt>
                <c:pt idx="102">
                  <c:v>192.57900000000001</c:v>
                </c:pt>
                <c:pt idx="103">
                  <c:v>192.52</c:v>
                </c:pt>
                <c:pt idx="104">
                  <c:v>192.43200000000004</c:v>
                </c:pt>
                <c:pt idx="105">
                  <c:v>192.34300000000002</c:v>
                </c:pt>
                <c:pt idx="106">
                  <c:v>192.22800000000001</c:v>
                </c:pt>
                <c:pt idx="107">
                  <c:v>192.084</c:v>
                </c:pt>
                <c:pt idx="108">
                  <c:v>191.90700000000001</c:v>
                </c:pt>
                <c:pt idx="109">
                  <c:v>191.67599999999999</c:v>
                </c:pt>
                <c:pt idx="110">
                  <c:v>191.40300000000002</c:v>
                </c:pt>
                <c:pt idx="111">
                  <c:v>191.12700000000001</c:v>
                </c:pt>
                <c:pt idx="112">
                  <c:v>190.85100000000187</c:v>
                </c:pt>
                <c:pt idx="113">
                  <c:v>190.57300000000001</c:v>
                </c:pt>
                <c:pt idx="114">
                  <c:v>190.251</c:v>
                </c:pt>
                <c:pt idx="115">
                  <c:v>189.934</c:v>
                </c:pt>
                <c:pt idx="116">
                  <c:v>189.547</c:v>
                </c:pt>
                <c:pt idx="117">
                  <c:v>189.11699999999999</c:v>
                </c:pt>
                <c:pt idx="118">
                  <c:v>188.625</c:v>
                </c:pt>
                <c:pt idx="119">
                  <c:v>188.059</c:v>
                </c:pt>
                <c:pt idx="120">
                  <c:v>187.47</c:v>
                </c:pt>
                <c:pt idx="121">
                  <c:v>186.8</c:v>
                </c:pt>
                <c:pt idx="122">
                  <c:v>186.06200000000001</c:v>
                </c:pt>
                <c:pt idx="123">
                  <c:v>185.21899999999999</c:v>
                </c:pt>
                <c:pt idx="124">
                  <c:v>184.29300000000001</c:v>
                </c:pt>
                <c:pt idx="125">
                  <c:v>183.23699999999999</c:v>
                </c:pt>
                <c:pt idx="126">
                  <c:v>182.14499999999998</c:v>
                </c:pt>
                <c:pt idx="127">
                  <c:v>180.96100000000001</c:v>
                </c:pt>
                <c:pt idx="128">
                  <c:v>179.77299999999997</c:v>
                </c:pt>
                <c:pt idx="129">
                  <c:v>178.56900000000002</c:v>
                </c:pt>
                <c:pt idx="130">
                  <c:v>177.35700000000207</c:v>
                </c:pt>
                <c:pt idx="131">
                  <c:v>176.161</c:v>
                </c:pt>
                <c:pt idx="132">
                  <c:v>175.017</c:v>
                </c:pt>
                <c:pt idx="133">
                  <c:v>173.84</c:v>
                </c:pt>
                <c:pt idx="134">
                  <c:v>172.59399999999999</c:v>
                </c:pt>
                <c:pt idx="135">
                  <c:v>171.31100000000001</c:v>
                </c:pt>
                <c:pt idx="136">
                  <c:v>170.01599999999999</c:v>
                </c:pt>
                <c:pt idx="137">
                  <c:v>168.64699999999999</c:v>
                </c:pt>
                <c:pt idx="138">
                  <c:v>167.196</c:v>
                </c:pt>
                <c:pt idx="139">
                  <c:v>165.70999999999998</c:v>
                </c:pt>
                <c:pt idx="140">
                  <c:v>164.10599999999999</c:v>
                </c:pt>
                <c:pt idx="141">
                  <c:v>162.50700000000001</c:v>
                </c:pt>
                <c:pt idx="142">
                  <c:v>160.941</c:v>
                </c:pt>
                <c:pt idx="143">
                  <c:v>159.494</c:v>
                </c:pt>
                <c:pt idx="144">
                  <c:v>158.095</c:v>
                </c:pt>
                <c:pt idx="145">
                  <c:v>156.90900000000002</c:v>
                </c:pt>
                <c:pt idx="146">
                  <c:v>155.815</c:v>
                </c:pt>
                <c:pt idx="147">
                  <c:v>154.90600000000001</c:v>
                </c:pt>
                <c:pt idx="148">
                  <c:v>154.16</c:v>
                </c:pt>
                <c:pt idx="149">
                  <c:v>153.607</c:v>
                </c:pt>
                <c:pt idx="150">
                  <c:v>153.18800000000007</c:v>
                </c:pt>
                <c:pt idx="151">
                  <c:v>152.86100000000027</c:v>
                </c:pt>
                <c:pt idx="152">
                  <c:v>152.64899999999997</c:v>
                </c:pt>
                <c:pt idx="153">
                  <c:v>152.50700000000001</c:v>
                </c:pt>
                <c:pt idx="154">
                  <c:v>152.37900000000002</c:v>
                </c:pt>
                <c:pt idx="155">
                  <c:v>152.29499999999999</c:v>
                </c:pt>
                <c:pt idx="156">
                  <c:v>152.24499999999998</c:v>
                </c:pt>
                <c:pt idx="157">
                  <c:v>152.21699999999998</c:v>
                </c:pt>
                <c:pt idx="158">
                  <c:v>152.16900000000001</c:v>
                </c:pt>
                <c:pt idx="159">
                  <c:v>152.15</c:v>
                </c:pt>
                <c:pt idx="160">
                  <c:v>152.13499999999999</c:v>
                </c:pt>
                <c:pt idx="161">
                  <c:v>152.125</c:v>
                </c:pt>
                <c:pt idx="162">
                  <c:v>152.10300000000001</c:v>
                </c:pt>
                <c:pt idx="163">
                  <c:v>152.08100000000007</c:v>
                </c:pt>
                <c:pt idx="164">
                  <c:v>152.02600000000001</c:v>
                </c:pt>
                <c:pt idx="165">
                  <c:v>152.01399999999998</c:v>
                </c:pt>
                <c:pt idx="166">
                  <c:v>152.01399999999998</c:v>
                </c:pt>
                <c:pt idx="167">
                  <c:v>159.89800000000147</c:v>
                </c:pt>
                <c:pt idx="168">
                  <c:v>149.304</c:v>
                </c:pt>
                <c:pt idx="169">
                  <c:v>166.55</c:v>
                </c:pt>
                <c:pt idx="170">
                  <c:v>157.18800000000007</c:v>
                </c:pt>
              </c:numCache>
            </c:numRef>
          </c:yVal>
          <c:smooth val="1"/>
        </c:ser>
        <c:ser>
          <c:idx val="8"/>
          <c:order val="8"/>
          <c:spPr>
            <a:ln w="3810">
              <a:solidFill>
                <a:schemeClr val="tx1"/>
              </a:solidFill>
            </a:ln>
          </c:spPr>
          <c:marker>
            <c:symbol val="none"/>
          </c:marker>
          <c:xVal>
            <c:numRef>
              <c:f>'S 2p'!$C$7:$C$177</c:f>
              <c:numCache>
                <c:formatCode>General</c:formatCode>
                <c:ptCount val="171"/>
                <c:pt idx="0">
                  <c:v>176.03800000000001</c:v>
                </c:pt>
                <c:pt idx="1">
                  <c:v>175.93800000000007</c:v>
                </c:pt>
                <c:pt idx="2">
                  <c:v>175.83800000000087</c:v>
                </c:pt>
                <c:pt idx="3">
                  <c:v>175.738</c:v>
                </c:pt>
                <c:pt idx="4">
                  <c:v>175.63800000000001</c:v>
                </c:pt>
                <c:pt idx="5">
                  <c:v>175.53800000000001</c:v>
                </c:pt>
                <c:pt idx="6">
                  <c:v>175.43800000000007</c:v>
                </c:pt>
                <c:pt idx="7">
                  <c:v>175.33800000000087</c:v>
                </c:pt>
                <c:pt idx="8">
                  <c:v>175.238</c:v>
                </c:pt>
                <c:pt idx="9">
                  <c:v>175.13800000000001</c:v>
                </c:pt>
                <c:pt idx="10">
                  <c:v>175.03800000000001</c:v>
                </c:pt>
                <c:pt idx="11">
                  <c:v>174.93800000000007</c:v>
                </c:pt>
                <c:pt idx="12">
                  <c:v>174.83800000000087</c:v>
                </c:pt>
                <c:pt idx="13">
                  <c:v>174.738</c:v>
                </c:pt>
                <c:pt idx="14">
                  <c:v>174.63800000000001</c:v>
                </c:pt>
                <c:pt idx="15">
                  <c:v>174.53800000000001</c:v>
                </c:pt>
                <c:pt idx="16">
                  <c:v>174.43800000000007</c:v>
                </c:pt>
                <c:pt idx="17">
                  <c:v>174.33800000000087</c:v>
                </c:pt>
                <c:pt idx="18">
                  <c:v>174.238</c:v>
                </c:pt>
                <c:pt idx="19">
                  <c:v>174.13800000000001</c:v>
                </c:pt>
                <c:pt idx="20">
                  <c:v>174.03800000000001</c:v>
                </c:pt>
                <c:pt idx="21">
                  <c:v>173.93800000000007</c:v>
                </c:pt>
                <c:pt idx="22">
                  <c:v>173.83800000000087</c:v>
                </c:pt>
                <c:pt idx="23">
                  <c:v>173.738</c:v>
                </c:pt>
                <c:pt idx="24">
                  <c:v>173.63800000000001</c:v>
                </c:pt>
                <c:pt idx="25">
                  <c:v>173.53800000000001</c:v>
                </c:pt>
                <c:pt idx="26">
                  <c:v>173.43800000000007</c:v>
                </c:pt>
                <c:pt idx="27">
                  <c:v>173.33800000000087</c:v>
                </c:pt>
                <c:pt idx="28">
                  <c:v>173.238</c:v>
                </c:pt>
                <c:pt idx="29">
                  <c:v>173.13800000000001</c:v>
                </c:pt>
                <c:pt idx="30">
                  <c:v>173.03800000000001</c:v>
                </c:pt>
                <c:pt idx="31">
                  <c:v>172.93800000000007</c:v>
                </c:pt>
                <c:pt idx="32">
                  <c:v>172.83800000000087</c:v>
                </c:pt>
                <c:pt idx="33">
                  <c:v>172.738</c:v>
                </c:pt>
                <c:pt idx="34">
                  <c:v>172.63800000000001</c:v>
                </c:pt>
                <c:pt idx="35">
                  <c:v>172.53800000000001</c:v>
                </c:pt>
                <c:pt idx="36">
                  <c:v>172.43800000000007</c:v>
                </c:pt>
                <c:pt idx="37">
                  <c:v>172.33800000000087</c:v>
                </c:pt>
                <c:pt idx="38">
                  <c:v>172.238</c:v>
                </c:pt>
                <c:pt idx="39">
                  <c:v>172.13800000000001</c:v>
                </c:pt>
                <c:pt idx="40">
                  <c:v>172.03800000000001</c:v>
                </c:pt>
                <c:pt idx="41">
                  <c:v>171.93800000000007</c:v>
                </c:pt>
                <c:pt idx="42">
                  <c:v>171.83800000000087</c:v>
                </c:pt>
                <c:pt idx="43">
                  <c:v>171.738</c:v>
                </c:pt>
                <c:pt idx="44">
                  <c:v>171.63800000000001</c:v>
                </c:pt>
                <c:pt idx="45">
                  <c:v>171.53800000000001</c:v>
                </c:pt>
                <c:pt idx="46">
                  <c:v>171.43800000000007</c:v>
                </c:pt>
                <c:pt idx="47">
                  <c:v>171.33800000000087</c:v>
                </c:pt>
                <c:pt idx="48">
                  <c:v>171.238</c:v>
                </c:pt>
                <c:pt idx="49">
                  <c:v>171.13800000000001</c:v>
                </c:pt>
                <c:pt idx="50">
                  <c:v>171.03800000000001</c:v>
                </c:pt>
                <c:pt idx="51">
                  <c:v>170.93800000000007</c:v>
                </c:pt>
                <c:pt idx="52">
                  <c:v>170.83800000000087</c:v>
                </c:pt>
                <c:pt idx="53">
                  <c:v>170.738</c:v>
                </c:pt>
                <c:pt idx="54">
                  <c:v>170.63800000000001</c:v>
                </c:pt>
                <c:pt idx="55">
                  <c:v>170.53800000000001</c:v>
                </c:pt>
                <c:pt idx="56">
                  <c:v>170.43800000000007</c:v>
                </c:pt>
                <c:pt idx="57">
                  <c:v>170.33800000000087</c:v>
                </c:pt>
                <c:pt idx="58">
                  <c:v>170.238</c:v>
                </c:pt>
                <c:pt idx="59">
                  <c:v>170.13800000000001</c:v>
                </c:pt>
                <c:pt idx="60">
                  <c:v>170.03800000000001</c:v>
                </c:pt>
                <c:pt idx="61">
                  <c:v>169.93800000000007</c:v>
                </c:pt>
                <c:pt idx="62">
                  <c:v>169.83800000000087</c:v>
                </c:pt>
                <c:pt idx="63">
                  <c:v>169.738</c:v>
                </c:pt>
                <c:pt idx="64">
                  <c:v>169.63800000000001</c:v>
                </c:pt>
                <c:pt idx="65">
                  <c:v>169.53800000000001</c:v>
                </c:pt>
                <c:pt idx="66">
                  <c:v>169.43800000000007</c:v>
                </c:pt>
                <c:pt idx="67">
                  <c:v>169.33800000000087</c:v>
                </c:pt>
                <c:pt idx="68">
                  <c:v>169.238</c:v>
                </c:pt>
                <c:pt idx="69">
                  <c:v>169.13800000000001</c:v>
                </c:pt>
                <c:pt idx="70">
                  <c:v>169.03800000000001</c:v>
                </c:pt>
                <c:pt idx="71">
                  <c:v>168.93800000000007</c:v>
                </c:pt>
                <c:pt idx="72">
                  <c:v>168.83800000000087</c:v>
                </c:pt>
                <c:pt idx="73">
                  <c:v>168.738</c:v>
                </c:pt>
                <c:pt idx="74">
                  <c:v>168.63800000000001</c:v>
                </c:pt>
                <c:pt idx="75">
                  <c:v>168.53800000000001</c:v>
                </c:pt>
                <c:pt idx="76">
                  <c:v>168.43800000000007</c:v>
                </c:pt>
                <c:pt idx="77">
                  <c:v>168.33800000000087</c:v>
                </c:pt>
                <c:pt idx="78">
                  <c:v>168.238</c:v>
                </c:pt>
                <c:pt idx="79">
                  <c:v>168.13800000000001</c:v>
                </c:pt>
                <c:pt idx="80">
                  <c:v>168.03800000000001</c:v>
                </c:pt>
                <c:pt idx="81">
                  <c:v>167.93800000000007</c:v>
                </c:pt>
                <c:pt idx="82">
                  <c:v>167.83800000000087</c:v>
                </c:pt>
                <c:pt idx="83">
                  <c:v>167.738</c:v>
                </c:pt>
                <c:pt idx="84">
                  <c:v>167.63800000000001</c:v>
                </c:pt>
                <c:pt idx="85">
                  <c:v>167.53800000000001</c:v>
                </c:pt>
                <c:pt idx="86">
                  <c:v>167.43800000000007</c:v>
                </c:pt>
                <c:pt idx="87">
                  <c:v>167.33800000000087</c:v>
                </c:pt>
                <c:pt idx="88">
                  <c:v>167.238</c:v>
                </c:pt>
                <c:pt idx="89">
                  <c:v>167.13800000000001</c:v>
                </c:pt>
                <c:pt idx="90">
                  <c:v>167.03800000000001</c:v>
                </c:pt>
                <c:pt idx="91">
                  <c:v>166.93800000000007</c:v>
                </c:pt>
                <c:pt idx="92">
                  <c:v>166.83800000000087</c:v>
                </c:pt>
                <c:pt idx="93">
                  <c:v>166.738</c:v>
                </c:pt>
                <c:pt idx="94">
                  <c:v>166.63800000000001</c:v>
                </c:pt>
                <c:pt idx="95">
                  <c:v>166.53800000000001</c:v>
                </c:pt>
                <c:pt idx="96">
                  <c:v>166.43800000000007</c:v>
                </c:pt>
                <c:pt idx="97">
                  <c:v>166.33800000000087</c:v>
                </c:pt>
                <c:pt idx="98">
                  <c:v>166.238</c:v>
                </c:pt>
                <c:pt idx="99">
                  <c:v>166.13800000000001</c:v>
                </c:pt>
                <c:pt idx="100">
                  <c:v>166.03800000000001</c:v>
                </c:pt>
                <c:pt idx="101">
                  <c:v>165.93800000000007</c:v>
                </c:pt>
                <c:pt idx="102">
                  <c:v>165.83800000000087</c:v>
                </c:pt>
                <c:pt idx="103">
                  <c:v>165.738</c:v>
                </c:pt>
                <c:pt idx="104">
                  <c:v>165.63800000000001</c:v>
                </c:pt>
                <c:pt idx="105">
                  <c:v>165.53800000000001</c:v>
                </c:pt>
                <c:pt idx="106">
                  <c:v>165.43800000000007</c:v>
                </c:pt>
                <c:pt idx="107">
                  <c:v>165.33800000000087</c:v>
                </c:pt>
                <c:pt idx="108">
                  <c:v>165.238</c:v>
                </c:pt>
                <c:pt idx="109">
                  <c:v>165.13800000000001</c:v>
                </c:pt>
                <c:pt idx="110">
                  <c:v>165.03800000000001</c:v>
                </c:pt>
                <c:pt idx="111">
                  <c:v>164.93800000000007</c:v>
                </c:pt>
                <c:pt idx="112">
                  <c:v>164.83800000000087</c:v>
                </c:pt>
                <c:pt idx="113">
                  <c:v>164.738</c:v>
                </c:pt>
                <c:pt idx="114">
                  <c:v>164.63800000000001</c:v>
                </c:pt>
                <c:pt idx="115">
                  <c:v>164.53800000000001</c:v>
                </c:pt>
                <c:pt idx="116">
                  <c:v>164.43800000000007</c:v>
                </c:pt>
                <c:pt idx="117">
                  <c:v>164.33800000000087</c:v>
                </c:pt>
                <c:pt idx="118">
                  <c:v>164.238</c:v>
                </c:pt>
                <c:pt idx="119">
                  <c:v>164.13800000000001</c:v>
                </c:pt>
                <c:pt idx="120">
                  <c:v>164.03800000000001</c:v>
                </c:pt>
                <c:pt idx="121">
                  <c:v>163.93800000000007</c:v>
                </c:pt>
                <c:pt idx="122">
                  <c:v>163.83800000000087</c:v>
                </c:pt>
                <c:pt idx="123">
                  <c:v>163.738</c:v>
                </c:pt>
                <c:pt idx="124">
                  <c:v>163.63800000000001</c:v>
                </c:pt>
                <c:pt idx="125">
                  <c:v>163.53800000000001</c:v>
                </c:pt>
                <c:pt idx="126">
                  <c:v>163.43800000000007</c:v>
                </c:pt>
                <c:pt idx="127">
                  <c:v>163.33800000000087</c:v>
                </c:pt>
                <c:pt idx="128">
                  <c:v>163.238</c:v>
                </c:pt>
                <c:pt idx="129">
                  <c:v>163.13800000000001</c:v>
                </c:pt>
                <c:pt idx="130">
                  <c:v>163.03800000000001</c:v>
                </c:pt>
                <c:pt idx="131">
                  <c:v>162.93800000000007</c:v>
                </c:pt>
                <c:pt idx="132">
                  <c:v>162.83800000000087</c:v>
                </c:pt>
                <c:pt idx="133">
                  <c:v>162.738</c:v>
                </c:pt>
                <c:pt idx="134">
                  <c:v>162.63800000000001</c:v>
                </c:pt>
                <c:pt idx="135">
                  <c:v>162.53800000000001</c:v>
                </c:pt>
                <c:pt idx="136">
                  <c:v>162.43800000000007</c:v>
                </c:pt>
                <c:pt idx="137">
                  <c:v>162.33800000000087</c:v>
                </c:pt>
                <c:pt idx="138">
                  <c:v>162.238</c:v>
                </c:pt>
                <c:pt idx="139">
                  <c:v>162.13800000000001</c:v>
                </c:pt>
                <c:pt idx="140">
                  <c:v>162.03800000000001</c:v>
                </c:pt>
                <c:pt idx="141">
                  <c:v>161.93800000000007</c:v>
                </c:pt>
                <c:pt idx="142">
                  <c:v>161.83800000000087</c:v>
                </c:pt>
                <c:pt idx="143">
                  <c:v>161.738</c:v>
                </c:pt>
                <c:pt idx="144">
                  <c:v>161.63800000000001</c:v>
                </c:pt>
                <c:pt idx="145">
                  <c:v>161.53800000000001</c:v>
                </c:pt>
                <c:pt idx="146">
                  <c:v>161.43800000000007</c:v>
                </c:pt>
                <c:pt idx="147">
                  <c:v>161.33800000000087</c:v>
                </c:pt>
                <c:pt idx="148">
                  <c:v>161.238</c:v>
                </c:pt>
                <c:pt idx="149">
                  <c:v>161.13800000000001</c:v>
                </c:pt>
                <c:pt idx="150">
                  <c:v>161.03800000000001</c:v>
                </c:pt>
                <c:pt idx="151">
                  <c:v>160.93800000000007</c:v>
                </c:pt>
                <c:pt idx="152">
                  <c:v>160.83800000000087</c:v>
                </c:pt>
                <c:pt idx="153">
                  <c:v>160.738</c:v>
                </c:pt>
                <c:pt idx="154">
                  <c:v>160.63800000000001</c:v>
                </c:pt>
                <c:pt idx="155">
                  <c:v>160.53800000000001</c:v>
                </c:pt>
                <c:pt idx="156">
                  <c:v>160.43800000000007</c:v>
                </c:pt>
                <c:pt idx="157">
                  <c:v>160.33800000000087</c:v>
                </c:pt>
                <c:pt idx="158">
                  <c:v>160.238</c:v>
                </c:pt>
                <c:pt idx="159">
                  <c:v>160.13800000000001</c:v>
                </c:pt>
                <c:pt idx="160">
                  <c:v>160.03800000000001</c:v>
                </c:pt>
                <c:pt idx="161">
                  <c:v>159.93800000000007</c:v>
                </c:pt>
                <c:pt idx="162">
                  <c:v>159.83800000000087</c:v>
                </c:pt>
                <c:pt idx="163">
                  <c:v>159.738</c:v>
                </c:pt>
                <c:pt idx="164">
                  <c:v>159.63800000000001</c:v>
                </c:pt>
                <c:pt idx="165">
                  <c:v>159.53800000000001</c:v>
                </c:pt>
                <c:pt idx="166">
                  <c:v>159.43800000000007</c:v>
                </c:pt>
                <c:pt idx="167">
                  <c:v>159.33800000000087</c:v>
                </c:pt>
                <c:pt idx="168">
                  <c:v>159.238</c:v>
                </c:pt>
                <c:pt idx="169">
                  <c:v>159.13800000000001</c:v>
                </c:pt>
                <c:pt idx="170">
                  <c:v>159.03800000000001</c:v>
                </c:pt>
              </c:numCache>
            </c:numRef>
          </c:xVal>
          <c:yVal>
            <c:numRef>
              <c:f>'S 2p'!$L$7:$L$177</c:f>
              <c:numCache>
                <c:formatCode>General</c:formatCode>
                <c:ptCount val="171"/>
                <c:pt idx="0">
                  <c:v>232.333</c:v>
                </c:pt>
                <c:pt idx="1">
                  <c:v>232.57900000000001</c:v>
                </c:pt>
                <c:pt idx="2">
                  <c:v>235.04300000000001</c:v>
                </c:pt>
                <c:pt idx="3">
                  <c:v>227.89800000000147</c:v>
                </c:pt>
                <c:pt idx="4">
                  <c:v>230.85500000000027</c:v>
                </c:pt>
                <c:pt idx="5">
                  <c:v>217.05700000000004</c:v>
                </c:pt>
                <c:pt idx="6">
                  <c:v>223.21699999999998</c:v>
                </c:pt>
                <c:pt idx="7">
                  <c:v>220.50700000000001</c:v>
                </c:pt>
                <c:pt idx="8">
                  <c:v>223.21699999999998</c:v>
                </c:pt>
                <c:pt idx="9">
                  <c:v>224.44900000000001</c:v>
                </c:pt>
                <c:pt idx="10">
                  <c:v>223.21699999999998</c:v>
                </c:pt>
                <c:pt idx="11">
                  <c:v>216.81100000000001</c:v>
                </c:pt>
                <c:pt idx="12">
                  <c:v>213.608</c:v>
                </c:pt>
                <c:pt idx="13">
                  <c:v>221.24599999999998</c:v>
                </c:pt>
                <c:pt idx="14">
                  <c:v>214.59399999999999</c:v>
                </c:pt>
                <c:pt idx="15">
                  <c:v>216.565</c:v>
                </c:pt>
                <c:pt idx="16">
                  <c:v>219.27499999999998</c:v>
                </c:pt>
                <c:pt idx="17">
                  <c:v>211.88400000000001</c:v>
                </c:pt>
                <c:pt idx="18">
                  <c:v>206.70999999999998</c:v>
                </c:pt>
                <c:pt idx="19">
                  <c:v>210.65200000000004</c:v>
                </c:pt>
                <c:pt idx="20">
                  <c:v>216.072</c:v>
                </c:pt>
                <c:pt idx="21">
                  <c:v>211.88400000000001</c:v>
                </c:pt>
                <c:pt idx="22">
                  <c:v>207.44900000000001</c:v>
                </c:pt>
                <c:pt idx="23">
                  <c:v>211.637</c:v>
                </c:pt>
                <c:pt idx="24">
                  <c:v>218.04300000000001</c:v>
                </c:pt>
                <c:pt idx="25">
                  <c:v>199.31800000000001</c:v>
                </c:pt>
                <c:pt idx="26">
                  <c:v>208.68100000000001</c:v>
                </c:pt>
                <c:pt idx="27">
                  <c:v>206.21699999999998</c:v>
                </c:pt>
                <c:pt idx="28">
                  <c:v>205.47800000000001</c:v>
                </c:pt>
                <c:pt idx="29">
                  <c:v>193.405</c:v>
                </c:pt>
                <c:pt idx="30">
                  <c:v>200.304</c:v>
                </c:pt>
                <c:pt idx="31">
                  <c:v>192.42000000000004</c:v>
                </c:pt>
                <c:pt idx="32">
                  <c:v>219.02800000000047</c:v>
                </c:pt>
                <c:pt idx="33">
                  <c:v>215.82600000000087</c:v>
                </c:pt>
                <c:pt idx="34">
                  <c:v>207.94200000000001</c:v>
                </c:pt>
                <c:pt idx="35">
                  <c:v>202.52100000000004</c:v>
                </c:pt>
                <c:pt idx="36">
                  <c:v>198.57900000000001</c:v>
                </c:pt>
                <c:pt idx="37">
                  <c:v>197.59399999999999</c:v>
                </c:pt>
                <c:pt idx="38">
                  <c:v>197.58700000000007</c:v>
                </c:pt>
                <c:pt idx="39">
                  <c:v>197.57599999999999</c:v>
                </c:pt>
                <c:pt idx="40">
                  <c:v>197.57499999999999</c:v>
                </c:pt>
                <c:pt idx="41">
                  <c:v>197.56399999999999</c:v>
                </c:pt>
                <c:pt idx="42">
                  <c:v>197.566</c:v>
                </c:pt>
                <c:pt idx="43">
                  <c:v>197.52500000000001</c:v>
                </c:pt>
                <c:pt idx="44">
                  <c:v>197.52700000000004</c:v>
                </c:pt>
                <c:pt idx="45">
                  <c:v>197.53200000000001</c:v>
                </c:pt>
                <c:pt idx="46">
                  <c:v>197.541</c:v>
                </c:pt>
                <c:pt idx="47">
                  <c:v>197.559</c:v>
                </c:pt>
                <c:pt idx="48">
                  <c:v>197.59300000000002</c:v>
                </c:pt>
                <c:pt idx="49">
                  <c:v>197.66</c:v>
                </c:pt>
                <c:pt idx="50">
                  <c:v>197.74899999999997</c:v>
                </c:pt>
                <c:pt idx="51">
                  <c:v>197.89200000000127</c:v>
                </c:pt>
                <c:pt idx="52">
                  <c:v>198.16200000000001</c:v>
                </c:pt>
                <c:pt idx="53">
                  <c:v>198.56399999999999</c:v>
                </c:pt>
                <c:pt idx="54">
                  <c:v>199.15200000000004</c:v>
                </c:pt>
                <c:pt idx="55">
                  <c:v>199.99</c:v>
                </c:pt>
                <c:pt idx="56">
                  <c:v>201.154</c:v>
                </c:pt>
                <c:pt idx="57">
                  <c:v>202.73499999999999</c:v>
                </c:pt>
                <c:pt idx="58">
                  <c:v>204.83600000000001</c:v>
                </c:pt>
                <c:pt idx="59">
                  <c:v>207.559</c:v>
                </c:pt>
                <c:pt idx="60">
                  <c:v>210.96200000000007</c:v>
                </c:pt>
                <c:pt idx="61">
                  <c:v>215.029</c:v>
                </c:pt>
                <c:pt idx="62">
                  <c:v>219.74499999999998</c:v>
                </c:pt>
                <c:pt idx="63">
                  <c:v>224.98400000000001</c:v>
                </c:pt>
                <c:pt idx="64">
                  <c:v>230.53200000000001</c:v>
                </c:pt>
                <c:pt idx="65">
                  <c:v>236.1</c:v>
                </c:pt>
                <c:pt idx="66">
                  <c:v>241.405</c:v>
                </c:pt>
                <c:pt idx="67">
                  <c:v>246.14</c:v>
                </c:pt>
                <c:pt idx="68">
                  <c:v>250.07300000000001</c:v>
                </c:pt>
                <c:pt idx="69">
                  <c:v>253.21699999999998</c:v>
                </c:pt>
                <c:pt idx="70">
                  <c:v>255.767</c:v>
                </c:pt>
                <c:pt idx="71">
                  <c:v>258.06700000000001</c:v>
                </c:pt>
                <c:pt idx="72">
                  <c:v>260.52799999999894</c:v>
                </c:pt>
                <c:pt idx="73">
                  <c:v>263.57900000000001</c:v>
                </c:pt>
                <c:pt idx="74">
                  <c:v>267.48399999999663</c:v>
                </c:pt>
                <c:pt idx="75">
                  <c:v>272.27999999999969</c:v>
                </c:pt>
                <c:pt idx="76">
                  <c:v>277.68099999999993</c:v>
                </c:pt>
                <c:pt idx="77">
                  <c:v>283.048</c:v>
                </c:pt>
                <c:pt idx="78">
                  <c:v>287.61500000000001</c:v>
                </c:pt>
                <c:pt idx="79">
                  <c:v>290.62599999999969</c:v>
                </c:pt>
                <c:pt idx="80">
                  <c:v>291.28699999999623</c:v>
                </c:pt>
                <c:pt idx="81">
                  <c:v>289.137</c:v>
                </c:pt>
                <c:pt idx="82">
                  <c:v>284.15899999999999</c:v>
                </c:pt>
                <c:pt idx="83">
                  <c:v>276.73499999999899</c:v>
                </c:pt>
                <c:pt idx="84">
                  <c:v>267.47000000000003</c:v>
                </c:pt>
                <c:pt idx="85">
                  <c:v>257.14999999999998</c:v>
                </c:pt>
                <c:pt idx="86">
                  <c:v>246.58600000000001</c:v>
                </c:pt>
                <c:pt idx="87">
                  <c:v>236.477</c:v>
                </c:pt>
                <c:pt idx="88">
                  <c:v>227.28200000000001</c:v>
                </c:pt>
                <c:pt idx="89">
                  <c:v>219.32900000000001</c:v>
                </c:pt>
                <c:pt idx="90">
                  <c:v>212.73699999999999</c:v>
                </c:pt>
                <c:pt idx="91">
                  <c:v>207.477</c:v>
                </c:pt>
                <c:pt idx="92">
                  <c:v>203.44300000000001</c:v>
                </c:pt>
                <c:pt idx="93">
                  <c:v>200.48100000000107</c:v>
                </c:pt>
                <c:pt idx="94">
                  <c:v>198.44300000000001</c:v>
                </c:pt>
                <c:pt idx="95">
                  <c:v>197.20299999999997</c:v>
                </c:pt>
                <c:pt idx="96">
                  <c:v>196.67599999999999</c:v>
                </c:pt>
                <c:pt idx="97">
                  <c:v>196.83600000000001</c:v>
                </c:pt>
                <c:pt idx="98">
                  <c:v>197.66300000000001</c:v>
                </c:pt>
                <c:pt idx="99">
                  <c:v>199.23499999999999</c:v>
                </c:pt>
                <c:pt idx="100">
                  <c:v>201.63399999999999</c:v>
                </c:pt>
                <c:pt idx="101">
                  <c:v>205</c:v>
                </c:pt>
                <c:pt idx="102">
                  <c:v>209.49700000000001</c:v>
                </c:pt>
                <c:pt idx="103">
                  <c:v>215.22300000000001</c:v>
                </c:pt>
                <c:pt idx="104">
                  <c:v>222.29300000000001</c:v>
                </c:pt>
                <c:pt idx="105">
                  <c:v>230.76</c:v>
                </c:pt>
                <c:pt idx="106">
                  <c:v>240.51300000000001</c:v>
                </c:pt>
                <c:pt idx="107">
                  <c:v>251.31800000000001</c:v>
                </c:pt>
                <c:pt idx="108">
                  <c:v>262.79799999999869</c:v>
                </c:pt>
                <c:pt idx="109">
                  <c:v>274.43899999998666</c:v>
                </c:pt>
                <c:pt idx="110">
                  <c:v>285.72599999999869</c:v>
                </c:pt>
                <c:pt idx="111">
                  <c:v>296.25099999999969</c:v>
                </c:pt>
                <c:pt idx="112">
                  <c:v>305.8</c:v>
                </c:pt>
                <c:pt idx="113">
                  <c:v>314.51799999999969</c:v>
                </c:pt>
                <c:pt idx="114">
                  <c:v>322.92200000000003</c:v>
                </c:pt>
                <c:pt idx="115">
                  <c:v>332.01099999999963</c:v>
                </c:pt>
                <c:pt idx="116">
                  <c:v>342.90999999999963</c:v>
                </c:pt>
                <c:pt idx="117">
                  <c:v>356.90299999999894</c:v>
                </c:pt>
                <c:pt idx="118">
                  <c:v>375.02199999999863</c:v>
                </c:pt>
                <c:pt idx="119">
                  <c:v>397.88900000000001</c:v>
                </c:pt>
                <c:pt idx="120">
                  <c:v>425.6</c:v>
                </c:pt>
                <c:pt idx="121">
                  <c:v>457.47999999999894</c:v>
                </c:pt>
                <c:pt idx="122">
                  <c:v>492.29199999998809</c:v>
                </c:pt>
                <c:pt idx="123">
                  <c:v>528.23500000000001</c:v>
                </c:pt>
                <c:pt idx="124">
                  <c:v>563.25099999999998</c:v>
                </c:pt>
                <c:pt idx="125">
                  <c:v>595.15</c:v>
                </c:pt>
                <c:pt idx="126">
                  <c:v>622.05599999999947</c:v>
                </c:pt>
                <c:pt idx="127">
                  <c:v>642.375</c:v>
                </c:pt>
                <c:pt idx="128">
                  <c:v>655.28800000000354</c:v>
                </c:pt>
                <c:pt idx="129">
                  <c:v>660.88</c:v>
                </c:pt>
                <c:pt idx="130">
                  <c:v>660.40499999999997</c:v>
                </c:pt>
                <c:pt idx="131">
                  <c:v>656.26499999999999</c:v>
                </c:pt>
                <c:pt idx="132">
                  <c:v>651.75400000000002</c:v>
                </c:pt>
                <c:pt idx="133">
                  <c:v>650.38</c:v>
                </c:pt>
                <c:pt idx="134">
                  <c:v>655.29200000000003</c:v>
                </c:pt>
                <c:pt idx="135">
                  <c:v>668.52699999999948</c:v>
                </c:pt>
                <c:pt idx="136">
                  <c:v>690.30799999999749</c:v>
                </c:pt>
                <c:pt idx="137">
                  <c:v>718.53399999999999</c:v>
                </c:pt>
                <c:pt idx="138">
                  <c:v>749.17300000000353</c:v>
                </c:pt>
                <c:pt idx="139">
                  <c:v>776.78099999999995</c:v>
                </c:pt>
                <c:pt idx="140">
                  <c:v>795.29100000000005</c:v>
                </c:pt>
                <c:pt idx="141">
                  <c:v>799.577</c:v>
                </c:pt>
                <c:pt idx="142">
                  <c:v>786.29600000000005</c:v>
                </c:pt>
                <c:pt idx="143">
                  <c:v>754.73099999999999</c:v>
                </c:pt>
                <c:pt idx="144">
                  <c:v>706.68000000000052</c:v>
                </c:pt>
                <c:pt idx="145">
                  <c:v>646.31399999999996</c:v>
                </c:pt>
                <c:pt idx="146">
                  <c:v>578.67400000000055</c:v>
                </c:pt>
                <c:pt idx="147">
                  <c:v>509.13</c:v>
                </c:pt>
                <c:pt idx="148">
                  <c:v>442.21899999999869</c:v>
                </c:pt>
                <c:pt idx="149">
                  <c:v>381.32499999999999</c:v>
                </c:pt>
                <c:pt idx="150">
                  <c:v>328.47699999998827</c:v>
                </c:pt>
                <c:pt idx="151">
                  <c:v>284.387</c:v>
                </c:pt>
                <c:pt idx="152">
                  <c:v>248.946</c:v>
                </c:pt>
                <c:pt idx="153">
                  <c:v>221.36100000000027</c:v>
                </c:pt>
                <c:pt idx="154">
                  <c:v>200.49100000000001</c:v>
                </c:pt>
                <c:pt idx="155">
                  <c:v>185.16499999999999</c:v>
                </c:pt>
                <c:pt idx="156">
                  <c:v>174.21199999999999</c:v>
                </c:pt>
                <c:pt idx="157">
                  <c:v>166.58100000000007</c:v>
                </c:pt>
                <c:pt idx="158">
                  <c:v>161.36100000000027</c:v>
                </c:pt>
                <c:pt idx="159">
                  <c:v>157.90800000000004</c:v>
                </c:pt>
                <c:pt idx="160">
                  <c:v>155.66499999999999</c:v>
                </c:pt>
                <c:pt idx="161">
                  <c:v>154.24299999999999</c:v>
                </c:pt>
                <c:pt idx="162">
                  <c:v>153.34800000000001</c:v>
                </c:pt>
                <c:pt idx="163">
                  <c:v>152.797</c:v>
                </c:pt>
                <c:pt idx="164">
                  <c:v>152.43</c:v>
                </c:pt>
                <c:pt idx="165">
                  <c:v>152.23699999999999</c:v>
                </c:pt>
                <c:pt idx="166">
                  <c:v>152.13499999999999</c:v>
                </c:pt>
                <c:pt idx="167">
                  <c:v>159.96200000000007</c:v>
                </c:pt>
                <c:pt idx="168">
                  <c:v>149.33700000000007</c:v>
                </c:pt>
                <c:pt idx="169">
                  <c:v>166.56700000000001</c:v>
                </c:pt>
                <c:pt idx="170">
                  <c:v>157.196</c:v>
                </c:pt>
              </c:numCache>
            </c:numRef>
          </c:yVal>
          <c:smooth val="1"/>
        </c:ser>
        <c:dLbls>
          <c:showLegendKey val="0"/>
          <c:showVal val="0"/>
          <c:showCatName val="0"/>
          <c:showSerName val="0"/>
          <c:showPercent val="0"/>
          <c:showBubbleSize val="0"/>
        </c:dLbls>
        <c:axId val="188390016"/>
        <c:axId val="167314176"/>
      </c:scatterChart>
      <c:valAx>
        <c:axId val="188390016"/>
        <c:scaling>
          <c:orientation val="maxMin"/>
          <c:max val="172"/>
          <c:min val="160"/>
        </c:scaling>
        <c:delete val="0"/>
        <c:axPos val="b"/>
        <c:title>
          <c:tx>
            <c:rich>
              <a:bodyPr/>
              <a:lstStyle/>
              <a:p>
                <a:pPr>
                  <a:defRPr/>
                </a:pPr>
                <a:r>
                  <a:rPr lang="en-AU"/>
                  <a:t>Binding energy (eV)</a:t>
                </a:r>
              </a:p>
            </c:rich>
          </c:tx>
          <c:overlay val="0"/>
        </c:title>
        <c:numFmt formatCode="General" sourceLinked="1"/>
        <c:majorTickMark val="out"/>
        <c:minorTickMark val="none"/>
        <c:tickLblPos val="nextTo"/>
        <c:crossAx val="167314176"/>
        <c:crosses val="autoZero"/>
        <c:crossBetween val="midCat"/>
        <c:majorUnit val="2"/>
      </c:valAx>
      <c:valAx>
        <c:axId val="167314176"/>
        <c:scaling>
          <c:orientation val="minMax"/>
          <c:min val="150"/>
        </c:scaling>
        <c:delete val="0"/>
        <c:axPos val="l"/>
        <c:majorGridlines>
          <c:spPr>
            <a:ln>
              <a:noFill/>
            </a:ln>
          </c:spPr>
        </c:majorGridlines>
        <c:numFmt formatCode="General" sourceLinked="1"/>
        <c:majorTickMark val="out"/>
        <c:minorTickMark val="none"/>
        <c:tickLblPos val="none"/>
        <c:crossAx val="188390016"/>
        <c:crosses val="max"/>
        <c:crossBetween val="midCat"/>
      </c:valAx>
      <c:spPr>
        <a:ln>
          <a:solidFill>
            <a:schemeClr val="tx1"/>
          </a:solidFill>
        </a:ln>
      </c:spPr>
    </c:plotArea>
    <c:plotVisOnly val="1"/>
    <c:dispBlanksAs val="gap"/>
    <c:showDLblsOverMax val="0"/>
  </c:chart>
  <c:spPr>
    <a:ln>
      <a:noFill/>
    </a:ln>
  </c:spPr>
  <c:txPr>
    <a:bodyPr/>
    <a:lstStyle/>
    <a:p>
      <a:pPr>
        <a:defRPr sz="900">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20246734397679"/>
          <c:y val="6.4694166086642024E-2"/>
          <c:w val="0.7636756168359945"/>
          <c:h val="0.73954693707624053"/>
        </c:manualLayout>
      </c:layout>
      <c:scatterChart>
        <c:scatterStyle val="smoothMarker"/>
        <c:varyColors val="0"/>
        <c:ser>
          <c:idx val="5"/>
          <c:order val="2"/>
          <c:tx>
            <c:v>% Zn</c:v>
          </c:tx>
          <c:spPr>
            <a:ln w="12700">
              <a:solidFill>
                <a:schemeClr val="accent1"/>
              </a:solidFill>
            </a:ln>
          </c:spPr>
          <c:marker>
            <c:symbol val="diamond"/>
            <c:size val="5"/>
            <c:spPr>
              <a:solidFill>
                <a:schemeClr val="accent1"/>
              </a:solidFill>
              <a:ln>
                <a:solidFill>
                  <a:srgbClr val="4F81BD"/>
                </a:solidFill>
              </a:ln>
            </c:spPr>
          </c:marker>
          <c:xVal>
            <c:numRef>
              <c:f>'E DOSAGE'!$A$27:$A$31</c:f>
              <c:numCache>
                <c:formatCode>General</c:formatCode>
                <c:ptCount val="5"/>
                <c:pt idx="0">
                  <c:v>0.2</c:v>
                </c:pt>
                <c:pt idx="1">
                  <c:v>0.5</c:v>
                </c:pt>
                <c:pt idx="2">
                  <c:v>1</c:v>
                </c:pt>
                <c:pt idx="3">
                  <c:v>2</c:v>
                </c:pt>
                <c:pt idx="4">
                  <c:v>5</c:v>
                </c:pt>
              </c:numCache>
            </c:numRef>
          </c:xVal>
          <c:yVal>
            <c:numRef>
              <c:f>'E DOSAGE'!$E$27:$E$31</c:f>
              <c:numCache>
                <c:formatCode>General</c:formatCode>
                <c:ptCount val="5"/>
                <c:pt idx="0">
                  <c:v>0</c:v>
                </c:pt>
                <c:pt idx="1">
                  <c:v>0</c:v>
                </c:pt>
                <c:pt idx="2">
                  <c:v>2.0128398795728843</c:v>
                </c:pt>
                <c:pt idx="3">
                  <c:v>4.6790453152544735</c:v>
                </c:pt>
                <c:pt idx="4">
                  <c:v>7.3433012085031875</c:v>
                </c:pt>
              </c:numCache>
            </c:numRef>
          </c:yVal>
          <c:smooth val="1"/>
        </c:ser>
        <c:ser>
          <c:idx val="7"/>
          <c:order val="3"/>
          <c:tx>
            <c:v>% Pb</c:v>
          </c:tx>
          <c:spPr>
            <a:ln w="12700">
              <a:solidFill>
                <a:schemeClr val="accent2"/>
              </a:solidFill>
            </a:ln>
          </c:spPr>
          <c:marker>
            <c:symbol val="square"/>
            <c:size val="5"/>
            <c:spPr>
              <a:solidFill>
                <a:schemeClr val="accent2"/>
              </a:solidFill>
              <a:ln>
                <a:solidFill>
                  <a:srgbClr val="C0504D"/>
                </a:solidFill>
              </a:ln>
            </c:spPr>
          </c:marker>
          <c:xVal>
            <c:numRef>
              <c:f>'E DOSAGE'!$A$38:$A$42</c:f>
              <c:numCache>
                <c:formatCode>General</c:formatCode>
                <c:ptCount val="5"/>
                <c:pt idx="0">
                  <c:v>0.2</c:v>
                </c:pt>
                <c:pt idx="1">
                  <c:v>0.5</c:v>
                </c:pt>
                <c:pt idx="2">
                  <c:v>1</c:v>
                </c:pt>
                <c:pt idx="3">
                  <c:v>2</c:v>
                </c:pt>
                <c:pt idx="4">
                  <c:v>5</c:v>
                </c:pt>
              </c:numCache>
            </c:numRef>
          </c:xVal>
          <c:yVal>
            <c:numRef>
              <c:f>'E DOSAGE'!$E$38:$E$42</c:f>
              <c:numCache>
                <c:formatCode>General</c:formatCode>
                <c:ptCount val="5"/>
                <c:pt idx="0">
                  <c:v>2.0349790499403393</c:v>
                </c:pt>
                <c:pt idx="1">
                  <c:v>8.5102346969255489</c:v>
                </c:pt>
                <c:pt idx="2">
                  <c:v>18.454727671823768</c:v>
                </c:pt>
                <c:pt idx="3">
                  <c:v>28.539476641059387</c:v>
                </c:pt>
                <c:pt idx="4">
                  <c:v>68.980874516701348</c:v>
                </c:pt>
              </c:numCache>
            </c:numRef>
          </c:yVal>
          <c:smooth val="1"/>
        </c:ser>
        <c:ser>
          <c:idx val="4"/>
          <c:order val="0"/>
          <c:tx>
            <c:v>% Zn</c:v>
          </c:tx>
          <c:spPr>
            <a:ln w="12700">
              <a:solidFill>
                <a:schemeClr val="accent3"/>
              </a:solidFill>
            </a:ln>
          </c:spPr>
          <c:marker>
            <c:symbol val="triangle"/>
            <c:size val="5"/>
            <c:spPr>
              <a:solidFill>
                <a:schemeClr val="accent3"/>
              </a:solidFill>
              <a:ln>
                <a:solidFill>
                  <a:schemeClr val="accent3"/>
                </a:solidFill>
              </a:ln>
            </c:spPr>
          </c:marker>
          <c:xVal>
            <c:numRef>
              <c:f>'ETB DOSAGE'!$A$27:$A$31</c:f>
              <c:numCache>
                <c:formatCode>General</c:formatCode>
                <c:ptCount val="5"/>
                <c:pt idx="0">
                  <c:v>0.2</c:v>
                </c:pt>
                <c:pt idx="1">
                  <c:v>0.5</c:v>
                </c:pt>
                <c:pt idx="2">
                  <c:v>1</c:v>
                </c:pt>
                <c:pt idx="3">
                  <c:v>2</c:v>
                </c:pt>
                <c:pt idx="4">
                  <c:v>5</c:v>
                </c:pt>
              </c:numCache>
            </c:numRef>
          </c:xVal>
          <c:yVal>
            <c:numRef>
              <c:f>'ETB DOSAGE'!$E$27:$E$31</c:f>
              <c:numCache>
                <c:formatCode>General</c:formatCode>
                <c:ptCount val="5"/>
                <c:pt idx="0">
                  <c:v>0</c:v>
                </c:pt>
                <c:pt idx="1">
                  <c:v>4.0074876008594948</c:v>
                </c:pt>
                <c:pt idx="2">
                  <c:v>5.8385444768511769</c:v>
                </c:pt>
                <c:pt idx="3">
                  <c:v>11.174778069070271</c:v>
                </c:pt>
                <c:pt idx="4">
                  <c:v>34.052886887690264</c:v>
                </c:pt>
              </c:numCache>
            </c:numRef>
          </c:yVal>
          <c:smooth val="1"/>
        </c:ser>
        <c:ser>
          <c:idx val="6"/>
          <c:order val="1"/>
          <c:tx>
            <c:v>% Pb</c:v>
          </c:tx>
          <c:spPr>
            <a:ln w="12700">
              <a:solidFill>
                <a:schemeClr val="accent4"/>
              </a:solidFill>
            </a:ln>
          </c:spPr>
          <c:marker>
            <c:symbol val="x"/>
            <c:size val="5"/>
            <c:spPr>
              <a:noFill/>
              <a:ln>
                <a:solidFill>
                  <a:srgbClr val="8064A2"/>
                </a:solidFill>
              </a:ln>
            </c:spPr>
          </c:marker>
          <c:xVal>
            <c:numRef>
              <c:f>'ETB DOSAGE'!$A$38:$A$42</c:f>
              <c:numCache>
                <c:formatCode>General</c:formatCode>
                <c:ptCount val="5"/>
                <c:pt idx="0">
                  <c:v>0.2</c:v>
                </c:pt>
                <c:pt idx="1">
                  <c:v>0.5</c:v>
                </c:pt>
                <c:pt idx="2">
                  <c:v>1</c:v>
                </c:pt>
                <c:pt idx="3">
                  <c:v>2</c:v>
                </c:pt>
                <c:pt idx="4">
                  <c:v>5</c:v>
                </c:pt>
              </c:numCache>
            </c:numRef>
          </c:xVal>
          <c:yVal>
            <c:numRef>
              <c:f>'ETB DOSAGE'!$E$38:$E$42</c:f>
              <c:numCache>
                <c:formatCode>General</c:formatCode>
                <c:ptCount val="5"/>
                <c:pt idx="0">
                  <c:v>7.8283352027775868</c:v>
                </c:pt>
                <c:pt idx="1">
                  <c:v>23.040372605910321</c:v>
                </c:pt>
                <c:pt idx="2">
                  <c:v>47.06871934038854</c:v>
                </c:pt>
                <c:pt idx="3">
                  <c:v>73.737898268162766</c:v>
                </c:pt>
                <c:pt idx="4">
                  <c:v>95.738778468076077</c:v>
                </c:pt>
              </c:numCache>
            </c:numRef>
          </c:yVal>
          <c:smooth val="1"/>
        </c:ser>
        <c:dLbls>
          <c:showLegendKey val="0"/>
          <c:showVal val="0"/>
          <c:showCatName val="0"/>
          <c:showSerName val="0"/>
          <c:showPercent val="0"/>
          <c:showBubbleSize val="0"/>
        </c:dLbls>
        <c:axId val="167374208"/>
        <c:axId val="188393344"/>
      </c:scatterChart>
      <c:valAx>
        <c:axId val="167374208"/>
        <c:scaling>
          <c:orientation val="minMax"/>
        </c:scaling>
        <c:delete val="0"/>
        <c:axPos val="b"/>
        <c:title>
          <c:tx>
            <c:rich>
              <a:bodyPr/>
              <a:lstStyle/>
              <a:p>
                <a:pPr>
                  <a:defRPr sz="900"/>
                </a:pPr>
                <a:r>
                  <a:rPr lang="en-US" sz="900"/>
                  <a:t>Sorbent Dosage (g/L)</a:t>
                </a:r>
              </a:p>
            </c:rich>
          </c:tx>
          <c:layout>
            <c:manualLayout>
              <c:xMode val="edge"/>
              <c:yMode val="edge"/>
              <c:x val="0.31225931301402998"/>
              <c:y val="0.90387011893631131"/>
            </c:manualLayout>
          </c:layout>
          <c:overlay val="0"/>
        </c:title>
        <c:numFmt formatCode="General" sourceLinked="1"/>
        <c:majorTickMark val="out"/>
        <c:minorTickMark val="none"/>
        <c:tickLblPos val="nextTo"/>
        <c:crossAx val="188393344"/>
        <c:crosses val="autoZero"/>
        <c:crossBetween val="midCat"/>
        <c:majorUnit val="1"/>
      </c:valAx>
      <c:valAx>
        <c:axId val="188393344"/>
        <c:scaling>
          <c:orientation val="minMax"/>
          <c:max val="100"/>
          <c:min val="0"/>
        </c:scaling>
        <c:delete val="0"/>
        <c:axPos val="l"/>
        <c:title>
          <c:tx>
            <c:rich>
              <a:bodyPr rot="-5400000" vert="horz"/>
              <a:lstStyle/>
              <a:p>
                <a:pPr>
                  <a:defRPr sz="900"/>
                </a:pPr>
                <a:r>
                  <a:rPr lang="en-MY" sz="900"/>
                  <a:t>Sorption capacity (%)</a:t>
                </a:r>
              </a:p>
            </c:rich>
          </c:tx>
          <c:overlay val="0"/>
        </c:title>
        <c:numFmt formatCode="General" sourceLinked="1"/>
        <c:majorTickMark val="out"/>
        <c:minorTickMark val="none"/>
        <c:tickLblPos val="nextTo"/>
        <c:txPr>
          <a:bodyPr/>
          <a:lstStyle/>
          <a:p>
            <a:pPr>
              <a:defRPr sz="900"/>
            </a:pPr>
            <a:endParaRPr lang="en-US"/>
          </a:p>
        </c:txPr>
        <c:crossAx val="167374208"/>
        <c:crosses val="autoZero"/>
        <c:crossBetween val="midCat"/>
        <c:majorUnit val="10"/>
      </c:valAx>
    </c:plotArea>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71041740454492"/>
          <c:y val="6.4736346516007529E-2"/>
          <c:w val="0.55285426806481119"/>
          <c:h val="0.74966635526491388"/>
        </c:manualLayout>
      </c:layout>
      <c:scatterChart>
        <c:scatterStyle val="smoothMarker"/>
        <c:varyColors val="0"/>
        <c:ser>
          <c:idx val="2"/>
          <c:order val="0"/>
          <c:tx>
            <c:v>Zn (ETB)</c:v>
          </c:tx>
          <c:spPr>
            <a:ln w="12700"/>
          </c:spPr>
          <c:xVal>
            <c:numRef>
              <c:f>'ETB pH'!$A$27:$A$31</c:f>
              <c:numCache>
                <c:formatCode>General</c:formatCode>
                <c:ptCount val="5"/>
                <c:pt idx="0">
                  <c:v>3.36</c:v>
                </c:pt>
                <c:pt idx="1">
                  <c:v>4.38</c:v>
                </c:pt>
                <c:pt idx="2">
                  <c:v>5.6</c:v>
                </c:pt>
                <c:pt idx="3">
                  <c:v>6.6</c:v>
                </c:pt>
                <c:pt idx="4">
                  <c:v>7.08</c:v>
                </c:pt>
              </c:numCache>
            </c:numRef>
          </c:xVal>
          <c:yVal>
            <c:numRef>
              <c:f>'ETB pH'!$E$27:$E$31</c:f>
              <c:numCache>
                <c:formatCode>General</c:formatCode>
                <c:ptCount val="5"/>
                <c:pt idx="0">
                  <c:v>6.2644122267856819</c:v>
                </c:pt>
                <c:pt idx="1">
                  <c:v>8.8804349678571768</c:v>
                </c:pt>
                <c:pt idx="2">
                  <c:v>11.00319032678572</c:v>
                </c:pt>
                <c:pt idx="3">
                  <c:v>10.026749866071423</c:v>
                </c:pt>
                <c:pt idx="4">
                  <c:v>13.074555867857139</c:v>
                </c:pt>
              </c:numCache>
            </c:numRef>
          </c:yVal>
          <c:smooth val="1"/>
        </c:ser>
        <c:ser>
          <c:idx val="3"/>
          <c:order val="1"/>
          <c:tx>
            <c:v>Pb (ETB)</c:v>
          </c:tx>
          <c:spPr>
            <a:ln w="12700"/>
          </c:spPr>
          <c:xVal>
            <c:numRef>
              <c:f>'ETB pH'!$A$38:$A$42</c:f>
              <c:numCache>
                <c:formatCode>General</c:formatCode>
                <c:ptCount val="5"/>
                <c:pt idx="0">
                  <c:v>3.4499999999999997</c:v>
                </c:pt>
                <c:pt idx="1">
                  <c:v>4</c:v>
                </c:pt>
                <c:pt idx="2">
                  <c:v>4.91</c:v>
                </c:pt>
                <c:pt idx="3">
                  <c:v>6.06</c:v>
                </c:pt>
                <c:pt idx="4">
                  <c:v>7.02</c:v>
                </c:pt>
              </c:numCache>
            </c:numRef>
          </c:xVal>
          <c:yVal>
            <c:numRef>
              <c:f>'ETB pH'!$E$38:$E$42</c:f>
              <c:numCache>
                <c:formatCode>General</c:formatCode>
                <c:ptCount val="5"/>
                <c:pt idx="0">
                  <c:v>51.525080732142861</c:v>
                </c:pt>
                <c:pt idx="1">
                  <c:v>58.442302414285763</c:v>
                </c:pt>
                <c:pt idx="2">
                  <c:v>46.600231210714284</c:v>
                </c:pt>
                <c:pt idx="3">
                  <c:v>58.353135342857257</c:v>
                </c:pt>
                <c:pt idx="4">
                  <c:v>78.459859724999987</c:v>
                </c:pt>
              </c:numCache>
            </c:numRef>
          </c:yVal>
          <c:smooth val="1"/>
        </c:ser>
        <c:ser>
          <c:idx val="0"/>
          <c:order val="2"/>
          <c:tx>
            <c:v>Zn (Chitosan)</c:v>
          </c:tx>
          <c:spPr>
            <a:ln w="12700"/>
          </c:spPr>
          <c:xVal>
            <c:numRef>
              <c:f>'E pH'!$A$27:$A$31</c:f>
              <c:numCache>
                <c:formatCode>General</c:formatCode>
                <c:ptCount val="5"/>
                <c:pt idx="0">
                  <c:v>3.46</c:v>
                </c:pt>
                <c:pt idx="1">
                  <c:v>4.3599999999999985</c:v>
                </c:pt>
                <c:pt idx="2">
                  <c:v>5.4300000000000024</c:v>
                </c:pt>
                <c:pt idx="3">
                  <c:v>6.8</c:v>
                </c:pt>
                <c:pt idx="4">
                  <c:v>7.1499999999999995</c:v>
                </c:pt>
              </c:numCache>
            </c:numRef>
          </c:xVal>
          <c:yVal>
            <c:numRef>
              <c:f>'E pH'!$E$27:$E$31</c:f>
              <c:numCache>
                <c:formatCode>General</c:formatCode>
                <c:ptCount val="5"/>
                <c:pt idx="0">
                  <c:v>5.3893095797468344</c:v>
                </c:pt>
                <c:pt idx="1">
                  <c:v>0.89124360759493104</c:v>
                </c:pt>
                <c:pt idx="2">
                  <c:v>1.7556159797468402</c:v>
                </c:pt>
                <c:pt idx="3">
                  <c:v>1.4502683316455627</c:v>
                </c:pt>
                <c:pt idx="4">
                  <c:v>11.765603650632906</c:v>
                </c:pt>
              </c:numCache>
            </c:numRef>
          </c:yVal>
          <c:smooth val="1"/>
        </c:ser>
        <c:ser>
          <c:idx val="1"/>
          <c:order val="3"/>
          <c:tx>
            <c:v>Pb (Chitosan)</c:v>
          </c:tx>
          <c:spPr>
            <a:ln w="12700"/>
          </c:spPr>
          <c:xVal>
            <c:numRef>
              <c:f>'E pH'!$A$38:$A$42</c:f>
              <c:numCache>
                <c:formatCode>General</c:formatCode>
                <c:ptCount val="5"/>
                <c:pt idx="0">
                  <c:v>3.4899999999999998</c:v>
                </c:pt>
                <c:pt idx="1">
                  <c:v>4.3</c:v>
                </c:pt>
                <c:pt idx="2">
                  <c:v>5.0599999999999996</c:v>
                </c:pt>
                <c:pt idx="3">
                  <c:v>6.13</c:v>
                </c:pt>
                <c:pt idx="4">
                  <c:v>7.03</c:v>
                </c:pt>
              </c:numCache>
            </c:numRef>
          </c:xVal>
          <c:yVal>
            <c:numRef>
              <c:f>'E pH'!$E$38:$E$42</c:f>
              <c:numCache>
                <c:formatCode>General</c:formatCode>
                <c:ptCount val="5"/>
                <c:pt idx="0">
                  <c:v>47.114691949366986</c:v>
                </c:pt>
                <c:pt idx="1">
                  <c:v>52.400396506329081</c:v>
                </c:pt>
                <c:pt idx="2">
                  <c:v>55.079116101265832</c:v>
                </c:pt>
                <c:pt idx="3">
                  <c:v>59.880081265822547</c:v>
                </c:pt>
                <c:pt idx="4">
                  <c:v>72.486840151898718</c:v>
                </c:pt>
              </c:numCache>
            </c:numRef>
          </c:yVal>
          <c:smooth val="1"/>
        </c:ser>
        <c:dLbls>
          <c:showLegendKey val="0"/>
          <c:showVal val="0"/>
          <c:showCatName val="0"/>
          <c:showSerName val="0"/>
          <c:showPercent val="0"/>
          <c:showBubbleSize val="0"/>
        </c:dLbls>
        <c:axId val="203091968"/>
        <c:axId val="203093888"/>
      </c:scatterChart>
      <c:valAx>
        <c:axId val="203091968"/>
        <c:scaling>
          <c:orientation val="minMax"/>
          <c:max val="8"/>
          <c:min val="3"/>
        </c:scaling>
        <c:delete val="0"/>
        <c:axPos val="b"/>
        <c:title>
          <c:tx>
            <c:rich>
              <a:bodyPr/>
              <a:lstStyle/>
              <a:p>
                <a:pPr>
                  <a:defRPr/>
                </a:pPr>
                <a:r>
                  <a:rPr lang="en-US"/>
                  <a:t>Initial pH</a:t>
                </a:r>
              </a:p>
            </c:rich>
          </c:tx>
          <c:layout>
            <c:manualLayout>
              <c:xMode val="edge"/>
              <c:yMode val="edge"/>
              <c:x val="0.34961868334821306"/>
              <c:y val="0.90380744250189093"/>
            </c:manualLayout>
          </c:layout>
          <c:overlay val="0"/>
        </c:title>
        <c:numFmt formatCode="General" sourceLinked="1"/>
        <c:majorTickMark val="out"/>
        <c:minorTickMark val="none"/>
        <c:tickLblPos val="nextTo"/>
        <c:crossAx val="203093888"/>
        <c:crosses val="autoZero"/>
        <c:crossBetween val="midCat"/>
        <c:majorUnit val="1"/>
      </c:valAx>
      <c:valAx>
        <c:axId val="203093888"/>
        <c:scaling>
          <c:orientation val="minMax"/>
        </c:scaling>
        <c:delete val="0"/>
        <c:axPos val="l"/>
        <c:title>
          <c:tx>
            <c:rich>
              <a:bodyPr rot="-5400000" vert="horz"/>
              <a:lstStyle/>
              <a:p>
                <a:pPr>
                  <a:defRPr/>
                </a:pPr>
                <a:r>
                  <a:rPr lang="en-AU"/>
                  <a:t>Sorption capacity (mg/g)</a:t>
                </a:r>
              </a:p>
            </c:rich>
          </c:tx>
          <c:overlay val="0"/>
        </c:title>
        <c:numFmt formatCode="General" sourceLinked="1"/>
        <c:majorTickMark val="out"/>
        <c:minorTickMark val="none"/>
        <c:tickLblPos val="nextTo"/>
        <c:crossAx val="203091968"/>
        <c:crosses val="autoZero"/>
        <c:crossBetween val="midCat"/>
      </c:valAx>
    </c:plotArea>
    <c:legend>
      <c:legendPos val="r"/>
      <c:overlay val="0"/>
      <c:txPr>
        <a:bodyPr/>
        <a:lstStyle/>
        <a:p>
          <a:pPr algn="r">
            <a:defRPr/>
          </a:pPr>
          <a:endParaRPr lang="en-US"/>
        </a:p>
      </c:txPr>
    </c:legend>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12152777777778"/>
          <c:y val="3.0460390502846154E-2"/>
          <c:w val="0.70096609477124161"/>
          <c:h val="0.75628162920120168"/>
        </c:manualLayout>
      </c:layout>
      <c:scatterChart>
        <c:scatterStyle val="lineMarker"/>
        <c:varyColors val="0"/>
        <c:ser>
          <c:idx val="0"/>
          <c:order val="0"/>
          <c:tx>
            <c:v>Pb(II)</c:v>
          </c:tx>
          <c:spPr>
            <a:ln w="12700">
              <a:solidFill>
                <a:schemeClr val="tx1"/>
              </a:solidFill>
            </a:ln>
          </c:spPr>
          <c:marker>
            <c:symbol val="x"/>
            <c:size val="7"/>
            <c:spPr>
              <a:noFill/>
              <a:ln>
                <a:solidFill>
                  <a:schemeClr val="accent4"/>
                </a:solidFill>
              </a:ln>
            </c:spPr>
          </c:marker>
          <c:xVal>
            <c:numRef>
              <c:f>'Pb kinetics'!$A$3:$A$15</c:f>
              <c:numCache>
                <c:formatCode>General</c:formatCode>
                <c:ptCount val="13"/>
                <c:pt idx="0">
                  <c:v>0</c:v>
                </c:pt>
                <c:pt idx="1">
                  <c:v>1</c:v>
                </c:pt>
                <c:pt idx="2">
                  <c:v>5</c:v>
                </c:pt>
                <c:pt idx="3">
                  <c:v>10</c:v>
                </c:pt>
                <c:pt idx="4">
                  <c:v>20</c:v>
                </c:pt>
                <c:pt idx="5">
                  <c:v>50</c:v>
                </c:pt>
                <c:pt idx="6">
                  <c:v>100</c:v>
                </c:pt>
                <c:pt idx="7">
                  <c:v>200</c:v>
                </c:pt>
                <c:pt idx="8">
                  <c:v>250</c:v>
                </c:pt>
                <c:pt idx="9">
                  <c:v>500</c:v>
                </c:pt>
                <c:pt idx="10">
                  <c:v>1000</c:v>
                </c:pt>
                <c:pt idx="11">
                  <c:v>2000</c:v>
                </c:pt>
                <c:pt idx="12">
                  <c:v>5030</c:v>
                </c:pt>
              </c:numCache>
            </c:numRef>
          </c:xVal>
          <c:yVal>
            <c:numRef>
              <c:f>'Pb kinetics'!$F$3:$F$15</c:f>
              <c:numCache>
                <c:formatCode>General</c:formatCode>
                <c:ptCount val="13"/>
                <c:pt idx="2">
                  <c:v>0</c:v>
                </c:pt>
                <c:pt idx="3">
                  <c:v>17.314925089285776</c:v>
                </c:pt>
                <c:pt idx="4">
                  <c:v>26.224360007142856</c:v>
                </c:pt>
                <c:pt idx="5">
                  <c:v>38.427813342857213</c:v>
                </c:pt>
                <c:pt idx="6">
                  <c:v>51.180710871428573</c:v>
                </c:pt>
                <c:pt idx="7">
                  <c:v>60.51713082857156</c:v>
                </c:pt>
                <c:pt idx="8">
                  <c:v>64.414909467857498</c:v>
                </c:pt>
                <c:pt idx="9">
                  <c:v>74.659386867856753</c:v>
                </c:pt>
                <c:pt idx="10">
                  <c:v>78.478691957142857</c:v>
                </c:pt>
                <c:pt idx="11">
                  <c:v>87.234856585714297</c:v>
                </c:pt>
                <c:pt idx="12">
                  <c:v>85.149236260714275</c:v>
                </c:pt>
              </c:numCache>
            </c:numRef>
          </c:yVal>
          <c:smooth val="0"/>
        </c:ser>
        <c:dLbls>
          <c:showLegendKey val="0"/>
          <c:showVal val="0"/>
          <c:showCatName val="0"/>
          <c:showSerName val="0"/>
          <c:showPercent val="0"/>
          <c:showBubbleSize val="0"/>
        </c:dLbls>
        <c:axId val="167667200"/>
        <c:axId val="167673856"/>
      </c:scatterChart>
      <c:valAx>
        <c:axId val="167667200"/>
        <c:scaling>
          <c:orientation val="minMax"/>
        </c:scaling>
        <c:delete val="0"/>
        <c:axPos val="b"/>
        <c:title>
          <c:tx>
            <c:rich>
              <a:bodyPr/>
              <a:lstStyle/>
              <a:p>
                <a:pPr>
                  <a:defRPr/>
                </a:pPr>
                <a:r>
                  <a:rPr lang="en-MY"/>
                  <a:t>Contact time (minutes)</a:t>
                </a:r>
              </a:p>
            </c:rich>
          </c:tx>
          <c:overlay val="0"/>
        </c:title>
        <c:numFmt formatCode="General" sourceLinked="1"/>
        <c:majorTickMark val="out"/>
        <c:minorTickMark val="none"/>
        <c:tickLblPos val="nextTo"/>
        <c:crossAx val="167673856"/>
        <c:crosses val="autoZero"/>
        <c:crossBetween val="midCat"/>
      </c:valAx>
      <c:valAx>
        <c:axId val="167673856"/>
        <c:scaling>
          <c:orientation val="minMax"/>
        </c:scaling>
        <c:delete val="0"/>
        <c:axPos val="l"/>
        <c:title>
          <c:tx>
            <c:rich>
              <a:bodyPr rot="-5400000" vert="horz"/>
              <a:lstStyle/>
              <a:p>
                <a:pPr>
                  <a:defRPr/>
                </a:pPr>
                <a:r>
                  <a:rPr lang="en-US"/>
                  <a:t>Pb(II) sorption capacity (mg/g)</a:t>
                </a:r>
              </a:p>
            </c:rich>
          </c:tx>
          <c:layout>
            <c:manualLayout>
              <c:xMode val="edge"/>
              <c:yMode val="edge"/>
              <c:x val="0"/>
              <c:y val="8.9940787945745421E-2"/>
            </c:manualLayout>
          </c:layout>
          <c:overlay val="0"/>
        </c:title>
        <c:numFmt formatCode="General" sourceLinked="1"/>
        <c:majorTickMark val="out"/>
        <c:minorTickMark val="none"/>
        <c:tickLblPos val="nextTo"/>
        <c:crossAx val="167667200"/>
        <c:crosses val="autoZero"/>
        <c:crossBetween val="midCat"/>
      </c:valAx>
    </c:plotArea>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65155228758167"/>
          <c:y val="3.0460390502846164E-2"/>
          <c:w val="0.71588112745098054"/>
          <c:h val="0.75628162920120168"/>
        </c:manualLayout>
      </c:layout>
      <c:scatterChart>
        <c:scatterStyle val="lineMarker"/>
        <c:varyColors val="0"/>
        <c:ser>
          <c:idx val="1"/>
          <c:order val="0"/>
          <c:tx>
            <c:v>Zn(II)</c:v>
          </c:tx>
          <c:spPr>
            <a:ln w="12700">
              <a:solidFill>
                <a:srgbClr val="9BBB59"/>
              </a:solidFill>
            </a:ln>
          </c:spPr>
          <c:marker>
            <c:symbol val="triangle"/>
            <c:size val="7"/>
            <c:spPr>
              <a:solidFill>
                <a:schemeClr val="accent3"/>
              </a:solidFill>
              <a:ln>
                <a:solidFill>
                  <a:schemeClr val="accent3"/>
                </a:solidFill>
              </a:ln>
            </c:spPr>
          </c:marker>
          <c:xVal>
            <c:numRef>
              <c:f>'Zn kinetics'!$A$3:$A$15</c:f>
              <c:numCache>
                <c:formatCode>General</c:formatCode>
                <c:ptCount val="13"/>
                <c:pt idx="0">
                  <c:v>0</c:v>
                </c:pt>
                <c:pt idx="1">
                  <c:v>1</c:v>
                </c:pt>
                <c:pt idx="2">
                  <c:v>5</c:v>
                </c:pt>
                <c:pt idx="3">
                  <c:v>10</c:v>
                </c:pt>
                <c:pt idx="4">
                  <c:v>20</c:v>
                </c:pt>
                <c:pt idx="5">
                  <c:v>50</c:v>
                </c:pt>
                <c:pt idx="6">
                  <c:v>100</c:v>
                </c:pt>
                <c:pt idx="7">
                  <c:v>200</c:v>
                </c:pt>
                <c:pt idx="8">
                  <c:v>250</c:v>
                </c:pt>
                <c:pt idx="9">
                  <c:v>500</c:v>
                </c:pt>
                <c:pt idx="10">
                  <c:v>1000</c:v>
                </c:pt>
                <c:pt idx="11">
                  <c:v>2000</c:v>
                </c:pt>
                <c:pt idx="12">
                  <c:v>5030</c:v>
                </c:pt>
              </c:numCache>
            </c:numRef>
          </c:xVal>
          <c:yVal>
            <c:numRef>
              <c:f>'Zn kinetics'!$F$3:$F$15</c:f>
              <c:numCache>
                <c:formatCode>General</c:formatCode>
                <c:ptCount val="13"/>
                <c:pt idx="5">
                  <c:v>1.0171137141509476</c:v>
                </c:pt>
                <c:pt idx="6">
                  <c:v>3.9392464556603777</c:v>
                </c:pt>
                <c:pt idx="7">
                  <c:v>3.8983527424528392</c:v>
                </c:pt>
                <c:pt idx="8">
                  <c:v>5.7177173716981065</c:v>
                </c:pt>
                <c:pt idx="9">
                  <c:v>4.7704954103773733</c:v>
                </c:pt>
                <c:pt idx="10">
                  <c:v>4.5114641207547361</c:v>
                </c:pt>
                <c:pt idx="11">
                  <c:v>5.197738610377348</c:v>
                </c:pt>
                <c:pt idx="12">
                  <c:v>4.8569907141509452</c:v>
                </c:pt>
              </c:numCache>
            </c:numRef>
          </c:yVal>
          <c:smooth val="0"/>
        </c:ser>
        <c:dLbls>
          <c:showLegendKey val="0"/>
          <c:showVal val="0"/>
          <c:showCatName val="0"/>
          <c:showSerName val="0"/>
          <c:showPercent val="0"/>
          <c:showBubbleSize val="0"/>
        </c:dLbls>
        <c:axId val="167681024"/>
        <c:axId val="167683584"/>
      </c:scatterChart>
      <c:valAx>
        <c:axId val="167681024"/>
        <c:scaling>
          <c:orientation val="minMax"/>
        </c:scaling>
        <c:delete val="0"/>
        <c:axPos val="b"/>
        <c:title>
          <c:tx>
            <c:rich>
              <a:bodyPr/>
              <a:lstStyle/>
              <a:p>
                <a:pPr>
                  <a:defRPr/>
                </a:pPr>
                <a:r>
                  <a:rPr lang="en-MY"/>
                  <a:t>Contact time (minutes)</a:t>
                </a:r>
              </a:p>
            </c:rich>
          </c:tx>
          <c:overlay val="0"/>
        </c:title>
        <c:numFmt formatCode="General" sourceLinked="1"/>
        <c:majorTickMark val="out"/>
        <c:minorTickMark val="none"/>
        <c:tickLblPos val="nextTo"/>
        <c:crossAx val="167683584"/>
        <c:crosses val="autoZero"/>
        <c:crossBetween val="midCat"/>
      </c:valAx>
      <c:valAx>
        <c:axId val="167683584"/>
        <c:scaling>
          <c:orientation val="minMax"/>
        </c:scaling>
        <c:delete val="0"/>
        <c:axPos val="l"/>
        <c:title>
          <c:tx>
            <c:rich>
              <a:bodyPr rot="-5400000" vert="horz"/>
              <a:lstStyle/>
              <a:p>
                <a:pPr>
                  <a:defRPr/>
                </a:pPr>
                <a:r>
                  <a:rPr lang="en-US"/>
                  <a:t>Zn(II) sorption capacity (mg/g)</a:t>
                </a:r>
              </a:p>
            </c:rich>
          </c:tx>
          <c:overlay val="0"/>
        </c:title>
        <c:numFmt formatCode="General" sourceLinked="1"/>
        <c:majorTickMark val="out"/>
        <c:minorTickMark val="none"/>
        <c:tickLblPos val="nextTo"/>
        <c:crossAx val="167681024"/>
        <c:crosses val="autoZero"/>
        <c:crossBetween val="midCat"/>
      </c:valAx>
    </c:plotArea>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6433271445875"/>
          <c:y val="4.736937405036884E-2"/>
          <c:w val="0.72287482053416552"/>
          <c:h val="0.76547415451856571"/>
        </c:manualLayout>
      </c:layout>
      <c:scatterChart>
        <c:scatterStyle val="lineMarker"/>
        <c:varyColors val="0"/>
        <c:ser>
          <c:idx val="4"/>
          <c:order val="2"/>
          <c:tx>
            <c:v>Zn (ETB)</c:v>
          </c:tx>
          <c:spPr>
            <a:ln w="28575">
              <a:noFill/>
            </a:ln>
          </c:spPr>
          <c:marker>
            <c:symbol val="triangle"/>
            <c:size val="5"/>
            <c:spPr>
              <a:solidFill>
                <a:schemeClr val="accent3"/>
              </a:solidFill>
              <a:ln>
                <a:solidFill>
                  <a:schemeClr val="accent3"/>
                </a:solidFill>
              </a:ln>
            </c:spPr>
          </c:marker>
          <c:trendline>
            <c:spPr>
              <a:ln w="3175"/>
            </c:spPr>
            <c:trendlineType val="linear"/>
            <c:dispRSqr val="0"/>
            <c:dispEq val="0"/>
          </c:trendline>
          <c:xVal>
            <c:numRef>
              <c:f>'ETB ISOTHERM'!$J$44:$J$54</c:f>
              <c:numCache>
                <c:formatCode>General</c:formatCode>
                <c:ptCount val="11"/>
                <c:pt idx="0">
                  <c:v>0.85353555179269469</c:v>
                </c:pt>
                <c:pt idx="1">
                  <c:v>0.54415169887180448</c:v>
                </c:pt>
                <c:pt idx="2">
                  <c:v>0.33071308857188197</c:v>
                </c:pt>
                <c:pt idx="3">
                  <c:v>0.26948660649611933</c:v>
                </c:pt>
                <c:pt idx="4">
                  <c:v>0.15843666042487647</c:v>
                </c:pt>
                <c:pt idx="5">
                  <c:v>0.10853226408188975</c:v>
                </c:pt>
                <c:pt idx="6">
                  <c:v>7.5717895392960782E-2</c:v>
                </c:pt>
                <c:pt idx="7">
                  <c:v>5.056663307914596E-2</c:v>
                </c:pt>
                <c:pt idx="8">
                  <c:v>3.4116182731252935E-2</c:v>
                </c:pt>
                <c:pt idx="9">
                  <c:v>2.4414307364297082E-2</c:v>
                </c:pt>
                <c:pt idx="10">
                  <c:v>1.9557534049939613E-2</c:v>
                </c:pt>
              </c:numCache>
            </c:numRef>
          </c:xVal>
          <c:yVal>
            <c:numRef>
              <c:f>'ETB ISOTHERM'!$I$44:$I$54</c:f>
              <c:numCache>
                <c:formatCode>General</c:formatCode>
                <c:ptCount val="11"/>
                <c:pt idx="0">
                  <c:v>1.2586620202647534</c:v>
                </c:pt>
                <c:pt idx="1">
                  <c:v>0.87054213268931524</c:v>
                </c:pt>
                <c:pt idx="2">
                  <c:v>0.81672954209021764</c:v>
                </c:pt>
                <c:pt idx="3">
                  <c:v>0.63798586339052832</c:v>
                </c:pt>
                <c:pt idx="4">
                  <c:v>0.51235871644920949</c:v>
                </c:pt>
                <c:pt idx="5">
                  <c:v>0.45983598372895562</c:v>
                </c:pt>
                <c:pt idx="6">
                  <c:v>0.27848289090446676</c:v>
                </c:pt>
                <c:pt idx="7">
                  <c:v>0.27569976212525077</c:v>
                </c:pt>
                <c:pt idx="8">
                  <c:v>0.1776390101080576</c:v>
                </c:pt>
                <c:pt idx="9">
                  <c:v>0.15384423746258688</c:v>
                </c:pt>
                <c:pt idx="10">
                  <c:v>0.12252366914537871</c:v>
                </c:pt>
              </c:numCache>
            </c:numRef>
          </c:yVal>
          <c:smooth val="0"/>
        </c:ser>
        <c:ser>
          <c:idx val="5"/>
          <c:order val="3"/>
          <c:tx>
            <c:v>Pb (ETB)</c:v>
          </c:tx>
          <c:spPr>
            <a:ln w="28575">
              <a:noFill/>
            </a:ln>
          </c:spPr>
          <c:marker>
            <c:symbol val="x"/>
            <c:size val="5"/>
            <c:spPr>
              <a:noFill/>
              <a:ln>
                <a:solidFill>
                  <a:srgbClr val="8064A2"/>
                </a:solidFill>
              </a:ln>
            </c:spPr>
          </c:marker>
          <c:trendline>
            <c:trendlineType val="linear"/>
            <c:dispRSqr val="0"/>
            <c:dispEq val="0"/>
          </c:trendline>
          <c:xVal>
            <c:numRef>
              <c:f>'ETB ISOTHERM'!$J$67:$J$73</c:f>
              <c:numCache>
                <c:formatCode>General</c:formatCode>
                <c:ptCount val="7"/>
                <c:pt idx="0">
                  <c:v>0.98180946524234503</c:v>
                </c:pt>
                <c:pt idx="1">
                  <c:v>0.74248428413586376</c:v>
                </c:pt>
                <c:pt idx="2">
                  <c:v>0.49042701137562439</c:v>
                </c:pt>
                <c:pt idx="3">
                  <c:v>0.26719420764255375</c:v>
                </c:pt>
                <c:pt idx="4">
                  <c:v>0.12644252392811153</c:v>
                </c:pt>
                <c:pt idx="5">
                  <c:v>7.5368226468689861E-2</c:v>
                </c:pt>
                <c:pt idx="6">
                  <c:v>3.8171672878510955E-2</c:v>
                </c:pt>
              </c:numCache>
            </c:numRef>
          </c:xVal>
          <c:yVal>
            <c:numRef>
              <c:f>'ETB ISOTHERM'!$I$67:$I$73</c:f>
              <c:numCache>
                <c:formatCode>General</c:formatCode>
                <c:ptCount val="7"/>
                <c:pt idx="0">
                  <c:v>6.2593080553569033E-2</c:v>
                </c:pt>
                <c:pt idx="1">
                  <c:v>4.6918363262003784E-2</c:v>
                </c:pt>
                <c:pt idx="2">
                  <c:v>3.1298622789860141E-2</c:v>
                </c:pt>
                <c:pt idx="3">
                  <c:v>2.4094427495869687E-2</c:v>
                </c:pt>
                <c:pt idx="4">
                  <c:v>1.6723441568803801E-2</c:v>
                </c:pt>
                <c:pt idx="5">
                  <c:v>1.3019023681776484E-2</c:v>
                </c:pt>
                <c:pt idx="6">
                  <c:v>1.1666629380119172E-2</c:v>
                </c:pt>
              </c:numCache>
            </c:numRef>
          </c:yVal>
          <c:smooth val="0"/>
        </c:ser>
        <c:ser>
          <c:idx val="2"/>
          <c:order val="0"/>
          <c:tx>
            <c:v>Zn (E)</c:v>
          </c:tx>
          <c:spPr>
            <a:ln w="28575">
              <a:noFill/>
            </a:ln>
          </c:spPr>
          <c:marker>
            <c:symbol val="diamond"/>
            <c:size val="5"/>
            <c:spPr>
              <a:solidFill>
                <a:schemeClr val="accent1"/>
              </a:solidFill>
              <a:ln>
                <a:solidFill>
                  <a:schemeClr val="accent1"/>
                </a:solidFill>
              </a:ln>
            </c:spPr>
          </c:marker>
          <c:trendline>
            <c:spPr>
              <a:ln w="3175"/>
            </c:spPr>
            <c:trendlineType val="linear"/>
            <c:dispRSqr val="0"/>
            <c:dispEq val="0"/>
          </c:trendline>
          <c:xVal>
            <c:numRef>
              <c:f>'E ISOTHERM'!$J$46:$J$54</c:f>
              <c:numCache>
                <c:formatCode>General</c:formatCode>
                <c:ptCount val="9"/>
                <c:pt idx="0">
                  <c:v>0.20979444688981908</c:v>
                </c:pt>
                <c:pt idx="1">
                  <c:v>0.16762073387979914</c:v>
                </c:pt>
                <c:pt idx="2">
                  <c:v>0.11184260717010208</c:v>
                </c:pt>
                <c:pt idx="3">
                  <c:v>8.0370639426862317E-2</c:v>
                </c:pt>
                <c:pt idx="4">
                  <c:v>5.6049386396764128E-2</c:v>
                </c:pt>
                <c:pt idx="5">
                  <c:v>4.2781466879282699E-2</c:v>
                </c:pt>
                <c:pt idx="6">
                  <c:v>2.7016198299502844E-2</c:v>
                </c:pt>
                <c:pt idx="7">
                  <c:v>2.06799813623736E-2</c:v>
                </c:pt>
                <c:pt idx="8">
                  <c:v>1.7145608740689783E-2</c:v>
                </c:pt>
              </c:numCache>
            </c:numRef>
          </c:xVal>
          <c:yVal>
            <c:numRef>
              <c:f>'E ISOTHERM'!$I$46:$I$54</c:f>
              <c:numCache>
                <c:formatCode>General</c:formatCode>
                <c:ptCount val="9"/>
                <c:pt idx="0">
                  <c:v>2.4259756399536445</c:v>
                </c:pt>
                <c:pt idx="1">
                  <c:v>1.9628739516261653</c:v>
                </c:pt>
                <c:pt idx="2">
                  <c:v>1.298724827333698</c:v>
                </c:pt>
                <c:pt idx="3">
                  <c:v>1.5846008772379321</c:v>
                </c:pt>
                <c:pt idx="4">
                  <c:v>0.63653392297349753</c:v>
                </c:pt>
                <c:pt idx="5">
                  <c:v>0.41509963245128073</c:v>
                </c:pt>
                <c:pt idx="6">
                  <c:v>0.46940410195255938</c:v>
                </c:pt>
                <c:pt idx="7">
                  <c:v>0.27794603105899629</c:v>
                </c:pt>
                <c:pt idx="8">
                  <c:v>0.16371624462409337</c:v>
                </c:pt>
              </c:numCache>
            </c:numRef>
          </c:yVal>
          <c:smooth val="0"/>
        </c:ser>
        <c:ser>
          <c:idx val="3"/>
          <c:order val="1"/>
          <c:tx>
            <c:v>Pb (E)</c:v>
          </c:tx>
          <c:spPr>
            <a:ln w="28575">
              <a:noFill/>
            </a:ln>
          </c:spPr>
          <c:marker>
            <c:symbol val="square"/>
            <c:size val="5"/>
            <c:spPr>
              <a:solidFill>
                <a:schemeClr val="accent2"/>
              </a:solidFill>
              <a:ln>
                <a:solidFill>
                  <a:schemeClr val="accent2"/>
                </a:solidFill>
              </a:ln>
            </c:spPr>
          </c:marker>
          <c:trendline>
            <c:trendlineType val="linear"/>
            <c:dispRSqr val="0"/>
            <c:dispEq val="0"/>
          </c:trendline>
          <c:xVal>
            <c:numRef>
              <c:f>'E ISOTHERM'!$J$66:$J$73</c:f>
              <c:numCache>
                <c:formatCode>General</c:formatCode>
                <c:ptCount val="8"/>
                <c:pt idx="0">
                  <c:v>0.14898344033804742</c:v>
                </c:pt>
                <c:pt idx="1">
                  <c:v>0.10187979480144795</c:v>
                </c:pt>
                <c:pt idx="2">
                  <c:v>7.0175830497725689E-2</c:v>
                </c:pt>
                <c:pt idx="3">
                  <c:v>5.058650845223539E-2</c:v>
                </c:pt>
                <c:pt idx="4">
                  <c:v>3.7032692786709488E-2</c:v>
                </c:pt>
                <c:pt idx="5">
                  <c:v>2.4359316595192866E-2</c:v>
                </c:pt>
                <c:pt idx="6">
                  <c:v>1.7743704209790691E-2</c:v>
                </c:pt>
                <c:pt idx="7">
                  <c:v>1.4186076219053021E-2</c:v>
                </c:pt>
              </c:numCache>
            </c:numRef>
          </c:xVal>
          <c:yVal>
            <c:numRef>
              <c:f>'E ISOTHERM'!$I$66:$I$73</c:f>
              <c:numCache>
                <c:formatCode>General</c:formatCode>
                <c:ptCount val="8"/>
                <c:pt idx="0">
                  <c:v>0.16847450887085735</c:v>
                </c:pt>
                <c:pt idx="1">
                  <c:v>0.10767346587078759</c:v>
                </c:pt>
                <c:pt idx="2">
                  <c:v>9.41873104005269E-2</c:v>
                </c:pt>
                <c:pt idx="3">
                  <c:v>5.4447351215305154E-2</c:v>
                </c:pt>
                <c:pt idx="4">
                  <c:v>4.253923305747917E-2</c:v>
                </c:pt>
                <c:pt idx="5">
                  <c:v>2.9044253211110694E-2</c:v>
                </c:pt>
                <c:pt idx="6">
                  <c:v>2.3018538310362803E-2</c:v>
                </c:pt>
                <c:pt idx="7">
                  <c:v>1.8437591680982992E-2</c:v>
                </c:pt>
              </c:numCache>
            </c:numRef>
          </c:yVal>
          <c:smooth val="0"/>
        </c:ser>
        <c:dLbls>
          <c:showLegendKey val="0"/>
          <c:showVal val="0"/>
          <c:showCatName val="0"/>
          <c:showSerName val="0"/>
          <c:showPercent val="0"/>
          <c:showBubbleSize val="0"/>
        </c:dLbls>
        <c:axId val="188684928"/>
        <c:axId val="188695296"/>
      </c:scatterChart>
      <c:valAx>
        <c:axId val="188684928"/>
        <c:scaling>
          <c:orientation val="minMax"/>
          <c:max val="1"/>
        </c:scaling>
        <c:delete val="0"/>
        <c:axPos val="b"/>
        <c:title>
          <c:tx>
            <c:rich>
              <a:bodyPr/>
              <a:lstStyle/>
              <a:p>
                <a:pPr>
                  <a:defRPr/>
                </a:pPr>
                <a:r>
                  <a:rPr lang="en-US"/>
                  <a:t>1/Ce</a:t>
                </a:r>
              </a:p>
            </c:rich>
          </c:tx>
          <c:overlay val="0"/>
        </c:title>
        <c:numFmt formatCode="General" sourceLinked="1"/>
        <c:majorTickMark val="out"/>
        <c:minorTickMark val="none"/>
        <c:tickLblPos val="nextTo"/>
        <c:crossAx val="188695296"/>
        <c:crosses val="autoZero"/>
        <c:crossBetween val="midCat"/>
      </c:valAx>
      <c:valAx>
        <c:axId val="188695296"/>
        <c:scaling>
          <c:orientation val="minMax"/>
          <c:max val="2.5"/>
        </c:scaling>
        <c:delete val="0"/>
        <c:axPos val="l"/>
        <c:title>
          <c:tx>
            <c:rich>
              <a:bodyPr rot="-5400000" vert="horz"/>
              <a:lstStyle/>
              <a:p>
                <a:pPr>
                  <a:defRPr/>
                </a:pPr>
                <a:r>
                  <a:rPr lang="en-US"/>
                  <a:t>1/q</a:t>
                </a:r>
              </a:p>
            </c:rich>
          </c:tx>
          <c:overlay val="0"/>
        </c:title>
        <c:numFmt formatCode="#,##0.0" sourceLinked="0"/>
        <c:majorTickMark val="out"/>
        <c:minorTickMark val="none"/>
        <c:tickLblPos val="nextTo"/>
        <c:crossAx val="188684928"/>
        <c:crosses val="autoZero"/>
        <c:crossBetween val="midCat"/>
      </c:valAx>
    </c:plotArea>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02151201688021"/>
          <c:y val="6.5297113862195402E-2"/>
          <c:w val="0.54015394215428969"/>
          <c:h val="0.88644668797823079"/>
        </c:manualLayout>
      </c:layout>
      <c:scatterChart>
        <c:scatterStyle val="lineMarker"/>
        <c:varyColors val="0"/>
        <c:ser>
          <c:idx val="2"/>
          <c:order val="0"/>
          <c:tx>
            <c:v>Zn (ETB)</c:v>
          </c:tx>
          <c:spPr>
            <a:ln w="28575">
              <a:noFill/>
            </a:ln>
          </c:spPr>
          <c:marker>
            <c:symbol val="triangle"/>
            <c:size val="5"/>
          </c:marker>
          <c:trendline>
            <c:trendlineType val="linear"/>
            <c:dispRSqr val="0"/>
            <c:dispEq val="0"/>
          </c:trendline>
          <c:trendline>
            <c:trendlineType val="linear"/>
            <c:dispRSqr val="0"/>
            <c:dispEq val="0"/>
          </c:trendline>
          <c:xVal>
            <c:numRef>
              <c:f>'ETB ISOTHERM'!$L$44:$L$54</c:f>
              <c:numCache>
                <c:formatCode>General</c:formatCode>
                <c:ptCount val="11"/>
                <c:pt idx="0">
                  <c:v>0.15836808349365691</c:v>
                </c:pt>
                <c:pt idx="1">
                  <c:v>0.60852721277969279</c:v>
                </c:pt>
                <c:pt idx="2">
                  <c:v>1.1065040813927072</c:v>
                </c:pt>
                <c:pt idx="3">
                  <c:v>1.3112365874705776</c:v>
                </c:pt>
                <c:pt idx="4">
                  <c:v>1.842400384304157</c:v>
                </c:pt>
                <c:pt idx="5">
                  <c:v>2.220707785395732</c:v>
                </c:pt>
                <c:pt idx="6">
                  <c:v>2.580740747626332</c:v>
                </c:pt>
                <c:pt idx="7">
                  <c:v>2.9844633455185394</c:v>
                </c:pt>
                <c:pt idx="8">
                  <c:v>3.3779834403650097</c:v>
                </c:pt>
                <c:pt idx="9">
                  <c:v>3.7125859511399404</c:v>
                </c:pt>
                <c:pt idx="10">
                  <c:v>3.9343946933895726</c:v>
                </c:pt>
              </c:numCache>
            </c:numRef>
          </c:xVal>
          <c:yVal>
            <c:numRef>
              <c:f>'ETB ISOTHERM'!$K$44:$K$54</c:f>
              <c:numCache>
                <c:formatCode>General</c:formatCode>
                <c:ptCount val="11"/>
                <c:pt idx="0">
                  <c:v>-0.23004926808138695</c:v>
                </c:pt>
                <c:pt idx="1">
                  <c:v>0.13863912038305451</c:v>
                </c:pt>
                <c:pt idx="2">
                  <c:v>0.20244727676052407</c:v>
                </c:pt>
                <c:pt idx="3">
                  <c:v>0.44943915357792952</c:v>
                </c:pt>
                <c:pt idx="4">
                  <c:v>0.66873028119602751</c:v>
                </c:pt>
                <c:pt idx="5">
                  <c:v>0.77688541019156354</c:v>
                </c:pt>
                <c:pt idx="6">
                  <c:v>1.2783986545199566</c:v>
                </c:pt>
                <c:pt idx="7">
                  <c:v>1.2884428237556211</c:v>
                </c:pt>
                <c:pt idx="8">
                  <c:v>1.7280018210345949</c:v>
                </c:pt>
                <c:pt idx="9">
                  <c:v>1.8718146334723598</c:v>
                </c:pt>
                <c:pt idx="10">
                  <c:v>2.0994510501481587</c:v>
                </c:pt>
              </c:numCache>
            </c:numRef>
          </c:yVal>
          <c:smooth val="0"/>
        </c:ser>
        <c:ser>
          <c:idx val="3"/>
          <c:order val="1"/>
          <c:tx>
            <c:v>Pb (ETB)</c:v>
          </c:tx>
          <c:spPr>
            <a:ln w="28575">
              <a:noFill/>
            </a:ln>
          </c:spPr>
          <c:marker>
            <c:symbol val="x"/>
            <c:size val="5"/>
          </c:marker>
          <c:trendline>
            <c:trendlineType val="linear"/>
            <c:dispRSqr val="0"/>
            <c:dispEq val="0"/>
          </c:trendline>
          <c:trendline>
            <c:trendlineType val="linear"/>
            <c:dispRSqr val="0"/>
            <c:dispEq val="0"/>
          </c:trendline>
          <c:xVal>
            <c:numRef>
              <c:f>'ETB ISOTHERM'!$L$67:$L$73</c:f>
              <c:numCache>
                <c:formatCode>General</c:formatCode>
                <c:ptCount val="7"/>
                <c:pt idx="0">
                  <c:v>1.8358016701513925E-2</c:v>
                </c:pt>
                <c:pt idx="1">
                  <c:v>0.29775357467627322</c:v>
                </c:pt>
                <c:pt idx="2">
                  <c:v>0.71247881558412762</c:v>
                </c:pt>
                <c:pt idx="3">
                  <c:v>1.3197795155390717</c:v>
                </c:pt>
                <c:pt idx="4">
                  <c:v>2.0679674303651754</c:v>
                </c:pt>
                <c:pt idx="5">
                  <c:v>2.5853694924014965</c:v>
                </c:pt>
                <c:pt idx="6">
                  <c:v>3.2656615861350495</c:v>
                </c:pt>
              </c:numCache>
            </c:numRef>
          </c:xVal>
          <c:yVal>
            <c:numRef>
              <c:f>'ETB ISOTHERM'!$K$67:$K$73</c:f>
              <c:numCache>
                <c:formatCode>General</c:formatCode>
                <c:ptCount val="7"/>
                <c:pt idx="0">
                  <c:v>2.7711005412734839</c:v>
                </c:pt>
                <c:pt idx="1">
                  <c:v>3.0593461393943153</c:v>
                </c:pt>
                <c:pt idx="2">
                  <c:v>3.4641811827280304</c:v>
                </c:pt>
                <c:pt idx="3">
                  <c:v>3.7257746894597457</c:v>
                </c:pt>
                <c:pt idx="4">
                  <c:v>4.0909438570520189</c:v>
                </c:pt>
                <c:pt idx="5">
                  <c:v>4.3413436310519806</c:v>
                </c:pt>
                <c:pt idx="6">
                  <c:v>4.4510227021557274</c:v>
                </c:pt>
              </c:numCache>
            </c:numRef>
          </c:yVal>
          <c:smooth val="0"/>
        </c:ser>
        <c:ser>
          <c:idx val="4"/>
          <c:order val="2"/>
          <c:tx>
            <c:v>Zn (E)</c:v>
          </c:tx>
          <c:spPr>
            <a:ln w="28575">
              <a:noFill/>
            </a:ln>
          </c:spPr>
          <c:marker>
            <c:symbol val="diamond"/>
            <c:size val="5"/>
            <c:spPr>
              <a:solidFill>
                <a:schemeClr val="accent1"/>
              </a:solidFill>
              <a:ln>
                <a:solidFill>
                  <a:schemeClr val="accent1"/>
                </a:solidFill>
              </a:ln>
            </c:spPr>
          </c:marker>
          <c:trendline>
            <c:trendlineType val="linear"/>
            <c:dispRSqr val="0"/>
            <c:dispEq val="0"/>
          </c:trendline>
          <c:xVal>
            <c:numRef>
              <c:f>'E ISOTHERM'!$L$47:$L$54</c:f>
              <c:numCache>
                <c:formatCode>General</c:formatCode>
                <c:ptCount val="8"/>
                <c:pt idx="0">
                  <c:v>1.7860513880856723</c:v>
                </c:pt>
                <c:pt idx="1">
                  <c:v>2.1906626891615693</c:v>
                </c:pt>
                <c:pt idx="2">
                  <c:v>2.5211063507500611</c:v>
                </c:pt>
                <c:pt idx="3">
                  <c:v>2.8815220769500445</c:v>
                </c:pt>
                <c:pt idx="4">
                  <c:v>3.1516502870124401</c:v>
                </c:pt>
                <c:pt idx="5">
                  <c:v>3.6113186558494528</c:v>
                </c:pt>
                <c:pt idx="6">
                  <c:v>3.8785891305815028</c:v>
                </c:pt>
                <c:pt idx="7">
                  <c:v>4.0660131882621666</c:v>
                </c:pt>
              </c:numCache>
            </c:numRef>
          </c:xVal>
          <c:yVal>
            <c:numRef>
              <c:f>'E ISOTHERM'!$K$47:$K$54</c:f>
              <c:numCache>
                <c:formatCode>General</c:formatCode>
                <c:ptCount val="8"/>
                <c:pt idx="0">
                  <c:v>-0.67440970112166776</c:v>
                </c:pt>
                <c:pt idx="1">
                  <c:v>-0.26138288101724361</c:v>
                </c:pt>
                <c:pt idx="2">
                  <c:v>-0.46033256315097942</c:v>
                </c:pt>
                <c:pt idx="3">
                  <c:v>0.45171756629567617</c:v>
                </c:pt>
                <c:pt idx="4">
                  <c:v>0.87923670936973997</c:v>
                </c:pt>
                <c:pt idx="5">
                  <c:v>0.75629125688895393</c:v>
                </c:pt>
                <c:pt idx="6">
                  <c:v>1.2803283170190354</c:v>
                </c:pt>
                <c:pt idx="7">
                  <c:v>1.8096205654166775</c:v>
                </c:pt>
              </c:numCache>
            </c:numRef>
          </c:yVal>
          <c:smooth val="0"/>
        </c:ser>
        <c:ser>
          <c:idx val="5"/>
          <c:order val="3"/>
          <c:tx>
            <c:v>Pb (E)</c:v>
          </c:tx>
          <c:spPr>
            <a:ln w="28575">
              <a:noFill/>
            </a:ln>
          </c:spPr>
          <c:marker>
            <c:symbol val="square"/>
            <c:size val="5"/>
            <c:spPr>
              <a:solidFill>
                <a:schemeClr val="accent2"/>
              </a:solidFill>
              <a:ln>
                <a:solidFill>
                  <a:schemeClr val="accent2"/>
                </a:solidFill>
              </a:ln>
            </c:spPr>
          </c:marker>
          <c:trendline>
            <c:trendlineType val="linear"/>
            <c:dispRSqr val="0"/>
            <c:dispEq val="0"/>
          </c:trendline>
          <c:xVal>
            <c:numRef>
              <c:f>'E ISOTHERM'!$L$66:$L$73</c:f>
              <c:numCache>
                <c:formatCode>General</c:formatCode>
                <c:ptCount val="8"/>
                <c:pt idx="0">
                  <c:v>1.9039201178838603</c:v>
                </c:pt>
                <c:pt idx="1">
                  <c:v>2.2839616429929741</c:v>
                </c:pt>
                <c:pt idx="2">
                  <c:v>2.6567513221376622</c:v>
                </c:pt>
                <c:pt idx="3">
                  <c:v>2.9840703696199302</c:v>
                </c:pt>
                <c:pt idx="4">
                  <c:v>3.2959541676427415</c:v>
                </c:pt>
                <c:pt idx="5">
                  <c:v>3.7148408909185013</c:v>
                </c:pt>
                <c:pt idx="6">
                  <c:v>4.0317245183851007</c:v>
                </c:pt>
                <c:pt idx="7">
                  <c:v>4.255494343380569</c:v>
                </c:pt>
              </c:numCache>
            </c:numRef>
          </c:xVal>
          <c:yVal>
            <c:numRef>
              <c:f>'E ISOTHERM'!$K$66:$K$73</c:f>
              <c:numCache>
                <c:formatCode>General</c:formatCode>
                <c:ptCount val="8"/>
                <c:pt idx="0">
                  <c:v>1.7809708232996324</c:v>
                </c:pt>
                <c:pt idx="1">
                  <c:v>2.2286520959188278</c:v>
                </c:pt>
                <c:pt idx="2">
                  <c:v>2.3624698155978265</c:v>
                </c:pt>
                <c:pt idx="3">
                  <c:v>2.9105210769699923</c:v>
                </c:pt>
                <c:pt idx="4">
                  <c:v>3.1573284981107141</c:v>
                </c:pt>
                <c:pt idx="5">
                  <c:v>3.5389346393121284</c:v>
                </c:pt>
                <c:pt idx="6">
                  <c:v>3.7714553742133887</c:v>
                </c:pt>
                <c:pt idx="7">
                  <c:v>3.9933636723665709</c:v>
                </c:pt>
              </c:numCache>
            </c:numRef>
          </c:yVal>
          <c:smooth val="0"/>
        </c:ser>
        <c:dLbls>
          <c:showLegendKey val="0"/>
          <c:showVal val="0"/>
          <c:showCatName val="0"/>
          <c:showSerName val="0"/>
          <c:showPercent val="0"/>
          <c:showBubbleSize val="0"/>
        </c:dLbls>
        <c:axId val="188722560"/>
        <c:axId val="188728832"/>
      </c:scatterChart>
      <c:valAx>
        <c:axId val="188722560"/>
        <c:scaling>
          <c:orientation val="minMax"/>
          <c:max val="5"/>
        </c:scaling>
        <c:delete val="0"/>
        <c:axPos val="b"/>
        <c:title>
          <c:tx>
            <c:rich>
              <a:bodyPr/>
              <a:lstStyle/>
              <a:p>
                <a:pPr>
                  <a:defRPr/>
                </a:pPr>
                <a:r>
                  <a:rPr lang="en-US"/>
                  <a:t>lnCe</a:t>
                </a:r>
              </a:p>
            </c:rich>
          </c:tx>
          <c:overlay val="0"/>
        </c:title>
        <c:numFmt formatCode="General" sourceLinked="1"/>
        <c:majorTickMark val="out"/>
        <c:minorTickMark val="none"/>
        <c:tickLblPos val="nextTo"/>
        <c:crossAx val="188728832"/>
        <c:crosses val="autoZero"/>
        <c:crossBetween val="midCat"/>
        <c:majorUnit val="1"/>
      </c:valAx>
      <c:valAx>
        <c:axId val="188728832"/>
        <c:scaling>
          <c:orientation val="minMax"/>
          <c:min val="-1"/>
        </c:scaling>
        <c:delete val="0"/>
        <c:axPos val="l"/>
        <c:title>
          <c:tx>
            <c:rich>
              <a:bodyPr rot="-5400000" vert="horz"/>
              <a:lstStyle/>
              <a:p>
                <a:pPr>
                  <a:defRPr/>
                </a:pPr>
                <a:r>
                  <a:rPr lang="en-US"/>
                  <a:t>lnq</a:t>
                </a:r>
              </a:p>
            </c:rich>
          </c:tx>
          <c:overlay val="0"/>
        </c:title>
        <c:numFmt formatCode="General" sourceLinked="1"/>
        <c:majorTickMark val="out"/>
        <c:minorTickMark val="none"/>
        <c:tickLblPos val="nextTo"/>
        <c:crossAx val="188722560"/>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overlay val="0"/>
    </c:legend>
    <c:plotVisOnly val="1"/>
    <c:dispBlanksAs val="gap"/>
    <c:showDLblsOverMax val="0"/>
  </c:chart>
  <c:spPr>
    <a:noFill/>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8242</cdr:x>
      <cdr:y>0.06435</cdr:y>
    </cdr:from>
    <cdr:to>
      <cdr:x>0.39011</cdr:x>
      <cdr:y>0.17949</cdr:y>
    </cdr:to>
    <cdr:sp macro="" textlink="">
      <cdr:nvSpPr>
        <cdr:cNvPr id="2" name="TextBox 1"/>
        <cdr:cNvSpPr txBox="1"/>
      </cdr:nvSpPr>
      <cdr:spPr>
        <a:xfrm xmlns:a="http://schemas.openxmlformats.org/drawingml/2006/main">
          <a:off x="219456" y="138989"/>
          <a:ext cx="819302" cy="24871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1100" b="1"/>
            <a:t>N 1s</a:t>
          </a:r>
        </a:p>
      </cdr:txBody>
    </cdr:sp>
  </cdr:relSizeAnchor>
  <cdr:relSizeAnchor xmlns:cdr="http://schemas.openxmlformats.org/drawingml/2006/chartDrawing">
    <cdr:from>
      <cdr:x>0.36576</cdr:x>
      <cdr:y>0.08809</cdr:y>
    </cdr:from>
    <cdr:to>
      <cdr:x>0.52136</cdr:x>
      <cdr:y>0.18322</cdr:y>
    </cdr:to>
    <cdr:sp macro="" textlink="">
      <cdr:nvSpPr>
        <cdr:cNvPr id="3" name="TextBox 1"/>
        <cdr:cNvSpPr txBox="1"/>
      </cdr:nvSpPr>
      <cdr:spPr>
        <a:xfrm xmlns:a="http://schemas.openxmlformats.org/drawingml/2006/main">
          <a:off x="921715" y="190195"/>
          <a:ext cx="392112" cy="2053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NH</a:t>
          </a:r>
          <a:r>
            <a:rPr lang="en-AU" sz="800" baseline="-25000"/>
            <a:t>2</a:t>
          </a:r>
        </a:p>
      </cdr:txBody>
    </cdr:sp>
  </cdr:relSizeAnchor>
  <cdr:relSizeAnchor xmlns:cdr="http://schemas.openxmlformats.org/drawingml/2006/chartDrawing">
    <cdr:from>
      <cdr:x>0.20849</cdr:x>
      <cdr:y>0.5185</cdr:y>
    </cdr:from>
    <cdr:to>
      <cdr:x>0.38151</cdr:x>
      <cdr:y>0.61362</cdr:y>
    </cdr:to>
    <cdr:sp macro="" textlink="">
      <cdr:nvSpPr>
        <cdr:cNvPr id="4" name="TextBox 1"/>
        <cdr:cNvSpPr txBox="1"/>
      </cdr:nvSpPr>
      <cdr:spPr>
        <a:xfrm xmlns:a="http://schemas.openxmlformats.org/drawingml/2006/main">
          <a:off x="525387" y="1119440"/>
          <a:ext cx="436011" cy="2053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NH</a:t>
          </a:r>
          <a:r>
            <a:rPr lang="en-AU" sz="800" baseline="-25000"/>
            <a:t>3</a:t>
          </a:r>
          <a:r>
            <a:rPr lang="en-AU" sz="800" baseline="300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08242</cdr:x>
      <cdr:y>0.06773</cdr:y>
    </cdr:from>
    <cdr:to>
      <cdr:x>0.39011</cdr:x>
      <cdr:y>0.18288</cdr:y>
    </cdr:to>
    <cdr:sp macro="" textlink="">
      <cdr:nvSpPr>
        <cdr:cNvPr id="2" name="TextBox 1"/>
        <cdr:cNvSpPr txBox="1"/>
      </cdr:nvSpPr>
      <cdr:spPr>
        <a:xfrm xmlns:a="http://schemas.openxmlformats.org/drawingml/2006/main">
          <a:off x="219457" y="146304"/>
          <a:ext cx="819302" cy="2487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t>S 2p</a:t>
          </a:r>
        </a:p>
      </cdr:txBody>
    </cdr:sp>
  </cdr:relSizeAnchor>
  <cdr:relSizeAnchor xmlns:cdr="http://schemas.openxmlformats.org/drawingml/2006/chartDrawing">
    <cdr:from>
      <cdr:x>0.26655</cdr:x>
      <cdr:y>0.49462</cdr:y>
    </cdr:from>
    <cdr:to>
      <cdr:x>0.42215</cdr:x>
      <cdr:y>0.58975</cdr:y>
    </cdr:to>
    <cdr:sp macro="" textlink="">
      <cdr:nvSpPr>
        <cdr:cNvPr id="3" name="TextBox 1"/>
        <cdr:cNvSpPr txBox="1"/>
      </cdr:nvSpPr>
      <cdr:spPr>
        <a:xfrm xmlns:a="http://schemas.openxmlformats.org/drawingml/2006/main">
          <a:off x="671698" y="1067875"/>
          <a:ext cx="392112" cy="20538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SO</a:t>
          </a:r>
          <a:r>
            <a:rPr lang="en-AU" sz="800" baseline="-25000"/>
            <a:t>3</a:t>
          </a:r>
          <a:r>
            <a:rPr lang="en-AU" sz="800" baseline="30000"/>
            <a:t>-</a:t>
          </a:r>
        </a:p>
      </cdr:txBody>
    </cdr:sp>
  </cdr:relSizeAnchor>
  <cdr:relSizeAnchor xmlns:cdr="http://schemas.openxmlformats.org/drawingml/2006/chartDrawing">
    <cdr:from>
      <cdr:x>0.48218</cdr:x>
      <cdr:y>0.47695</cdr:y>
    </cdr:from>
    <cdr:to>
      <cdr:x>0.63778</cdr:x>
      <cdr:y>0.57207</cdr:y>
    </cdr:to>
    <cdr:sp macro="" textlink="">
      <cdr:nvSpPr>
        <cdr:cNvPr id="4" name="TextBox 1"/>
        <cdr:cNvSpPr txBox="1"/>
      </cdr:nvSpPr>
      <cdr:spPr>
        <a:xfrm xmlns:a="http://schemas.openxmlformats.org/drawingml/2006/main">
          <a:off x="1215094" y="1029745"/>
          <a:ext cx="392112" cy="2053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S-S-</a:t>
          </a:r>
          <a:endParaRPr lang="en-AU" sz="800" baseline="-25000"/>
        </a:p>
      </cdr:txBody>
    </cdr:sp>
  </cdr:relSizeAnchor>
  <cdr:relSizeAnchor xmlns:cdr="http://schemas.openxmlformats.org/drawingml/2006/chartDrawing">
    <cdr:from>
      <cdr:x>0.51381</cdr:x>
      <cdr:y>0.08471</cdr:y>
    </cdr:from>
    <cdr:to>
      <cdr:x>0.83513</cdr:x>
      <cdr:y>0.17983</cdr:y>
    </cdr:to>
    <cdr:sp macro="" textlink="">
      <cdr:nvSpPr>
        <cdr:cNvPr id="5" name="TextBox 1"/>
        <cdr:cNvSpPr txBox="1"/>
      </cdr:nvSpPr>
      <cdr:spPr>
        <a:xfrm xmlns:a="http://schemas.openxmlformats.org/drawingml/2006/main">
          <a:off x="1294790" y="182880"/>
          <a:ext cx="809741" cy="2053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a:t>-SH or &gt;C=S</a:t>
          </a:r>
          <a:endParaRPr lang="en-AU" sz="800" baseline="-25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7185</Words>
  <Characters>4095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48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South Australia</dc:creator>
  <cp:lastModifiedBy>USER</cp:lastModifiedBy>
  <cp:revision>2</cp:revision>
  <dcterms:created xsi:type="dcterms:W3CDTF">2015-05-25T12:46:00Z</dcterms:created>
  <dcterms:modified xsi:type="dcterms:W3CDTF">2015-05-25T12:46:00Z</dcterms:modified>
</cp:coreProperties>
</file>